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063BD14" w14:textId="57560576" w:rsidR="00DA712E" w:rsidRDefault="00E9EE46" w:rsidP="39A4890C">
      <w:pPr>
        <w:pStyle w:val="Title"/>
        <w:rPr>
          <w:lang w:val="en-US"/>
        </w:rPr>
      </w:pPr>
      <w:r w:rsidRPr="39A4890C">
        <w:rPr>
          <w:lang w:val="en-US"/>
        </w:rPr>
        <w:t>U</w:t>
      </w:r>
      <w:r w:rsidR="3587E93D" w:rsidRPr="39A4890C">
        <w:rPr>
          <w:lang w:val="en-US"/>
        </w:rPr>
        <w:t>tilitarian</w:t>
      </w:r>
      <w:r w:rsidR="03ECD8FD" w:rsidRPr="39A4890C">
        <w:rPr>
          <w:lang w:val="en-US"/>
        </w:rPr>
        <w:t xml:space="preserve"> </w:t>
      </w:r>
      <w:r w:rsidR="1D1CC270" w:rsidRPr="39A4890C">
        <w:rPr>
          <w:lang w:val="en-US"/>
        </w:rPr>
        <w:t>d</w:t>
      </w:r>
      <w:r w:rsidR="3CF342A6" w:rsidRPr="39A4890C">
        <w:rPr>
          <w:lang w:val="en-US"/>
        </w:rPr>
        <w:t xml:space="preserve">istribution of </w:t>
      </w:r>
      <w:r w:rsidR="3BA4EAA4" w:rsidRPr="39A4890C">
        <w:rPr>
          <w:lang w:val="en-US"/>
        </w:rPr>
        <w:t xml:space="preserve">scarce </w:t>
      </w:r>
      <w:r w:rsidR="3CF342A6" w:rsidRPr="39A4890C">
        <w:rPr>
          <w:lang w:val="en-US"/>
        </w:rPr>
        <w:t>surgical capacity</w:t>
      </w:r>
      <w:r w:rsidR="314CFB97" w:rsidRPr="39A4890C">
        <w:rPr>
          <w:lang w:val="en-US"/>
        </w:rPr>
        <w:t xml:space="preserve"> during </w:t>
      </w:r>
      <w:r w:rsidR="1D1CC270" w:rsidRPr="39A4890C">
        <w:rPr>
          <w:lang w:val="en-US"/>
        </w:rPr>
        <w:t xml:space="preserve">the </w:t>
      </w:r>
      <w:r w:rsidR="00737CE6" w:rsidRPr="39A4890C">
        <w:rPr>
          <w:lang w:val="en-US"/>
        </w:rPr>
        <w:t>COVID-19</w:t>
      </w:r>
      <w:r w:rsidR="17A4E65A" w:rsidRPr="39A4890C">
        <w:rPr>
          <w:lang w:val="en-US"/>
        </w:rPr>
        <w:t xml:space="preserve"> crisis</w:t>
      </w:r>
      <w:r w:rsidR="637421DD" w:rsidRPr="39A4890C">
        <w:rPr>
          <w:lang w:val="en-US"/>
        </w:rPr>
        <w:t>: a comparative modelling study</w:t>
      </w:r>
    </w:p>
    <w:p w14:paraId="061EEB96" w14:textId="77777777" w:rsidR="00163AE5" w:rsidRDefault="00163AE5" w:rsidP="39A4890C">
      <w:pPr>
        <w:spacing w:line="257" w:lineRule="auto"/>
        <w:rPr>
          <w:i/>
          <w:iCs/>
          <w:lang w:val="en-US"/>
        </w:rPr>
      </w:pPr>
    </w:p>
    <w:p w14:paraId="4DB354C9" w14:textId="60464EF3" w:rsidR="34696E4A" w:rsidRPr="00CA1D47" w:rsidRDefault="2C3E4E29" w:rsidP="39A4890C">
      <w:pPr>
        <w:spacing w:line="257" w:lineRule="auto"/>
        <w:rPr>
          <w:rFonts w:ascii="Calibri" w:eastAsia="Calibri" w:hAnsi="Calibri" w:cs="Calibri"/>
          <w:vertAlign w:val="superscript"/>
          <w:lang w:val="nl-NL"/>
        </w:rPr>
      </w:pPr>
      <w:r w:rsidRPr="00CA1D47">
        <w:rPr>
          <w:rFonts w:ascii="Calibri" w:eastAsia="Calibri" w:hAnsi="Calibri" w:cs="Calibri"/>
          <w:lang w:val="nl-NL"/>
        </w:rPr>
        <w:t>Benjamin Gravesteijn</w:t>
      </w:r>
      <w:r w:rsidR="3C023D5A" w:rsidRPr="00CA1D47">
        <w:rPr>
          <w:rFonts w:ascii="Calibri" w:eastAsia="Calibri" w:hAnsi="Calibri" w:cs="Calibri"/>
          <w:lang w:val="nl-NL"/>
        </w:rPr>
        <w:t>* (</w:t>
      </w:r>
      <w:r w:rsidR="3C023D5A" w:rsidRPr="00F6246C">
        <w:rPr>
          <w:rFonts w:ascii="Calibri" w:eastAsia="Calibri" w:hAnsi="Calibri" w:cs="Calibri"/>
          <w:lang w:val="nl-NL"/>
        </w:rPr>
        <w:t>0000-0001-8096-5803</w:t>
      </w:r>
      <w:r w:rsidR="3C023D5A" w:rsidRPr="00CA1D47">
        <w:rPr>
          <w:rFonts w:ascii="Calibri" w:eastAsia="Calibri" w:hAnsi="Calibri" w:cs="Calibri"/>
          <w:lang w:val="nl-NL"/>
        </w:rPr>
        <w:t>)</w:t>
      </w:r>
      <w:r w:rsidR="1DF92E00" w:rsidRPr="00CA1D47">
        <w:rPr>
          <w:rFonts w:ascii="Calibri" w:eastAsia="Calibri" w:hAnsi="Calibri" w:cs="Calibri"/>
          <w:vertAlign w:val="superscript"/>
          <w:lang w:val="nl-NL"/>
        </w:rPr>
        <w:t>1,2</w:t>
      </w:r>
      <w:r w:rsidRPr="00CA1D47">
        <w:rPr>
          <w:rFonts w:ascii="Calibri" w:eastAsia="Calibri" w:hAnsi="Calibri" w:cs="Calibri"/>
          <w:lang w:val="nl-NL"/>
        </w:rPr>
        <w:t>, Eline Krijkamp</w:t>
      </w:r>
      <w:r w:rsidR="1CB3C244" w:rsidRPr="00CA1D47">
        <w:rPr>
          <w:rFonts w:ascii="Calibri" w:eastAsia="Calibri" w:hAnsi="Calibri" w:cs="Calibri"/>
          <w:lang w:val="nl-NL"/>
        </w:rPr>
        <w:t>*</w:t>
      </w:r>
      <w:r w:rsidR="29AFBA32" w:rsidRPr="00CA1D47">
        <w:rPr>
          <w:rFonts w:ascii="Calibri" w:eastAsia="Calibri" w:hAnsi="Calibri" w:cs="Calibri"/>
          <w:lang w:val="nl-NL"/>
        </w:rPr>
        <w:t xml:space="preserve"> (</w:t>
      </w:r>
      <w:r w:rsidR="29AFBA32" w:rsidRPr="00CA1D47">
        <w:rPr>
          <w:rFonts w:ascii="Calibri" w:eastAsia="Calibri" w:hAnsi="Calibri" w:cs="Calibri"/>
          <w:color w:val="000000" w:themeColor="text1"/>
          <w:sz w:val="20"/>
          <w:szCs w:val="20"/>
          <w:lang w:val="nl-NL"/>
        </w:rPr>
        <w:t>0000-0003-3970-2206)</w:t>
      </w:r>
      <w:commentRangeStart w:id="0"/>
      <w:r w:rsidR="3CED7B10" w:rsidRPr="00CA1D47">
        <w:rPr>
          <w:rFonts w:ascii="Calibri" w:eastAsia="Calibri" w:hAnsi="Calibri" w:cs="Calibri"/>
          <w:vertAlign w:val="superscript"/>
          <w:lang w:val="nl-NL"/>
        </w:rPr>
        <w:t>3</w:t>
      </w:r>
      <w:r w:rsidR="1D8E4217" w:rsidRPr="00CA1D47">
        <w:rPr>
          <w:rFonts w:ascii="Calibri" w:eastAsia="Calibri" w:hAnsi="Calibri" w:cs="Calibri"/>
          <w:vertAlign w:val="superscript"/>
          <w:lang w:val="nl-NL"/>
        </w:rPr>
        <w:t>,5</w:t>
      </w:r>
      <w:commentRangeEnd w:id="0"/>
      <w:r w:rsidR="34696E4A">
        <w:commentReference w:id="0"/>
      </w:r>
      <w:r w:rsidRPr="00CA1D47">
        <w:rPr>
          <w:rFonts w:ascii="Calibri" w:eastAsia="Calibri" w:hAnsi="Calibri" w:cs="Calibri"/>
          <w:lang w:val="nl-NL"/>
        </w:rPr>
        <w:t xml:space="preserve">, Jan van </w:t>
      </w:r>
      <w:proofErr w:type="spellStart"/>
      <w:r w:rsidRPr="00CA1D47">
        <w:rPr>
          <w:rFonts w:ascii="Calibri" w:eastAsia="Calibri" w:hAnsi="Calibri" w:cs="Calibri"/>
          <w:lang w:val="nl-NL"/>
        </w:rPr>
        <w:t>Busschbach</w:t>
      </w:r>
      <w:proofErr w:type="spellEnd"/>
      <w:r w:rsidR="272C95F8" w:rsidRPr="00CA1D47">
        <w:rPr>
          <w:rFonts w:ascii="Calibri" w:eastAsia="Calibri" w:hAnsi="Calibri" w:cs="Calibri"/>
          <w:lang w:val="nl-NL"/>
        </w:rPr>
        <w:t xml:space="preserve"> (</w:t>
      </w:r>
      <w:r w:rsidR="272C95F8" w:rsidRPr="00F6246C">
        <w:rPr>
          <w:rFonts w:ascii="Calibri" w:eastAsia="Calibri" w:hAnsi="Calibri" w:cs="Calibri"/>
          <w:lang w:val="nl-NL"/>
        </w:rPr>
        <w:t>0000-0002-8602-0381</w:t>
      </w:r>
      <w:r w:rsidR="272C95F8" w:rsidRPr="00CA1D47">
        <w:rPr>
          <w:rFonts w:ascii="Calibri" w:eastAsia="Calibri" w:hAnsi="Calibri" w:cs="Calibri"/>
          <w:lang w:val="nl-NL"/>
        </w:rPr>
        <w:t>)</w:t>
      </w:r>
      <w:r w:rsidR="5B8ABC00" w:rsidRPr="00CA1D47">
        <w:rPr>
          <w:rFonts w:ascii="Calibri" w:eastAsia="Calibri" w:hAnsi="Calibri" w:cs="Calibri"/>
          <w:vertAlign w:val="superscript"/>
          <w:lang w:val="nl-NL"/>
        </w:rPr>
        <w:t>4</w:t>
      </w:r>
      <w:r w:rsidR="49F4B852" w:rsidRPr="00CA1D47">
        <w:rPr>
          <w:rFonts w:ascii="Calibri" w:eastAsia="Calibri" w:hAnsi="Calibri" w:cs="Calibri"/>
          <w:vertAlign w:val="superscript"/>
          <w:lang w:val="nl-NL"/>
        </w:rPr>
        <w:t>,5</w:t>
      </w:r>
      <w:r w:rsidRPr="00CA1D47">
        <w:rPr>
          <w:rFonts w:ascii="Calibri" w:eastAsia="Calibri" w:hAnsi="Calibri" w:cs="Calibri"/>
          <w:lang w:val="nl-NL"/>
        </w:rPr>
        <w:t xml:space="preserve">, </w:t>
      </w:r>
      <w:r w:rsidR="3B874E9B" w:rsidRPr="00CA1D47">
        <w:rPr>
          <w:rFonts w:ascii="Calibri" w:eastAsia="Calibri" w:hAnsi="Calibri" w:cs="Calibri"/>
          <w:lang w:val="nl-NL"/>
        </w:rPr>
        <w:t xml:space="preserve">Geert </w:t>
      </w:r>
      <w:proofErr w:type="spellStart"/>
      <w:r w:rsidR="3B874E9B" w:rsidRPr="00CA1D47">
        <w:rPr>
          <w:rFonts w:ascii="Calibri" w:eastAsia="Calibri" w:hAnsi="Calibri" w:cs="Calibri"/>
          <w:lang w:val="nl-NL"/>
        </w:rPr>
        <w:t>Geleijnse</w:t>
      </w:r>
      <w:proofErr w:type="spellEnd"/>
      <w:r w:rsidR="3E25E866" w:rsidRPr="00CA1D47">
        <w:rPr>
          <w:rFonts w:ascii="Calibri" w:eastAsia="Calibri" w:hAnsi="Calibri" w:cs="Calibri"/>
          <w:lang w:val="nl-NL"/>
        </w:rPr>
        <w:t xml:space="preserve"> (</w:t>
      </w:r>
      <w:r w:rsidR="00CA1D47" w:rsidRPr="00AC2F29">
        <w:rPr>
          <w:rFonts w:ascii="Calibri" w:eastAsia="Calibri" w:hAnsi="Calibri" w:cs="Calibri"/>
          <w:color w:val="000000" w:themeColor="text1"/>
          <w:sz w:val="20"/>
          <w:szCs w:val="20"/>
          <w:lang w:val="nl-NL"/>
        </w:rPr>
        <w:t>0000-0002-4718-0032</w:t>
      </w:r>
      <w:r w:rsidR="3E25E866" w:rsidRPr="00AC2F29">
        <w:rPr>
          <w:rFonts w:ascii="Calibri" w:eastAsia="Calibri" w:hAnsi="Calibri" w:cs="Calibri"/>
          <w:color w:val="000000" w:themeColor="text1"/>
          <w:sz w:val="20"/>
          <w:szCs w:val="20"/>
          <w:lang w:val="nl-NL"/>
        </w:rPr>
        <w:t>)</w:t>
      </w:r>
      <w:r w:rsidR="00CA1D47">
        <w:rPr>
          <w:rFonts w:ascii="Calibri" w:eastAsia="Calibri" w:hAnsi="Calibri" w:cs="Calibri"/>
          <w:vertAlign w:val="superscript"/>
          <w:lang w:val="nl-NL"/>
        </w:rPr>
        <w:t>1</w:t>
      </w:r>
      <w:r w:rsidR="3B874E9B" w:rsidRPr="00CA1D47">
        <w:rPr>
          <w:rFonts w:ascii="Calibri" w:eastAsia="Calibri" w:hAnsi="Calibri" w:cs="Calibri"/>
          <w:lang w:val="nl-NL"/>
        </w:rPr>
        <w:t xml:space="preserve">, </w:t>
      </w:r>
      <w:r w:rsidR="0009477C" w:rsidRPr="00CA1D47">
        <w:rPr>
          <w:rFonts w:ascii="Calibri" w:eastAsia="Calibri" w:hAnsi="Calibri" w:cs="Calibri"/>
          <w:lang w:val="nl-NL"/>
        </w:rPr>
        <w:t xml:space="preserve">Isabel </w:t>
      </w:r>
      <w:proofErr w:type="spellStart"/>
      <w:r w:rsidR="0009477C" w:rsidRPr="00CA1D47">
        <w:rPr>
          <w:rFonts w:ascii="Calibri" w:eastAsia="Calibri" w:hAnsi="Calibri" w:cs="Calibri"/>
          <w:lang w:val="nl-NL"/>
        </w:rPr>
        <w:t>Retel-Helmrich</w:t>
      </w:r>
      <w:proofErr w:type="spellEnd"/>
      <w:r w:rsidR="0009477C" w:rsidRPr="00CA1D47">
        <w:rPr>
          <w:rFonts w:ascii="Calibri" w:eastAsia="Calibri" w:hAnsi="Calibri" w:cs="Calibri"/>
          <w:lang w:val="nl-NL"/>
        </w:rPr>
        <w:t xml:space="preserve"> (</w:t>
      </w:r>
      <w:hyperlink r:id="rId14">
        <w:r w:rsidR="0009477C" w:rsidRPr="00CA1D47">
          <w:rPr>
            <w:rStyle w:val="Hyperlink"/>
            <w:rFonts w:ascii="Calibri" w:eastAsia="Calibri" w:hAnsi="Calibri" w:cs="Calibri"/>
            <w:color w:val="2E7F9F"/>
            <w:lang w:val="nl-NL"/>
          </w:rPr>
          <w:t>0000-0001-5257-395X</w:t>
        </w:r>
      </w:hyperlink>
      <w:r w:rsidR="0009477C" w:rsidRPr="00CA1D47">
        <w:rPr>
          <w:rFonts w:ascii="Calibri" w:eastAsia="Calibri" w:hAnsi="Calibri" w:cs="Calibri"/>
          <w:lang w:val="nl-NL"/>
        </w:rPr>
        <w:t>)</w:t>
      </w:r>
      <w:r w:rsidR="0009477C" w:rsidRPr="00CA1D47">
        <w:rPr>
          <w:rFonts w:ascii="Calibri" w:eastAsia="Calibri" w:hAnsi="Calibri" w:cs="Calibri"/>
          <w:vertAlign w:val="superscript"/>
          <w:lang w:val="nl-NL"/>
        </w:rPr>
        <w:t>2</w:t>
      </w:r>
      <w:r w:rsidR="0009477C">
        <w:rPr>
          <w:rFonts w:ascii="Calibri" w:eastAsia="Calibri" w:hAnsi="Calibri" w:cs="Calibri"/>
          <w:lang w:val="nl-NL"/>
        </w:rPr>
        <w:t>, S</w:t>
      </w:r>
      <w:r w:rsidRPr="00CA1D47">
        <w:rPr>
          <w:rFonts w:ascii="Calibri" w:eastAsia="Calibri" w:hAnsi="Calibri" w:cs="Calibri"/>
          <w:lang w:val="nl-NL"/>
        </w:rPr>
        <w:t>ophie Bruinsma</w:t>
      </w:r>
      <w:r w:rsidR="535E2883" w:rsidRPr="00CA1D47">
        <w:rPr>
          <w:rFonts w:ascii="Calibri" w:eastAsia="Calibri" w:hAnsi="Calibri" w:cs="Calibri"/>
          <w:lang w:val="nl-NL"/>
        </w:rPr>
        <w:t xml:space="preserve"> (</w:t>
      </w:r>
      <w:r w:rsidR="535E2883" w:rsidRPr="00F6246C">
        <w:rPr>
          <w:rFonts w:ascii="Calibri" w:eastAsia="Calibri" w:hAnsi="Calibri" w:cs="Calibri"/>
          <w:lang w:val="nl-NL"/>
        </w:rPr>
        <w:t>0000-0003-3634-9899</w:t>
      </w:r>
      <w:r w:rsidR="535E2883" w:rsidRPr="00CA1D47">
        <w:rPr>
          <w:rFonts w:ascii="Calibri" w:eastAsia="Calibri" w:hAnsi="Calibri" w:cs="Calibri"/>
          <w:lang w:val="nl-NL"/>
        </w:rPr>
        <w:t>)</w:t>
      </w:r>
      <w:r w:rsidR="09D98002" w:rsidRPr="00CA1D47">
        <w:rPr>
          <w:rFonts w:ascii="Calibri" w:eastAsia="Calibri" w:hAnsi="Calibri" w:cs="Calibri"/>
          <w:vertAlign w:val="superscript"/>
          <w:lang w:val="nl-NL"/>
        </w:rPr>
        <w:t>y</w:t>
      </w:r>
      <w:r w:rsidRPr="00CA1D47">
        <w:rPr>
          <w:rFonts w:ascii="Calibri" w:eastAsia="Calibri" w:hAnsi="Calibri" w:cs="Calibri"/>
          <w:lang w:val="nl-NL"/>
        </w:rPr>
        <w:t>, Celine van Lint</w:t>
      </w:r>
      <w:r w:rsidR="48BA09C9" w:rsidRPr="00CA1D47">
        <w:rPr>
          <w:rFonts w:ascii="Calibri" w:eastAsia="Calibri" w:hAnsi="Calibri" w:cs="Calibri"/>
          <w:lang w:val="nl-NL"/>
        </w:rPr>
        <w:t xml:space="preserve"> (</w:t>
      </w:r>
      <w:r w:rsidR="48BA09C9" w:rsidRPr="00F6246C">
        <w:rPr>
          <w:rFonts w:ascii="Calibri" w:eastAsia="Calibri" w:hAnsi="Calibri" w:cs="Calibri"/>
          <w:lang w:val="nl-NL"/>
        </w:rPr>
        <w:t>0000-0002-7929-7622</w:t>
      </w:r>
      <w:r w:rsidR="48BA09C9" w:rsidRPr="00CA1D47">
        <w:rPr>
          <w:rFonts w:ascii="Calibri" w:eastAsia="Calibri" w:hAnsi="Calibri" w:cs="Calibri"/>
          <w:lang w:val="nl-NL"/>
        </w:rPr>
        <w:t>)</w:t>
      </w:r>
      <w:r w:rsidR="3983CB53" w:rsidRPr="00CA1D47">
        <w:rPr>
          <w:rFonts w:ascii="Calibri" w:eastAsia="Calibri" w:hAnsi="Calibri" w:cs="Calibri"/>
          <w:vertAlign w:val="superscript"/>
          <w:lang w:val="nl-NL"/>
        </w:rPr>
        <w:t>y</w:t>
      </w:r>
      <w:r w:rsidRPr="00CA1D47">
        <w:rPr>
          <w:rFonts w:ascii="Calibri" w:eastAsia="Calibri" w:hAnsi="Calibri" w:cs="Calibri"/>
          <w:lang w:val="nl-NL"/>
        </w:rPr>
        <w:t xml:space="preserve">, </w:t>
      </w:r>
      <w:r w:rsidR="0009477C" w:rsidRPr="00CA1D47">
        <w:rPr>
          <w:rFonts w:ascii="Calibri" w:eastAsia="Calibri" w:hAnsi="Calibri" w:cs="Calibri"/>
          <w:lang w:val="nl-NL"/>
        </w:rPr>
        <w:t>Ernest van Veen (</w:t>
      </w:r>
      <w:r w:rsidR="0009477C" w:rsidRPr="00F6246C">
        <w:rPr>
          <w:rFonts w:ascii="Calibri" w:eastAsia="Calibri" w:hAnsi="Calibri" w:cs="Calibri"/>
          <w:lang w:val="nl-NL"/>
        </w:rPr>
        <w:t>0000-0002-5495-3996</w:t>
      </w:r>
      <w:r w:rsidR="0009477C" w:rsidRPr="00CA1D47">
        <w:rPr>
          <w:rFonts w:ascii="Calibri" w:eastAsia="Calibri" w:hAnsi="Calibri" w:cs="Calibri"/>
          <w:lang w:val="nl-NL"/>
        </w:rPr>
        <w:t>)</w:t>
      </w:r>
      <w:r w:rsidR="0009477C" w:rsidRPr="00CA1D47">
        <w:rPr>
          <w:rFonts w:ascii="Calibri" w:eastAsia="Calibri" w:hAnsi="Calibri" w:cs="Calibri"/>
          <w:vertAlign w:val="superscript"/>
          <w:lang w:val="nl-NL"/>
        </w:rPr>
        <w:t>2</w:t>
      </w:r>
      <w:r w:rsidR="0009477C" w:rsidRPr="00CA1D47">
        <w:rPr>
          <w:rFonts w:ascii="Calibri" w:eastAsia="Calibri" w:hAnsi="Calibri" w:cs="Calibri"/>
          <w:lang w:val="nl-NL"/>
        </w:rPr>
        <w:t xml:space="preserve">, </w:t>
      </w:r>
      <w:r w:rsidRPr="00CA1D47">
        <w:rPr>
          <w:rFonts w:ascii="Calibri" w:eastAsia="Calibri" w:hAnsi="Calibri" w:cs="Calibri"/>
          <w:lang w:val="nl-NL"/>
        </w:rPr>
        <w:t xml:space="preserve">Jan van </w:t>
      </w:r>
      <w:proofErr w:type="spellStart"/>
      <w:r w:rsidRPr="00CA1D47">
        <w:rPr>
          <w:rFonts w:ascii="Calibri" w:eastAsia="Calibri" w:hAnsi="Calibri" w:cs="Calibri"/>
          <w:lang w:val="nl-NL"/>
        </w:rPr>
        <w:t>Saase</w:t>
      </w:r>
      <w:proofErr w:type="spellEnd"/>
      <w:r w:rsidR="129707C2" w:rsidRPr="00CA1D47">
        <w:rPr>
          <w:rFonts w:ascii="Calibri" w:eastAsia="Calibri" w:hAnsi="Calibri" w:cs="Calibri"/>
          <w:lang w:val="nl-NL"/>
        </w:rPr>
        <w:t xml:space="preserve"> (</w:t>
      </w:r>
      <w:hyperlink r:id="rId15">
        <w:r w:rsidR="129707C2" w:rsidRPr="00E25C4D">
          <w:rPr>
            <w:rStyle w:val="Hyperlink"/>
            <w:rFonts w:ascii="Calibri" w:eastAsia="Calibri" w:hAnsi="Calibri" w:cs="Calibri"/>
            <w:color w:val="2E7F9F"/>
            <w:lang w:val="nl-NL"/>
          </w:rPr>
          <w:t>0000-0003-2874-6667</w:t>
        </w:r>
      </w:hyperlink>
      <w:r w:rsidR="129707C2" w:rsidRPr="00E25C4D">
        <w:rPr>
          <w:rFonts w:ascii="Calibri" w:eastAsia="Calibri" w:hAnsi="Calibri" w:cs="Calibri"/>
          <w:lang w:val="nl-NL"/>
        </w:rPr>
        <w:t>)</w:t>
      </w:r>
      <w:r w:rsidR="00453CF4" w:rsidRPr="00453CF4">
        <w:rPr>
          <w:rFonts w:ascii="Calibri" w:eastAsia="Calibri" w:hAnsi="Calibri" w:cs="Calibri"/>
          <w:vertAlign w:val="superscript"/>
          <w:lang w:val="nl-NL"/>
        </w:rPr>
        <w:t xml:space="preserve"> </w:t>
      </w:r>
      <w:r w:rsidR="00453CF4">
        <w:rPr>
          <w:rFonts w:ascii="Calibri" w:eastAsia="Calibri" w:hAnsi="Calibri" w:cs="Calibri"/>
          <w:vertAlign w:val="superscript"/>
          <w:lang w:val="nl-NL"/>
        </w:rPr>
        <w:t>6</w:t>
      </w:r>
      <w:r w:rsidRPr="00E25C4D">
        <w:rPr>
          <w:rFonts w:ascii="Calibri" w:eastAsia="Calibri" w:hAnsi="Calibri" w:cs="Calibri"/>
          <w:lang w:val="nl-NL"/>
        </w:rPr>
        <w:t>, Hester Lingsma</w:t>
      </w:r>
      <w:r w:rsidR="33CEC508" w:rsidRPr="00E25C4D">
        <w:rPr>
          <w:rFonts w:ascii="Calibri" w:eastAsia="Calibri" w:hAnsi="Calibri" w:cs="Calibri"/>
          <w:lang w:val="nl-NL"/>
        </w:rPr>
        <w:t xml:space="preserve"> (</w:t>
      </w:r>
      <w:hyperlink r:id="rId16">
        <w:r w:rsidR="33CEC508" w:rsidRPr="00CA1D47">
          <w:rPr>
            <w:rStyle w:val="Hyperlink"/>
            <w:rFonts w:ascii="Calibri" w:eastAsia="Calibri" w:hAnsi="Calibri" w:cs="Calibri"/>
            <w:color w:val="2E7F9F"/>
            <w:lang w:val="nl-NL"/>
          </w:rPr>
          <w:t>0000-0003-2063-9533</w:t>
        </w:r>
      </w:hyperlink>
      <w:r w:rsidR="33CEC508" w:rsidRPr="00CA1D47">
        <w:rPr>
          <w:rFonts w:ascii="Calibri" w:eastAsia="Calibri" w:hAnsi="Calibri" w:cs="Calibri"/>
          <w:lang w:val="nl-NL"/>
        </w:rPr>
        <w:t>)</w:t>
      </w:r>
      <w:r w:rsidR="2152AFCF" w:rsidRPr="00CA1D47">
        <w:rPr>
          <w:rFonts w:ascii="Calibri" w:eastAsia="Calibri" w:hAnsi="Calibri" w:cs="Calibri"/>
          <w:vertAlign w:val="superscript"/>
          <w:lang w:val="nl-NL"/>
        </w:rPr>
        <w:t>2</w:t>
      </w:r>
      <w:r w:rsidRPr="00CA1D47">
        <w:rPr>
          <w:rFonts w:ascii="Calibri" w:eastAsia="Calibri" w:hAnsi="Calibri" w:cs="Calibri"/>
          <w:lang w:val="nl-NL"/>
        </w:rPr>
        <w:t xml:space="preserve">, Rob </w:t>
      </w:r>
      <w:proofErr w:type="spellStart"/>
      <w:r w:rsidRPr="00CA1D47">
        <w:rPr>
          <w:rFonts w:ascii="Calibri" w:eastAsia="Calibri" w:hAnsi="Calibri" w:cs="Calibri"/>
          <w:lang w:val="nl-NL"/>
        </w:rPr>
        <w:t>Baatenburg</w:t>
      </w:r>
      <w:proofErr w:type="spellEnd"/>
      <w:r w:rsidR="3DE94A10" w:rsidRPr="00CA1D47">
        <w:rPr>
          <w:rFonts w:ascii="Calibri" w:eastAsia="Calibri" w:hAnsi="Calibri" w:cs="Calibri"/>
          <w:lang w:val="nl-NL"/>
        </w:rPr>
        <w:t xml:space="preserve"> </w:t>
      </w:r>
      <w:r w:rsidRPr="00CA1D47">
        <w:rPr>
          <w:rFonts w:ascii="Calibri" w:eastAsia="Calibri" w:hAnsi="Calibri" w:cs="Calibri"/>
          <w:lang w:val="nl-NL"/>
        </w:rPr>
        <w:t>de Jong</w:t>
      </w:r>
      <w:r w:rsidR="45FBAC87" w:rsidRPr="00CA1D47">
        <w:rPr>
          <w:rFonts w:ascii="Calibri" w:eastAsia="Calibri" w:hAnsi="Calibri" w:cs="Calibri"/>
          <w:lang w:val="nl-NL"/>
        </w:rPr>
        <w:t xml:space="preserve"> </w:t>
      </w:r>
      <w:r w:rsidR="245D201B" w:rsidRPr="00CA1D47">
        <w:rPr>
          <w:rFonts w:ascii="Calibri" w:eastAsia="Calibri" w:hAnsi="Calibri" w:cs="Calibri"/>
          <w:lang w:val="nl-NL"/>
        </w:rPr>
        <w:t>(</w:t>
      </w:r>
      <w:hyperlink r:id="rId17">
        <w:r w:rsidR="245D201B" w:rsidRPr="00CA1D47">
          <w:rPr>
            <w:rStyle w:val="Hyperlink"/>
            <w:rFonts w:ascii="Calibri" w:eastAsia="Calibri" w:hAnsi="Calibri" w:cs="Calibri"/>
            <w:color w:val="2E7F9F"/>
            <w:lang w:val="nl-NL"/>
          </w:rPr>
          <w:t>0000-0001-7236-264X</w:t>
        </w:r>
      </w:hyperlink>
      <w:r w:rsidR="245D201B" w:rsidRPr="00CA1D47">
        <w:rPr>
          <w:rFonts w:ascii="Calibri" w:eastAsia="Calibri" w:hAnsi="Calibri" w:cs="Calibri"/>
          <w:lang w:val="nl-NL"/>
        </w:rPr>
        <w:t>)</w:t>
      </w:r>
      <w:r w:rsidR="21CF3713" w:rsidRPr="00CA1D47">
        <w:rPr>
          <w:rFonts w:ascii="Calibri" w:eastAsia="Calibri" w:hAnsi="Calibri" w:cs="Calibri"/>
          <w:vertAlign w:val="superscript"/>
          <w:lang w:val="nl-NL"/>
        </w:rPr>
        <w:t>1</w:t>
      </w:r>
      <w:r w:rsidR="04214332" w:rsidRPr="00CA1D47">
        <w:rPr>
          <w:rFonts w:ascii="Calibri" w:eastAsia="Calibri" w:hAnsi="Calibri" w:cs="Calibri"/>
          <w:lang w:val="nl-NL"/>
        </w:rPr>
        <w:t xml:space="preserve">, </w:t>
      </w:r>
      <w:proofErr w:type="spellStart"/>
      <w:r w:rsidR="04214332" w:rsidRPr="00CA1D47">
        <w:rPr>
          <w:rFonts w:ascii="Calibri" w:eastAsia="Calibri" w:hAnsi="Calibri" w:cs="Calibri"/>
          <w:lang w:val="nl-NL"/>
        </w:rPr>
        <w:t>and</w:t>
      </w:r>
      <w:proofErr w:type="spellEnd"/>
      <w:r w:rsidR="04214332" w:rsidRPr="00CA1D47">
        <w:rPr>
          <w:rFonts w:ascii="Calibri" w:eastAsia="Calibri" w:hAnsi="Calibri" w:cs="Calibri"/>
          <w:lang w:val="nl-NL"/>
        </w:rPr>
        <w:t xml:space="preserve"> </w:t>
      </w:r>
      <w:proofErr w:type="spellStart"/>
      <w:r w:rsidR="04214332" w:rsidRPr="00CA1D47">
        <w:rPr>
          <w:rFonts w:ascii="Calibri" w:eastAsia="Calibri" w:hAnsi="Calibri" w:cs="Calibri"/>
          <w:lang w:val="nl-NL"/>
        </w:rPr>
        <w:t>the</w:t>
      </w:r>
      <w:proofErr w:type="spellEnd"/>
      <w:r w:rsidR="04214332" w:rsidRPr="00CA1D47">
        <w:rPr>
          <w:rFonts w:ascii="Calibri" w:eastAsia="Calibri" w:hAnsi="Calibri" w:cs="Calibri"/>
          <w:lang w:val="nl-NL"/>
        </w:rPr>
        <w:t xml:space="preserve"> Value </w:t>
      </w:r>
      <w:proofErr w:type="spellStart"/>
      <w:r w:rsidR="04214332" w:rsidRPr="00CA1D47">
        <w:rPr>
          <w:rFonts w:ascii="Calibri" w:eastAsia="Calibri" w:hAnsi="Calibri" w:cs="Calibri"/>
          <w:lang w:val="nl-NL"/>
        </w:rPr>
        <w:t>Based</w:t>
      </w:r>
      <w:proofErr w:type="spellEnd"/>
      <w:r w:rsidR="04214332" w:rsidRPr="00CA1D47">
        <w:rPr>
          <w:rFonts w:ascii="Calibri" w:eastAsia="Calibri" w:hAnsi="Calibri" w:cs="Calibri"/>
          <w:lang w:val="nl-NL"/>
        </w:rPr>
        <w:t xml:space="preserve"> OR team collaborators**</w:t>
      </w:r>
    </w:p>
    <w:p w14:paraId="6B7C9F9A" w14:textId="654D2A2B" w:rsidR="34696E4A" w:rsidRDefault="4BB88DEB" w:rsidP="39A4890C">
      <w:pPr>
        <w:spacing w:line="257" w:lineRule="auto"/>
        <w:rPr>
          <w:rFonts w:ascii="Calibri" w:eastAsia="Calibri" w:hAnsi="Calibri" w:cs="Calibri"/>
          <w:lang w:val="en-US"/>
        </w:rPr>
      </w:pPr>
      <w:r w:rsidRPr="39A4890C">
        <w:rPr>
          <w:rFonts w:ascii="Calibri" w:eastAsia="Calibri" w:hAnsi="Calibri" w:cs="Calibri"/>
          <w:lang w:val="en-US"/>
        </w:rPr>
        <w:t>*Both authors contributed equally</w:t>
      </w:r>
    </w:p>
    <w:p w14:paraId="6FC16B84" w14:textId="3F179434" w:rsidR="34696E4A" w:rsidRDefault="7C75458F" w:rsidP="39A4890C">
      <w:pPr>
        <w:spacing w:line="257" w:lineRule="auto"/>
        <w:rPr>
          <w:rFonts w:ascii="Calibri" w:eastAsia="Calibri" w:hAnsi="Calibri" w:cs="Calibri"/>
          <w:lang w:val="en-US"/>
        </w:rPr>
      </w:pPr>
      <w:r w:rsidRPr="39A4890C">
        <w:rPr>
          <w:rFonts w:ascii="Calibri" w:eastAsia="Calibri" w:hAnsi="Calibri" w:cs="Calibri"/>
          <w:u w:val="single"/>
          <w:lang w:val="en-US"/>
        </w:rPr>
        <w:t>Author a</w:t>
      </w:r>
      <w:r w:rsidR="45FBAC87" w:rsidRPr="39A4890C">
        <w:rPr>
          <w:rFonts w:ascii="Calibri" w:eastAsia="Calibri" w:hAnsi="Calibri" w:cs="Calibri"/>
          <w:u w:val="single"/>
          <w:lang w:val="en-US"/>
        </w:rPr>
        <w:t>ffiliations</w:t>
      </w:r>
      <w:r w:rsidR="368218A1" w:rsidRPr="39A4890C">
        <w:rPr>
          <w:rFonts w:ascii="Calibri" w:eastAsia="Calibri" w:hAnsi="Calibri" w:cs="Calibri"/>
          <w:u w:val="single"/>
          <w:lang w:val="en-US"/>
        </w:rPr>
        <w:t xml:space="preserve"> - Request all authors to </w:t>
      </w:r>
      <w:r w:rsidR="4B88C8F2" w:rsidRPr="39A4890C">
        <w:rPr>
          <w:rFonts w:ascii="Calibri" w:eastAsia="Calibri" w:hAnsi="Calibri" w:cs="Calibri"/>
          <w:u w:val="single"/>
          <w:lang w:val="en-US"/>
        </w:rPr>
        <w:t>check</w:t>
      </w:r>
      <w:r w:rsidR="368218A1" w:rsidRPr="39A4890C">
        <w:rPr>
          <w:rFonts w:ascii="Calibri" w:eastAsia="Calibri" w:hAnsi="Calibri" w:cs="Calibri"/>
          <w:u w:val="single"/>
          <w:lang w:val="en-US"/>
        </w:rPr>
        <w:t xml:space="preserve"> the </w:t>
      </w:r>
      <w:r w:rsidR="413E66D6" w:rsidRPr="39A4890C">
        <w:rPr>
          <w:rFonts w:ascii="Calibri" w:eastAsia="Calibri" w:hAnsi="Calibri" w:cs="Calibri"/>
          <w:u w:val="single"/>
          <w:lang w:val="en-US"/>
        </w:rPr>
        <w:t>affiliation</w:t>
      </w:r>
      <w:r w:rsidR="368218A1" w:rsidRPr="39A4890C">
        <w:rPr>
          <w:rFonts w:ascii="Calibri" w:eastAsia="Calibri" w:hAnsi="Calibri" w:cs="Calibri"/>
          <w:u w:val="single"/>
          <w:lang w:val="en-US"/>
        </w:rPr>
        <w:t xml:space="preserve"> + ORCID ID</w:t>
      </w:r>
    </w:p>
    <w:p w14:paraId="72AF37EE" w14:textId="45A5A1BA" w:rsidR="248171BE" w:rsidRDefault="248171BE" w:rsidP="39A4890C">
      <w:pPr>
        <w:pStyle w:val="Heading1"/>
        <w:spacing w:line="257" w:lineRule="auto"/>
        <w:rPr>
          <w:rFonts w:ascii="Calibri" w:eastAsia="Calibri" w:hAnsi="Calibri" w:cs="Calibri"/>
          <w:color w:val="auto"/>
          <w:sz w:val="22"/>
          <w:szCs w:val="22"/>
          <w:lang w:val="en-US"/>
        </w:rPr>
      </w:pPr>
      <w:r w:rsidRPr="39A4890C">
        <w:rPr>
          <w:rFonts w:ascii="Calibri" w:eastAsia="Calibri" w:hAnsi="Calibri" w:cs="Calibri"/>
          <w:color w:val="auto"/>
          <w:sz w:val="22"/>
          <w:szCs w:val="22"/>
          <w:lang w:val="en-US"/>
        </w:rPr>
        <w:t xml:space="preserve">1) </w:t>
      </w:r>
      <w:r w:rsidR="7F6457FE" w:rsidRPr="39A4890C">
        <w:rPr>
          <w:rFonts w:ascii="Calibri" w:eastAsia="Calibri" w:hAnsi="Calibri" w:cs="Calibri"/>
          <w:color w:val="auto"/>
          <w:sz w:val="22"/>
          <w:szCs w:val="22"/>
          <w:lang w:val="en-US"/>
        </w:rPr>
        <w:t>Department</w:t>
      </w:r>
      <w:r w:rsidR="0DC2851A" w:rsidRPr="39A4890C">
        <w:rPr>
          <w:rFonts w:ascii="Calibri" w:eastAsia="Calibri" w:hAnsi="Calibri" w:cs="Calibri"/>
          <w:color w:val="auto"/>
          <w:sz w:val="22"/>
          <w:szCs w:val="22"/>
          <w:lang w:val="en-US"/>
        </w:rPr>
        <w:t xml:space="preserve"> of</w:t>
      </w:r>
      <w:r w:rsidR="35EA63DA" w:rsidRPr="39A4890C">
        <w:rPr>
          <w:rFonts w:ascii="Calibri" w:eastAsia="Calibri" w:hAnsi="Calibri" w:cs="Calibri"/>
          <w:color w:val="auto"/>
          <w:sz w:val="22"/>
          <w:szCs w:val="22"/>
          <w:lang w:val="en-US"/>
        </w:rPr>
        <w:t xml:space="preserve"> </w:t>
      </w:r>
      <w:r w:rsidR="1B5B2F39" w:rsidRPr="39A4890C">
        <w:rPr>
          <w:rFonts w:ascii="Calibri" w:eastAsia="Calibri" w:hAnsi="Calibri" w:cs="Calibri"/>
          <w:color w:val="auto"/>
          <w:sz w:val="22"/>
          <w:szCs w:val="22"/>
          <w:lang w:val="en-US"/>
        </w:rPr>
        <w:t>Otorhinolaryngology (ENT)</w:t>
      </w:r>
      <w:r w:rsidR="1473D87F" w:rsidRPr="39A4890C">
        <w:rPr>
          <w:rFonts w:ascii="Calibri" w:eastAsia="Calibri" w:hAnsi="Calibri" w:cs="Calibri"/>
          <w:color w:val="auto"/>
          <w:sz w:val="22"/>
          <w:szCs w:val="22"/>
          <w:lang w:val="en-US"/>
        </w:rPr>
        <w:t xml:space="preserve">; 2) </w:t>
      </w:r>
      <w:r w:rsidR="362F2663" w:rsidRPr="39A4890C">
        <w:rPr>
          <w:rFonts w:ascii="Calibri" w:eastAsia="Calibri" w:hAnsi="Calibri" w:cs="Calibri"/>
          <w:color w:val="auto"/>
          <w:sz w:val="22"/>
          <w:szCs w:val="22"/>
          <w:lang w:val="en-US"/>
        </w:rPr>
        <w:t>D</w:t>
      </w:r>
      <w:r w:rsidR="44E18BC3" w:rsidRPr="39A4890C">
        <w:rPr>
          <w:rFonts w:ascii="Calibri" w:eastAsia="Calibri" w:hAnsi="Calibri" w:cs="Calibri"/>
          <w:color w:val="auto"/>
          <w:sz w:val="22"/>
          <w:szCs w:val="22"/>
          <w:lang w:val="en-US"/>
        </w:rPr>
        <w:t>epar</w:t>
      </w:r>
      <w:r w:rsidR="69347B8B" w:rsidRPr="39A4890C">
        <w:rPr>
          <w:rFonts w:ascii="Calibri" w:eastAsia="Calibri" w:hAnsi="Calibri" w:cs="Calibri"/>
          <w:color w:val="auto"/>
          <w:sz w:val="22"/>
          <w:szCs w:val="22"/>
          <w:lang w:val="en-US"/>
        </w:rPr>
        <w:t>t</w:t>
      </w:r>
      <w:r w:rsidR="44E18BC3" w:rsidRPr="39A4890C">
        <w:rPr>
          <w:rFonts w:ascii="Calibri" w:eastAsia="Calibri" w:hAnsi="Calibri" w:cs="Calibri"/>
          <w:color w:val="auto"/>
          <w:sz w:val="22"/>
          <w:szCs w:val="22"/>
          <w:lang w:val="en-US"/>
        </w:rPr>
        <w:t>ment of Public Health;</w:t>
      </w:r>
      <w:r w:rsidR="49B46634" w:rsidRPr="39A4890C">
        <w:rPr>
          <w:rFonts w:ascii="Calibri" w:eastAsia="Calibri" w:hAnsi="Calibri" w:cs="Calibri"/>
          <w:color w:val="auto"/>
          <w:sz w:val="22"/>
          <w:szCs w:val="22"/>
          <w:lang w:val="en-US"/>
        </w:rPr>
        <w:t xml:space="preserve"> 3)</w:t>
      </w:r>
      <w:r w:rsidR="44E18BC3" w:rsidRPr="39A4890C">
        <w:rPr>
          <w:rFonts w:ascii="Calibri" w:eastAsia="Calibri" w:hAnsi="Calibri" w:cs="Calibri"/>
          <w:color w:val="auto"/>
          <w:sz w:val="22"/>
          <w:szCs w:val="22"/>
          <w:lang w:val="en-US"/>
        </w:rPr>
        <w:t xml:space="preserve"> </w:t>
      </w:r>
      <w:r w:rsidR="5056E89F" w:rsidRPr="39A4890C">
        <w:rPr>
          <w:rFonts w:ascii="Calibri" w:eastAsia="Calibri" w:hAnsi="Calibri" w:cs="Calibri"/>
          <w:color w:val="auto"/>
          <w:sz w:val="22"/>
          <w:szCs w:val="22"/>
          <w:lang w:val="en-US"/>
        </w:rPr>
        <w:t>D</w:t>
      </w:r>
      <w:r w:rsidR="789E0FD1" w:rsidRPr="39A4890C">
        <w:rPr>
          <w:rFonts w:ascii="Calibri" w:eastAsia="Calibri" w:hAnsi="Calibri" w:cs="Calibri"/>
          <w:color w:val="auto"/>
          <w:sz w:val="22"/>
          <w:szCs w:val="22"/>
          <w:lang w:val="en-US"/>
        </w:rPr>
        <w:t>epar</w:t>
      </w:r>
      <w:r w:rsidR="43EC8D4C" w:rsidRPr="39A4890C">
        <w:rPr>
          <w:rFonts w:ascii="Calibri" w:eastAsia="Calibri" w:hAnsi="Calibri" w:cs="Calibri"/>
          <w:color w:val="auto"/>
          <w:sz w:val="22"/>
          <w:szCs w:val="22"/>
          <w:lang w:val="en-US"/>
        </w:rPr>
        <w:t>t</w:t>
      </w:r>
      <w:r w:rsidR="789E0FD1" w:rsidRPr="39A4890C">
        <w:rPr>
          <w:rFonts w:ascii="Calibri" w:eastAsia="Calibri" w:hAnsi="Calibri" w:cs="Calibri"/>
          <w:color w:val="auto"/>
          <w:sz w:val="22"/>
          <w:szCs w:val="22"/>
          <w:lang w:val="en-US"/>
        </w:rPr>
        <w:t xml:space="preserve">ment of </w:t>
      </w:r>
      <w:r w:rsidR="0E5EB5D5" w:rsidRPr="39A4890C">
        <w:rPr>
          <w:rFonts w:ascii="Calibri" w:eastAsia="Calibri" w:hAnsi="Calibri" w:cs="Calibri"/>
          <w:color w:val="auto"/>
          <w:sz w:val="22"/>
          <w:szCs w:val="22"/>
          <w:lang w:val="en-US"/>
        </w:rPr>
        <w:t>E</w:t>
      </w:r>
      <w:r w:rsidR="789E0FD1" w:rsidRPr="39A4890C">
        <w:rPr>
          <w:rFonts w:ascii="Calibri" w:eastAsia="Calibri" w:hAnsi="Calibri" w:cs="Calibri"/>
          <w:color w:val="auto"/>
          <w:sz w:val="22"/>
          <w:szCs w:val="22"/>
          <w:lang w:val="en-US"/>
        </w:rPr>
        <w:t>pidemiology</w:t>
      </w:r>
      <w:r w:rsidR="69AA0D37" w:rsidRPr="39A4890C">
        <w:rPr>
          <w:rFonts w:ascii="Calibri" w:eastAsia="Calibri" w:hAnsi="Calibri" w:cs="Calibri"/>
          <w:color w:val="auto"/>
          <w:sz w:val="22"/>
          <w:szCs w:val="22"/>
          <w:lang w:val="en-US"/>
        </w:rPr>
        <w:t>;</w:t>
      </w:r>
      <w:r w:rsidR="1BD8F48A" w:rsidRPr="39A4890C">
        <w:rPr>
          <w:rFonts w:ascii="Calibri" w:eastAsia="Calibri" w:hAnsi="Calibri" w:cs="Calibri"/>
          <w:color w:val="auto"/>
          <w:sz w:val="22"/>
          <w:szCs w:val="22"/>
          <w:lang w:val="en-US"/>
        </w:rPr>
        <w:t xml:space="preserve"> 4) </w:t>
      </w:r>
      <w:r w:rsidR="452C1FAE" w:rsidRPr="39A4890C">
        <w:rPr>
          <w:rFonts w:ascii="Calibri" w:eastAsia="Calibri" w:hAnsi="Calibri" w:cs="Calibri"/>
          <w:color w:val="auto"/>
          <w:sz w:val="22"/>
          <w:szCs w:val="22"/>
          <w:lang w:val="en-US"/>
        </w:rPr>
        <w:t>D</w:t>
      </w:r>
      <w:r w:rsidR="76E1BBC5" w:rsidRPr="39A4890C">
        <w:rPr>
          <w:rFonts w:ascii="Calibri" w:eastAsia="Calibri" w:hAnsi="Calibri" w:cs="Calibri"/>
          <w:color w:val="auto"/>
          <w:sz w:val="22"/>
          <w:szCs w:val="22"/>
          <w:lang w:val="en-US"/>
        </w:rPr>
        <w:t>epartment</w:t>
      </w:r>
      <w:r w:rsidR="69E78335" w:rsidRPr="39A4890C">
        <w:rPr>
          <w:rFonts w:ascii="Calibri" w:eastAsia="Calibri" w:hAnsi="Calibri" w:cs="Calibri"/>
          <w:color w:val="auto"/>
          <w:sz w:val="22"/>
          <w:szCs w:val="22"/>
          <w:lang w:val="en-US"/>
        </w:rPr>
        <w:t xml:space="preserve"> of </w:t>
      </w:r>
      <w:r w:rsidR="0E6FC08B" w:rsidRPr="39A4890C">
        <w:rPr>
          <w:rFonts w:ascii="Calibri" w:eastAsia="Calibri" w:hAnsi="Calibri" w:cs="Calibri"/>
          <w:color w:val="auto"/>
          <w:sz w:val="22"/>
          <w:szCs w:val="22"/>
          <w:lang w:val="en-US"/>
        </w:rPr>
        <w:t>Medical Ps</w:t>
      </w:r>
      <w:r w:rsidR="1FEA85E3" w:rsidRPr="39A4890C">
        <w:rPr>
          <w:rFonts w:ascii="Calibri" w:eastAsia="Calibri" w:hAnsi="Calibri" w:cs="Calibri"/>
          <w:color w:val="auto"/>
          <w:sz w:val="22"/>
          <w:szCs w:val="22"/>
          <w:lang w:val="en-US"/>
        </w:rPr>
        <w:t>ychology</w:t>
      </w:r>
      <w:r w:rsidR="69E78335" w:rsidRPr="39A4890C">
        <w:rPr>
          <w:rFonts w:ascii="Calibri" w:eastAsia="Calibri" w:hAnsi="Calibri" w:cs="Calibri"/>
          <w:color w:val="auto"/>
          <w:sz w:val="22"/>
          <w:szCs w:val="22"/>
          <w:lang w:val="en-US"/>
        </w:rPr>
        <w:t xml:space="preserve">, </w:t>
      </w:r>
      <w:r w:rsidR="3C8B1A0C" w:rsidRPr="39A4890C">
        <w:rPr>
          <w:rFonts w:ascii="Calibri" w:eastAsia="Calibri" w:hAnsi="Calibri" w:cs="Calibri"/>
          <w:color w:val="auto"/>
          <w:sz w:val="22"/>
          <w:szCs w:val="22"/>
          <w:lang w:val="en-US"/>
        </w:rPr>
        <w:t xml:space="preserve">5) </w:t>
      </w:r>
      <w:r w:rsidR="69E78335" w:rsidRPr="39A4890C">
        <w:rPr>
          <w:rFonts w:ascii="Calibri" w:eastAsia="Calibri" w:hAnsi="Calibri" w:cs="Calibri"/>
          <w:color w:val="auto"/>
          <w:sz w:val="22"/>
          <w:szCs w:val="22"/>
          <w:lang w:val="en-US"/>
        </w:rPr>
        <w:t>Netherlands Institute for Health Sciences</w:t>
      </w:r>
      <w:r w:rsidR="686EF57F" w:rsidRPr="39A4890C">
        <w:rPr>
          <w:rFonts w:ascii="Calibri" w:eastAsia="Calibri" w:hAnsi="Calibri" w:cs="Calibri"/>
          <w:color w:val="auto"/>
          <w:sz w:val="22"/>
          <w:szCs w:val="22"/>
          <w:lang w:val="en-US"/>
        </w:rPr>
        <w:t xml:space="preserve">; </w:t>
      </w:r>
      <w:r w:rsidR="00453CF4">
        <w:rPr>
          <w:rFonts w:ascii="Calibri" w:eastAsia="Calibri" w:hAnsi="Calibri" w:cs="Calibri"/>
          <w:color w:val="auto"/>
          <w:sz w:val="22"/>
          <w:szCs w:val="22"/>
          <w:lang w:val="en-US"/>
        </w:rPr>
        <w:t>6</w:t>
      </w:r>
      <w:r w:rsidR="686EF57F" w:rsidRPr="39A4890C">
        <w:rPr>
          <w:rFonts w:ascii="Calibri" w:eastAsia="Calibri" w:hAnsi="Calibri" w:cs="Calibri"/>
          <w:color w:val="auto"/>
          <w:sz w:val="22"/>
          <w:szCs w:val="22"/>
          <w:lang w:val="en-US"/>
        </w:rPr>
        <w:t>)</w:t>
      </w:r>
      <w:r w:rsidR="40E1C93B" w:rsidRPr="39A4890C">
        <w:rPr>
          <w:rFonts w:ascii="Calibri" w:eastAsia="Calibri" w:hAnsi="Calibri" w:cs="Calibri"/>
          <w:color w:val="auto"/>
          <w:sz w:val="22"/>
          <w:szCs w:val="22"/>
          <w:lang w:val="en-US"/>
        </w:rPr>
        <w:t xml:space="preserve"> </w:t>
      </w:r>
      <w:r w:rsidR="0918EF59" w:rsidRPr="39A4890C">
        <w:rPr>
          <w:rFonts w:ascii="Calibri" w:eastAsia="Calibri" w:hAnsi="Calibri" w:cs="Calibri"/>
          <w:color w:val="auto"/>
          <w:sz w:val="22"/>
          <w:szCs w:val="22"/>
          <w:lang w:val="en-US"/>
        </w:rPr>
        <w:t>D</w:t>
      </w:r>
      <w:r w:rsidR="40E1C93B" w:rsidRPr="39A4890C">
        <w:rPr>
          <w:rFonts w:ascii="Calibri" w:eastAsia="Calibri" w:hAnsi="Calibri" w:cs="Calibri"/>
          <w:color w:val="auto"/>
          <w:sz w:val="22"/>
          <w:szCs w:val="22"/>
          <w:lang w:val="en-US"/>
        </w:rPr>
        <w:t>epartment</w:t>
      </w:r>
      <w:r w:rsidR="00453CF4">
        <w:rPr>
          <w:rFonts w:ascii="Calibri" w:eastAsia="Calibri" w:hAnsi="Calibri" w:cs="Calibri"/>
          <w:color w:val="auto"/>
          <w:sz w:val="22"/>
          <w:szCs w:val="22"/>
          <w:lang w:val="en-US"/>
        </w:rPr>
        <w:t xml:space="preserve"> of Internal Medicine</w:t>
      </w:r>
      <w:r w:rsidR="6ED6D434" w:rsidRPr="39A4890C">
        <w:rPr>
          <w:rFonts w:ascii="Calibri" w:eastAsia="Calibri" w:hAnsi="Calibri" w:cs="Calibri"/>
          <w:color w:val="auto"/>
          <w:sz w:val="22"/>
          <w:szCs w:val="22"/>
          <w:lang w:val="en-US"/>
        </w:rPr>
        <w:t xml:space="preserve">; </w:t>
      </w:r>
      <w:r w:rsidR="56402C65" w:rsidRPr="39A4890C">
        <w:rPr>
          <w:rFonts w:ascii="Calibri" w:eastAsia="Calibri" w:hAnsi="Calibri" w:cs="Calibri"/>
          <w:color w:val="auto"/>
          <w:sz w:val="22"/>
          <w:szCs w:val="22"/>
          <w:lang w:val="en-US"/>
        </w:rPr>
        <w:t xml:space="preserve">y) </w:t>
      </w:r>
      <w:r w:rsidR="4FEF4753" w:rsidRPr="39A4890C">
        <w:rPr>
          <w:rFonts w:ascii="Calibri" w:eastAsia="Calibri" w:hAnsi="Calibri" w:cs="Calibri"/>
          <w:color w:val="auto"/>
          <w:sz w:val="22"/>
          <w:szCs w:val="22"/>
          <w:lang w:val="en-US"/>
        </w:rPr>
        <w:t>Department</w:t>
      </w:r>
      <w:r w:rsidR="1AC6D307" w:rsidRPr="39A4890C">
        <w:rPr>
          <w:rFonts w:ascii="Calibri" w:eastAsia="Calibri" w:hAnsi="Calibri" w:cs="Calibri"/>
          <w:color w:val="auto"/>
          <w:sz w:val="22"/>
          <w:szCs w:val="22"/>
          <w:lang w:val="en-US"/>
        </w:rPr>
        <w:t xml:space="preserve"> </w:t>
      </w:r>
      <w:r w:rsidR="4F18DF3E" w:rsidRPr="39A4890C">
        <w:rPr>
          <w:rFonts w:ascii="Calibri" w:eastAsia="Calibri" w:hAnsi="Calibri" w:cs="Calibri"/>
          <w:color w:val="auto"/>
          <w:sz w:val="22"/>
          <w:szCs w:val="22"/>
          <w:lang w:val="en-US"/>
        </w:rPr>
        <w:t xml:space="preserve">- </w:t>
      </w:r>
      <w:r w:rsidR="35EA63DA" w:rsidRPr="39A4890C">
        <w:rPr>
          <w:rFonts w:ascii="Calibri" w:eastAsia="Calibri" w:hAnsi="Calibri" w:cs="Calibri"/>
          <w:color w:val="auto"/>
          <w:sz w:val="22"/>
          <w:szCs w:val="22"/>
          <w:lang w:val="en-US"/>
        </w:rPr>
        <w:t xml:space="preserve">Erasmus </w:t>
      </w:r>
      <w:r w:rsidR="3758E3E9" w:rsidRPr="39A4890C">
        <w:rPr>
          <w:rFonts w:ascii="Calibri" w:eastAsia="Calibri" w:hAnsi="Calibri" w:cs="Calibri"/>
          <w:color w:val="auto"/>
          <w:sz w:val="22"/>
          <w:szCs w:val="22"/>
          <w:lang w:val="en-US"/>
        </w:rPr>
        <w:t>University Medical Center</w:t>
      </w:r>
      <w:r w:rsidR="7B0236A9" w:rsidRPr="39A4890C">
        <w:rPr>
          <w:rFonts w:ascii="Calibri" w:eastAsia="Calibri" w:hAnsi="Calibri" w:cs="Calibri"/>
          <w:color w:val="auto"/>
          <w:sz w:val="22"/>
          <w:szCs w:val="22"/>
          <w:lang w:val="en-US"/>
        </w:rPr>
        <w:t>,</w:t>
      </w:r>
      <w:r w:rsidR="35EA63DA" w:rsidRPr="39A4890C">
        <w:rPr>
          <w:rFonts w:ascii="Calibri" w:eastAsia="Calibri" w:hAnsi="Calibri" w:cs="Calibri"/>
          <w:color w:val="auto"/>
          <w:sz w:val="22"/>
          <w:szCs w:val="22"/>
          <w:lang w:val="en-US"/>
        </w:rPr>
        <w:t xml:space="preserve"> Rotterdam</w:t>
      </w:r>
      <w:r w:rsidR="77EC76CF" w:rsidRPr="39A4890C">
        <w:rPr>
          <w:rFonts w:ascii="Calibri" w:eastAsia="Calibri" w:hAnsi="Calibri" w:cs="Calibri"/>
          <w:color w:val="auto"/>
          <w:sz w:val="22"/>
          <w:szCs w:val="22"/>
          <w:lang w:val="en-US"/>
        </w:rPr>
        <w:t xml:space="preserve">, </w:t>
      </w:r>
      <w:r w:rsidR="35EA63DA" w:rsidRPr="39A4890C">
        <w:rPr>
          <w:rFonts w:ascii="Calibri" w:eastAsia="Calibri" w:hAnsi="Calibri" w:cs="Calibri"/>
          <w:color w:val="auto"/>
          <w:sz w:val="22"/>
          <w:szCs w:val="22"/>
          <w:lang w:val="en-US"/>
        </w:rPr>
        <w:t>the Netherlands</w:t>
      </w:r>
      <w:r w:rsidR="0B8F156D" w:rsidRPr="39A4890C">
        <w:rPr>
          <w:rFonts w:ascii="Calibri" w:eastAsia="Calibri" w:hAnsi="Calibri" w:cs="Calibri"/>
          <w:color w:val="auto"/>
          <w:sz w:val="22"/>
          <w:szCs w:val="22"/>
          <w:lang w:val="en-US"/>
        </w:rPr>
        <w:t xml:space="preserve">. </w:t>
      </w:r>
    </w:p>
    <w:p w14:paraId="57A0CF4E" w14:textId="77777777" w:rsidR="00730ADB" w:rsidRPr="00730ADB" w:rsidRDefault="00730ADB" w:rsidP="00730ADB">
      <w:pPr>
        <w:rPr>
          <w:lang w:val="en-US"/>
        </w:rPr>
      </w:pPr>
    </w:p>
    <w:p w14:paraId="26B17796" w14:textId="63117C8E" w:rsidR="34696E4A" w:rsidRDefault="65EB3385" w:rsidP="39A4890C">
      <w:pPr>
        <w:spacing w:line="257" w:lineRule="auto"/>
        <w:rPr>
          <w:rFonts w:ascii="Calibri" w:eastAsia="Calibri" w:hAnsi="Calibri" w:cs="Calibri"/>
          <w:i/>
        </w:rPr>
      </w:pPr>
      <w:r w:rsidRPr="00CE22D4">
        <w:rPr>
          <w:rFonts w:ascii="Calibri" w:eastAsia="Calibri" w:hAnsi="Calibri" w:cs="Calibri"/>
          <w:lang w:val="en-US"/>
        </w:rPr>
        <w:t>**</w:t>
      </w:r>
      <w:r w:rsidR="00E25C4D" w:rsidRPr="00CE22D4">
        <w:rPr>
          <w:rFonts w:ascii="Calibri" w:eastAsia="Calibri" w:hAnsi="Calibri" w:cs="Calibri"/>
          <w:lang w:val="en-US"/>
        </w:rPr>
        <w:t xml:space="preserve"> </w:t>
      </w:r>
      <w:commentRangeStart w:id="1"/>
      <w:r w:rsidR="2C3E4E29" w:rsidRPr="00CE22D4">
        <w:rPr>
          <w:rFonts w:ascii="Calibri" w:eastAsia="Calibri" w:hAnsi="Calibri" w:cs="Calibri"/>
          <w:lang w:val="en-US"/>
        </w:rPr>
        <w:t>Expert panel</w:t>
      </w:r>
      <w:r w:rsidR="00E25C4D" w:rsidRPr="00CE22D4">
        <w:rPr>
          <w:rFonts w:ascii="Calibri" w:eastAsia="Calibri" w:hAnsi="Calibri" w:cs="Calibri"/>
          <w:lang w:val="en-US"/>
        </w:rPr>
        <w:t xml:space="preserve">: </w:t>
      </w:r>
      <w:commentRangeEnd w:id="1"/>
      <w:r w:rsidR="00DD0AE3">
        <w:rPr>
          <w:rStyle w:val="CommentReference"/>
        </w:rPr>
        <w:commentReference w:id="1"/>
      </w:r>
      <w:r w:rsidR="00E25C4D" w:rsidRPr="00CE22D4">
        <w:rPr>
          <w:rFonts w:ascii="Calibri" w:eastAsia="Calibri" w:hAnsi="Calibri" w:cs="Calibri"/>
          <w:lang w:val="en-US"/>
        </w:rPr>
        <w:t>C</w:t>
      </w:r>
      <w:r w:rsidR="00CD33A7" w:rsidRPr="00CE22D4">
        <w:rPr>
          <w:rFonts w:ascii="Calibri" w:eastAsia="Calibri" w:hAnsi="Calibri" w:cs="Calibri"/>
          <w:lang w:val="en-US"/>
        </w:rPr>
        <w:t>.H.</w:t>
      </w:r>
      <w:r w:rsidR="00E25C4D" w:rsidRPr="00CE22D4">
        <w:rPr>
          <w:rFonts w:ascii="Calibri" w:eastAsia="Calibri" w:hAnsi="Calibri" w:cs="Calibri"/>
          <w:lang w:val="en-US"/>
        </w:rPr>
        <w:t xml:space="preserve"> </w:t>
      </w:r>
      <w:proofErr w:type="spellStart"/>
      <w:r w:rsidR="00E25C4D" w:rsidRPr="00CE22D4">
        <w:rPr>
          <w:rFonts w:ascii="Calibri" w:eastAsia="Calibri" w:hAnsi="Calibri" w:cs="Calibri"/>
          <w:lang w:val="en-US"/>
        </w:rPr>
        <w:t>Bangma</w:t>
      </w:r>
      <w:proofErr w:type="spellEnd"/>
      <w:r w:rsidR="00E25C4D" w:rsidRPr="00CE22D4">
        <w:rPr>
          <w:rFonts w:ascii="Calibri" w:eastAsia="Calibri" w:hAnsi="Calibri" w:cs="Calibri"/>
          <w:lang w:val="en-US"/>
        </w:rPr>
        <w:t>,</w:t>
      </w:r>
      <w:r w:rsidR="00E90A34">
        <w:rPr>
          <w:rFonts w:ascii="Calibri" w:eastAsia="Calibri" w:hAnsi="Calibri" w:cs="Calibri"/>
          <w:lang w:val="en-US"/>
        </w:rPr>
        <w:t xml:space="preserve"> </w:t>
      </w:r>
      <w:r w:rsidR="00E90A34" w:rsidRPr="00CE22D4">
        <w:rPr>
          <w:rFonts w:ascii="Calibri" w:eastAsia="Calibri" w:hAnsi="Calibri" w:cs="Calibri"/>
          <w:lang w:val="en-US"/>
        </w:rPr>
        <w:t>I</w:t>
      </w:r>
      <w:r w:rsidR="00E90A34">
        <w:rPr>
          <w:rFonts w:ascii="Calibri" w:eastAsia="Calibri" w:hAnsi="Calibri" w:cs="Calibri"/>
          <w:lang w:val="en-US"/>
        </w:rPr>
        <w:t>.</w:t>
      </w:r>
      <w:r w:rsidR="00E90A34" w:rsidRPr="00CE22D4">
        <w:rPr>
          <w:rFonts w:ascii="Calibri" w:eastAsia="Calibri" w:hAnsi="Calibri" w:cs="Calibri"/>
          <w:lang w:val="en-US"/>
        </w:rPr>
        <w:t xml:space="preserve"> </w:t>
      </w:r>
      <w:proofErr w:type="spellStart"/>
      <w:r w:rsidR="00E90A34" w:rsidRPr="00CE22D4">
        <w:rPr>
          <w:rFonts w:ascii="Calibri" w:eastAsia="Calibri" w:hAnsi="Calibri" w:cs="Calibri"/>
          <w:lang w:val="en-US"/>
        </w:rPr>
        <w:t>Beetz</w:t>
      </w:r>
      <w:proofErr w:type="spellEnd"/>
      <w:r w:rsidR="00E90A34" w:rsidRPr="00CE22D4">
        <w:rPr>
          <w:rFonts w:ascii="Calibri" w:eastAsia="Calibri" w:hAnsi="Calibri" w:cs="Calibri"/>
          <w:lang w:val="en-US"/>
        </w:rPr>
        <w:t xml:space="preserve">, P.J.E. </w:t>
      </w:r>
      <w:proofErr w:type="spellStart"/>
      <w:r w:rsidR="00E90A34" w:rsidRPr="00CE22D4">
        <w:rPr>
          <w:rFonts w:ascii="Calibri" w:eastAsia="Calibri" w:hAnsi="Calibri" w:cs="Calibri"/>
          <w:lang w:val="en-US"/>
        </w:rPr>
        <w:t>Bindels</w:t>
      </w:r>
      <w:proofErr w:type="spellEnd"/>
      <w:r w:rsidR="00E90A34" w:rsidRPr="00CE22D4">
        <w:rPr>
          <w:rFonts w:ascii="Calibri" w:eastAsia="Calibri" w:hAnsi="Calibri" w:cs="Calibri"/>
          <w:lang w:val="en-US"/>
        </w:rPr>
        <w:t>,</w:t>
      </w:r>
      <w:r w:rsidR="00E90A34">
        <w:rPr>
          <w:rFonts w:ascii="Calibri" w:eastAsia="Calibri" w:hAnsi="Calibri" w:cs="Calibri"/>
          <w:lang w:val="en-US"/>
        </w:rPr>
        <w:t xml:space="preserve"> </w:t>
      </w:r>
      <w:r w:rsidR="00E90A34" w:rsidRPr="00CE22D4">
        <w:rPr>
          <w:rFonts w:ascii="Calibri" w:eastAsia="Calibri" w:hAnsi="Calibri" w:cs="Calibri"/>
          <w:lang w:val="en-US"/>
        </w:rPr>
        <w:t>A.R.M Brandt-</w:t>
      </w:r>
      <w:proofErr w:type="spellStart"/>
      <w:r w:rsidR="00E90A34" w:rsidRPr="00CE22D4">
        <w:rPr>
          <w:rFonts w:ascii="Calibri" w:eastAsia="Calibri" w:hAnsi="Calibri" w:cs="Calibri"/>
          <w:lang w:val="en-US"/>
        </w:rPr>
        <w:t>Kerkhof</w:t>
      </w:r>
      <w:proofErr w:type="spellEnd"/>
      <w:r w:rsidR="00E90A34" w:rsidRPr="00CE22D4">
        <w:rPr>
          <w:rFonts w:ascii="Calibri" w:eastAsia="Calibri" w:hAnsi="Calibri" w:cs="Calibri"/>
          <w:lang w:val="en-US"/>
        </w:rPr>
        <w:t>, D</w:t>
      </w:r>
      <w:r w:rsidR="00E90A34">
        <w:rPr>
          <w:rFonts w:ascii="Calibri" w:eastAsia="Calibri" w:hAnsi="Calibri" w:cs="Calibri"/>
          <w:lang w:val="en-US"/>
        </w:rPr>
        <w:t>.C.</w:t>
      </w:r>
      <w:r w:rsidR="00E90A34" w:rsidRPr="00CE22D4">
        <w:rPr>
          <w:rFonts w:ascii="Calibri" w:eastAsia="Calibri" w:hAnsi="Calibri" w:cs="Calibri"/>
          <w:lang w:val="en-US"/>
        </w:rPr>
        <w:t xml:space="preserve"> </w:t>
      </w:r>
      <w:r w:rsidR="00E90A34">
        <w:rPr>
          <w:rFonts w:ascii="Calibri" w:eastAsia="Calibri" w:hAnsi="Calibri" w:cs="Calibri"/>
          <w:lang w:val="en-US"/>
        </w:rPr>
        <w:t>v</w:t>
      </w:r>
      <w:r w:rsidR="00E90A34" w:rsidRPr="00CE22D4">
        <w:rPr>
          <w:rFonts w:ascii="Calibri" w:eastAsia="Calibri" w:hAnsi="Calibri" w:cs="Calibri"/>
          <w:lang w:val="en-US"/>
        </w:rPr>
        <w:t xml:space="preserve">an </w:t>
      </w:r>
      <w:proofErr w:type="spellStart"/>
      <w:r w:rsidR="00E90A34" w:rsidRPr="00CE22D4">
        <w:rPr>
          <w:rFonts w:ascii="Calibri" w:eastAsia="Calibri" w:hAnsi="Calibri" w:cs="Calibri"/>
          <w:lang w:val="en-US"/>
        </w:rPr>
        <w:t>Diepen</w:t>
      </w:r>
      <w:proofErr w:type="spellEnd"/>
      <w:r w:rsidR="00E90A34" w:rsidRPr="00CE22D4">
        <w:rPr>
          <w:rFonts w:ascii="Calibri" w:eastAsia="Calibri" w:hAnsi="Calibri" w:cs="Calibri"/>
          <w:lang w:val="en-US"/>
        </w:rPr>
        <w:t xml:space="preserve">, C.M.F. Dirven, </w:t>
      </w:r>
      <w:r w:rsidR="00E90A34">
        <w:rPr>
          <w:rFonts w:ascii="Calibri" w:eastAsia="Calibri" w:hAnsi="Calibri" w:cs="Calibri"/>
          <w:lang w:val="en-US"/>
        </w:rPr>
        <w:t xml:space="preserve">T.W. </w:t>
      </w:r>
      <w:proofErr w:type="spellStart"/>
      <w:r w:rsidR="00E90A34" w:rsidRPr="00CE22D4">
        <w:rPr>
          <w:rFonts w:ascii="Calibri" w:eastAsia="Calibri" w:hAnsi="Calibri" w:cs="Calibri"/>
          <w:lang w:val="en-US"/>
        </w:rPr>
        <w:t>Galema</w:t>
      </w:r>
      <w:proofErr w:type="spellEnd"/>
      <w:r w:rsidR="00E90A34" w:rsidRPr="00CE22D4">
        <w:rPr>
          <w:rFonts w:ascii="Calibri" w:eastAsia="Calibri" w:hAnsi="Calibri" w:cs="Calibri"/>
          <w:lang w:val="en-US"/>
        </w:rPr>
        <w:t xml:space="preserve">, </w:t>
      </w:r>
      <w:r w:rsidR="00730ADB" w:rsidRPr="00CE22D4">
        <w:rPr>
          <w:rFonts w:ascii="Calibri" w:eastAsia="Calibri" w:hAnsi="Calibri" w:cs="Calibri"/>
          <w:lang w:val="en-US"/>
        </w:rPr>
        <w:t>J</w:t>
      </w:r>
      <w:r w:rsidR="00E90A34">
        <w:rPr>
          <w:rFonts w:ascii="Calibri" w:eastAsia="Calibri" w:hAnsi="Calibri" w:cs="Calibri"/>
          <w:lang w:val="en-US"/>
        </w:rPr>
        <w:t>.A.</w:t>
      </w:r>
      <w:r w:rsidR="00730ADB" w:rsidRPr="00CE22D4">
        <w:rPr>
          <w:rFonts w:ascii="Calibri" w:eastAsia="Calibri" w:hAnsi="Calibri" w:cs="Calibri"/>
          <w:lang w:val="en-US"/>
        </w:rPr>
        <w:t xml:space="preserve"> </w:t>
      </w:r>
      <w:proofErr w:type="spellStart"/>
      <w:r w:rsidR="00E25C4D" w:rsidRPr="00CE22D4">
        <w:rPr>
          <w:rFonts w:ascii="Calibri" w:eastAsia="Calibri" w:hAnsi="Calibri" w:cs="Calibri"/>
          <w:lang w:val="en-US"/>
        </w:rPr>
        <w:t>Goud</w:t>
      </w:r>
      <w:r w:rsidR="00730ADB" w:rsidRPr="00CE22D4">
        <w:rPr>
          <w:rFonts w:ascii="Calibri" w:eastAsia="Calibri" w:hAnsi="Calibri" w:cs="Calibri"/>
          <w:lang w:val="en-US"/>
        </w:rPr>
        <w:t>z</w:t>
      </w:r>
      <w:r w:rsidR="00E25C4D" w:rsidRPr="00CE22D4">
        <w:rPr>
          <w:rFonts w:ascii="Calibri" w:eastAsia="Calibri" w:hAnsi="Calibri" w:cs="Calibri"/>
          <w:lang w:val="en-US"/>
        </w:rPr>
        <w:t>waard</w:t>
      </w:r>
      <w:proofErr w:type="spellEnd"/>
      <w:r w:rsidR="00E25C4D" w:rsidRPr="00CE22D4">
        <w:rPr>
          <w:rFonts w:ascii="Calibri" w:eastAsia="Calibri" w:hAnsi="Calibri" w:cs="Calibri"/>
          <w:lang w:val="en-US"/>
        </w:rPr>
        <w:t xml:space="preserve">, </w:t>
      </w:r>
      <w:r w:rsidR="00E90A34">
        <w:rPr>
          <w:rFonts w:ascii="Calibri" w:eastAsia="Calibri" w:hAnsi="Calibri" w:cs="Calibri"/>
          <w:lang w:val="en-US"/>
        </w:rPr>
        <w:t>J.M.W.</w:t>
      </w:r>
      <w:r w:rsidR="00E90A34" w:rsidRPr="00CE22D4">
        <w:rPr>
          <w:rFonts w:ascii="Calibri" w:eastAsia="Calibri" w:hAnsi="Calibri" w:cs="Calibri"/>
          <w:lang w:val="en-US"/>
        </w:rPr>
        <w:t xml:space="preserve"> Hazes, S</w:t>
      </w:r>
      <w:r w:rsidR="00E90A34">
        <w:rPr>
          <w:rFonts w:ascii="Calibri" w:eastAsia="Calibri" w:hAnsi="Calibri" w:cs="Calibri"/>
          <w:lang w:val="en-US"/>
        </w:rPr>
        <w:t>.M.</w:t>
      </w:r>
      <w:r w:rsidR="00E90A34" w:rsidRPr="00CE22D4">
        <w:rPr>
          <w:rFonts w:ascii="Calibri" w:eastAsia="Calibri" w:hAnsi="Calibri" w:cs="Calibri"/>
          <w:lang w:val="en-US"/>
        </w:rPr>
        <w:t xml:space="preserve"> Lagarde</w:t>
      </w:r>
      <w:r w:rsidR="00E90A34">
        <w:rPr>
          <w:rFonts w:ascii="Calibri" w:eastAsia="Calibri" w:hAnsi="Calibri" w:cs="Calibri"/>
          <w:lang w:val="en-US"/>
        </w:rPr>
        <w:t>,</w:t>
      </w:r>
      <w:r w:rsidR="00E90A34" w:rsidRPr="00CE22D4">
        <w:rPr>
          <w:rFonts w:ascii="Calibri" w:eastAsia="Calibri" w:hAnsi="Calibri" w:cs="Calibri"/>
          <w:lang w:val="en-US"/>
        </w:rPr>
        <w:t xml:space="preserve"> </w:t>
      </w:r>
      <w:r w:rsidR="00730ADB" w:rsidRPr="00CE22D4">
        <w:rPr>
          <w:rFonts w:ascii="Calibri" w:eastAsia="Calibri" w:hAnsi="Calibri" w:cs="Calibri"/>
          <w:lang w:val="en-US"/>
        </w:rPr>
        <w:t>H</w:t>
      </w:r>
      <w:r w:rsidR="00CE22D4">
        <w:rPr>
          <w:rFonts w:ascii="Calibri" w:eastAsia="Calibri" w:hAnsi="Calibri" w:cs="Calibri"/>
          <w:lang w:val="en-US"/>
        </w:rPr>
        <w:t>.A.</w:t>
      </w:r>
      <w:r w:rsidR="00CE22D4" w:rsidRPr="00CE22D4">
        <w:rPr>
          <w:rFonts w:ascii="Calibri" w:eastAsia="Calibri" w:hAnsi="Calibri" w:cs="Calibri"/>
          <w:lang w:val="en-US"/>
        </w:rPr>
        <w:t xml:space="preserve"> </w:t>
      </w:r>
      <w:proofErr w:type="spellStart"/>
      <w:r w:rsidR="00CE22D4" w:rsidRPr="00CE22D4">
        <w:rPr>
          <w:rFonts w:ascii="Calibri" w:eastAsia="Calibri" w:hAnsi="Calibri" w:cs="Calibri"/>
          <w:lang w:val="en-US"/>
        </w:rPr>
        <w:t>Polinder</w:t>
      </w:r>
      <w:proofErr w:type="spellEnd"/>
      <w:r w:rsidR="00CE22D4" w:rsidRPr="00CE22D4">
        <w:rPr>
          <w:rFonts w:ascii="Calibri" w:eastAsia="Calibri" w:hAnsi="Calibri" w:cs="Calibri"/>
          <w:lang w:val="en-US"/>
        </w:rPr>
        <w:t>-Bos</w:t>
      </w:r>
      <w:r w:rsidR="00CE22D4">
        <w:rPr>
          <w:rFonts w:ascii="Calibri" w:eastAsia="Calibri" w:hAnsi="Calibri" w:cs="Calibri"/>
          <w:lang w:val="en-US"/>
        </w:rPr>
        <w:t xml:space="preserve">, </w:t>
      </w:r>
      <w:r w:rsidR="00E25C4D" w:rsidRPr="00CE22D4">
        <w:rPr>
          <w:rFonts w:ascii="Calibri" w:eastAsia="Calibri" w:hAnsi="Calibri" w:cs="Calibri"/>
          <w:lang w:val="en-US"/>
        </w:rPr>
        <w:t>E</w:t>
      </w:r>
      <w:r w:rsidR="00CE22D4">
        <w:rPr>
          <w:rFonts w:ascii="Calibri" w:eastAsia="Calibri" w:hAnsi="Calibri" w:cs="Calibri"/>
          <w:lang w:val="en-US"/>
        </w:rPr>
        <w:t>.</w:t>
      </w:r>
      <w:r w:rsidR="00E25C4D" w:rsidRPr="00CE22D4">
        <w:rPr>
          <w:rFonts w:ascii="Calibri" w:eastAsia="Calibri" w:hAnsi="Calibri" w:cs="Calibri"/>
          <w:lang w:val="en-US"/>
        </w:rPr>
        <w:t>M</w:t>
      </w:r>
      <w:r w:rsidR="00CE22D4">
        <w:rPr>
          <w:rFonts w:ascii="Calibri" w:eastAsia="Calibri" w:hAnsi="Calibri" w:cs="Calibri"/>
          <w:lang w:val="en-US"/>
        </w:rPr>
        <w:t>.</w:t>
      </w:r>
      <w:r w:rsidR="00E25C4D" w:rsidRPr="00CE22D4">
        <w:rPr>
          <w:rFonts w:ascii="Calibri" w:eastAsia="Calibri" w:hAnsi="Calibri" w:cs="Calibri"/>
          <w:lang w:val="en-US"/>
        </w:rPr>
        <w:t xml:space="preserve"> Roes, </w:t>
      </w:r>
      <w:r w:rsidR="00CE22D4">
        <w:rPr>
          <w:rFonts w:ascii="Calibri" w:eastAsia="Calibri" w:hAnsi="Calibri" w:cs="Calibri"/>
          <w:lang w:val="en-US"/>
        </w:rPr>
        <w:t>J.J.M.</w:t>
      </w:r>
      <w:r w:rsidR="00E25C4D" w:rsidRPr="00CE22D4">
        <w:rPr>
          <w:rFonts w:ascii="Calibri" w:eastAsia="Calibri" w:hAnsi="Calibri" w:cs="Calibri"/>
          <w:lang w:val="en-US"/>
        </w:rPr>
        <w:t xml:space="preserve"> </w:t>
      </w:r>
      <w:proofErr w:type="spellStart"/>
      <w:r w:rsidR="00E25C4D" w:rsidRPr="00CE22D4">
        <w:rPr>
          <w:rFonts w:ascii="Calibri" w:eastAsia="Calibri" w:hAnsi="Calibri" w:cs="Calibri"/>
          <w:lang w:val="en-US"/>
        </w:rPr>
        <w:t>Takkenberg</w:t>
      </w:r>
      <w:proofErr w:type="spellEnd"/>
      <w:r w:rsidR="00E25C4D" w:rsidRPr="00CE22D4">
        <w:rPr>
          <w:rFonts w:ascii="Calibri" w:eastAsia="Calibri" w:hAnsi="Calibri" w:cs="Calibri"/>
          <w:lang w:val="en-US"/>
        </w:rPr>
        <w:t>, M</w:t>
      </w:r>
      <w:r w:rsidR="00CE22D4">
        <w:rPr>
          <w:rFonts w:ascii="Calibri" w:eastAsia="Calibri" w:hAnsi="Calibri" w:cs="Calibri"/>
          <w:lang w:val="en-US"/>
        </w:rPr>
        <w:t>.G. van</w:t>
      </w:r>
      <w:r w:rsidR="00E25C4D" w:rsidRPr="00CE22D4">
        <w:rPr>
          <w:rFonts w:ascii="Calibri" w:eastAsia="Calibri" w:hAnsi="Calibri" w:cs="Calibri"/>
          <w:lang w:val="en-US"/>
        </w:rPr>
        <w:t xml:space="preserve"> </w:t>
      </w:r>
      <w:proofErr w:type="spellStart"/>
      <w:r w:rsidR="00E25C4D" w:rsidRPr="00CE22D4">
        <w:rPr>
          <w:rFonts w:ascii="Calibri" w:eastAsia="Calibri" w:hAnsi="Calibri" w:cs="Calibri"/>
          <w:lang w:val="en-US"/>
        </w:rPr>
        <w:t>Vledder</w:t>
      </w:r>
      <w:proofErr w:type="spellEnd"/>
      <w:r w:rsidR="00E25C4D" w:rsidRPr="00CE22D4">
        <w:rPr>
          <w:rFonts w:ascii="Calibri" w:eastAsia="Calibri" w:hAnsi="Calibri" w:cs="Calibri"/>
          <w:lang w:val="en-US"/>
        </w:rPr>
        <w:t xml:space="preserve">, </w:t>
      </w:r>
      <w:commentRangeStart w:id="3"/>
      <w:r w:rsidR="00E25C4D" w:rsidRPr="00730ADB">
        <w:rPr>
          <w:rFonts w:ascii="Calibri" w:eastAsia="Calibri" w:hAnsi="Calibri" w:cs="Calibri"/>
          <w:i/>
        </w:rPr>
        <w:t xml:space="preserve">Rode pen </w:t>
      </w:r>
      <w:proofErr w:type="spellStart"/>
      <w:r w:rsidR="00E25C4D" w:rsidRPr="00730ADB">
        <w:rPr>
          <w:rFonts w:ascii="Calibri" w:eastAsia="Calibri" w:hAnsi="Calibri" w:cs="Calibri"/>
          <w:i/>
        </w:rPr>
        <w:t>zonder</w:t>
      </w:r>
      <w:proofErr w:type="spellEnd"/>
      <w:r w:rsidR="00E25C4D" w:rsidRPr="00730ADB">
        <w:rPr>
          <w:rFonts w:ascii="Calibri" w:eastAsia="Calibri" w:hAnsi="Calibri" w:cs="Calibri"/>
          <w:i/>
        </w:rPr>
        <w:t xml:space="preserve"> </w:t>
      </w:r>
      <w:proofErr w:type="spellStart"/>
      <w:r w:rsidR="00E25C4D" w:rsidRPr="00730ADB">
        <w:rPr>
          <w:rFonts w:ascii="Calibri" w:eastAsia="Calibri" w:hAnsi="Calibri" w:cs="Calibri"/>
          <w:i/>
        </w:rPr>
        <w:t>naam</w:t>
      </w:r>
      <w:proofErr w:type="spellEnd"/>
      <w:r w:rsidR="00E25C4D" w:rsidRPr="00730ADB">
        <w:rPr>
          <w:rFonts w:ascii="Calibri" w:eastAsia="Calibri" w:hAnsi="Calibri" w:cs="Calibri"/>
          <w:i/>
        </w:rPr>
        <w:t>?</w:t>
      </w:r>
      <w:commentRangeEnd w:id="3"/>
      <w:r w:rsidR="00E25C4D">
        <w:rPr>
          <w:rStyle w:val="CommentReference"/>
        </w:rPr>
        <w:commentReference w:id="3"/>
      </w:r>
      <w:r w:rsidR="00E25C4D" w:rsidRPr="00730ADB">
        <w:rPr>
          <w:rFonts w:ascii="Calibri" w:eastAsia="Calibri" w:hAnsi="Calibri" w:cs="Calibri"/>
          <w:i/>
        </w:rPr>
        <w:t xml:space="preserve"> </w:t>
      </w:r>
    </w:p>
    <w:p w14:paraId="328AE4F0" w14:textId="77777777" w:rsidR="00CD33A7" w:rsidRPr="00730ADB" w:rsidRDefault="00CD33A7" w:rsidP="39A4890C">
      <w:pPr>
        <w:spacing w:line="257" w:lineRule="auto"/>
        <w:rPr>
          <w:rFonts w:ascii="Calibri" w:eastAsia="Calibri" w:hAnsi="Calibri" w:cs="Calibri"/>
          <w:highlight w:val="yellow"/>
        </w:rPr>
      </w:pPr>
    </w:p>
    <w:p w14:paraId="037F937F" w14:textId="53937364" w:rsidR="00EC12A5" w:rsidRPr="0084022E" w:rsidRDefault="00EC12A5" w:rsidP="0084022E">
      <w:pPr>
        <w:rPr>
          <w:lang w:val="en-US"/>
        </w:rPr>
      </w:pPr>
      <w:r w:rsidRPr="5911DDBD">
        <w:rPr>
          <w:lang w:val="en-US"/>
        </w:rPr>
        <w:t xml:space="preserve">Intention to be submitted to: </w:t>
      </w:r>
      <w:r w:rsidR="0097278A" w:rsidRPr="5911DDBD">
        <w:rPr>
          <w:lang w:val="en-US"/>
        </w:rPr>
        <w:t>NEJM</w:t>
      </w:r>
      <w:r w:rsidR="59D3F394" w:rsidRPr="5911DDBD">
        <w:rPr>
          <w:lang w:val="en-US"/>
        </w:rPr>
        <w:t xml:space="preserve"> (advice to try the COVID-19 special, because NEJM is not that in</w:t>
      </w:r>
      <w:r w:rsidR="2427F0B9" w:rsidRPr="5911DDBD">
        <w:rPr>
          <w:lang w:val="en-US"/>
        </w:rPr>
        <w:t xml:space="preserve">to </w:t>
      </w:r>
      <w:r w:rsidR="59D3F394" w:rsidRPr="5911DDBD">
        <w:rPr>
          <w:lang w:val="en-US"/>
        </w:rPr>
        <w:t xml:space="preserve">decision models </w:t>
      </w:r>
      <w:r w:rsidR="798ECAD1" w:rsidRPr="5911DDBD">
        <w:rPr>
          <w:lang w:val="en-US"/>
        </w:rPr>
        <w:t xml:space="preserve">- </w:t>
      </w:r>
      <w:r w:rsidR="59D3F394" w:rsidRPr="5911DDBD">
        <w:rPr>
          <w:lang w:val="en-US"/>
        </w:rPr>
        <w:t xml:space="preserve">maybe for COVID they are) </w:t>
      </w:r>
      <w:r w:rsidR="392990EE" w:rsidRPr="5911DDBD">
        <w:rPr>
          <w:lang w:val="en-US"/>
        </w:rPr>
        <w:t>How about we also talk about “</w:t>
      </w:r>
      <w:r w:rsidR="392990EE" w:rsidRPr="0084022E">
        <w:rPr>
          <w:lang w:val="en-US"/>
        </w:rPr>
        <w:t xml:space="preserve">1. Emanuel EJ, Persad G, Upshur R, et al. Fair Allocation of Scarce Medical Resources in the Time of Covid-19. N </w:t>
      </w:r>
      <w:proofErr w:type="spellStart"/>
      <w:r w:rsidR="392990EE" w:rsidRPr="0084022E">
        <w:rPr>
          <w:lang w:val="en-US"/>
        </w:rPr>
        <w:t>Engl</w:t>
      </w:r>
      <w:proofErr w:type="spellEnd"/>
      <w:r w:rsidR="392990EE" w:rsidRPr="0084022E">
        <w:rPr>
          <w:lang w:val="en-US"/>
        </w:rPr>
        <w:t xml:space="preserve"> J Med 2020;1–7.” in the cover letter</w:t>
      </w:r>
    </w:p>
    <w:p w14:paraId="3DFAE6AA" w14:textId="6698AC7D" w:rsidR="5B042D37" w:rsidRPr="00CB5091" w:rsidRDefault="5B042D37" w:rsidP="00CB5091">
      <w:pPr>
        <w:rPr>
          <w:lang w:val="en-US"/>
        </w:rPr>
      </w:pPr>
      <w:r w:rsidRPr="00CB5091">
        <w:rPr>
          <w:lang w:val="en-US"/>
        </w:rPr>
        <w:t xml:space="preserve">“To ensure the fastest possible review process, we are asking authors not to submit </w:t>
      </w:r>
      <w:proofErr w:type="spellStart"/>
      <w:r w:rsidRPr="00CB5091">
        <w:rPr>
          <w:lang w:val="en-US"/>
        </w:rPr>
        <w:t>presubmission</w:t>
      </w:r>
      <w:proofErr w:type="spellEnd"/>
      <w:r w:rsidRPr="00CB5091">
        <w:rPr>
          <w:lang w:val="en-US"/>
        </w:rPr>
        <w:t xml:space="preserve"> inquiries related to Covid-19.” - NEJM site</w:t>
      </w:r>
    </w:p>
    <w:p w14:paraId="54FA27CC" w14:textId="7DE3ACCA" w:rsidR="7C939DBC" w:rsidRDefault="7C939DBC" w:rsidP="39A4890C">
      <w:pPr>
        <w:rPr>
          <w:lang w:val="en-US"/>
        </w:rPr>
      </w:pPr>
      <w:r w:rsidRPr="5911DDBD">
        <w:rPr>
          <w:lang w:val="en-US"/>
        </w:rPr>
        <w:t>--&gt; We write with Lancet modelling studies as an example, perhaps second choice?</w:t>
      </w:r>
      <w:r w:rsidR="4C410FBD" w:rsidRPr="5911DDBD">
        <w:rPr>
          <w:lang w:val="en-US"/>
        </w:rPr>
        <w:t xml:space="preserve"> (Lancet/Lancet Public Health/Lancet </w:t>
      </w:r>
      <w:proofErr w:type="spellStart"/>
      <w:r w:rsidR="4C410FBD" w:rsidRPr="5911DDBD">
        <w:rPr>
          <w:lang w:val="en-US"/>
        </w:rPr>
        <w:t>EClinical</w:t>
      </w:r>
      <w:proofErr w:type="spellEnd"/>
      <w:r w:rsidR="4C410FBD" w:rsidRPr="5911DDBD">
        <w:rPr>
          <w:lang w:val="en-US"/>
        </w:rPr>
        <w:t xml:space="preserve"> Medicine)</w:t>
      </w:r>
    </w:p>
    <w:p w14:paraId="16063E4C" w14:textId="2F5150FE" w:rsidR="00714DA1" w:rsidRPr="00234D3C" w:rsidRDefault="00234D3C">
      <w:pPr>
        <w:rPr>
          <w:rFonts w:asciiTheme="majorHAnsi" w:eastAsiaTheme="majorEastAsia" w:hAnsiTheme="majorHAnsi" w:cstheme="majorBidi"/>
          <w:b/>
          <w:color w:val="2E74B5" w:themeColor="accent1" w:themeShade="BF"/>
          <w:sz w:val="32"/>
          <w:szCs w:val="32"/>
          <w:lang w:val="en-US"/>
        </w:rPr>
      </w:pPr>
      <w:r w:rsidRPr="00234D3C">
        <w:rPr>
          <w:b/>
          <w:highlight w:val="yellow"/>
          <w:lang w:val="en-US"/>
        </w:rPr>
        <w:t>Currently ~ 3600 words</w:t>
      </w:r>
      <w:r w:rsidRPr="00234D3C">
        <w:rPr>
          <w:b/>
          <w:lang w:val="en-US"/>
        </w:rPr>
        <w:t xml:space="preserve"> </w:t>
      </w:r>
      <w:r w:rsidR="00714DA1" w:rsidRPr="00234D3C">
        <w:rPr>
          <w:b/>
          <w:lang w:val="en-US"/>
        </w:rPr>
        <w:br w:type="page"/>
      </w:r>
    </w:p>
    <w:p w14:paraId="4D59845A" w14:textId="5CA7376D" w:rsidR="00737CE6" w:rsidRDefault="00737CE6" w:rsidP="39A4890C">
      <w:pPr>
        <w:pStyle w:val="Heading1"/>
        <w:rPr>
          <w:lang w:val="en-US"/>
        </w:rPr>
      </w:pPr>
      <w:commentRangeStart w:id="4"/>
      <w:r w:rsidRPr="39A4890C">
        <w:rPr>
          <w:lang w:val="en-US"/>
        </w:rPr>
        <w:lastRenderedPageBreak/>
        <w:t>Abstract</w:t>
      </w:r>
      <w:commentRangeEnd w:id="4"/>
      <w:r w:rsidR="00234D3C">
        <w:rPr>
          <w:rStyle w:val="CommentReference"/>
          <w:rFonts w:asciiTheme="minorHAnsi" w:eastAsiaTheme="minorHAnsi" w:hAnsiTheme="minorHAnsi" w:cstheme="minorBidi"/>
          <w:color w:val="auto"/>
        </w:rPr>
        <w:commentReference w:id="4"/>
      </w:r>
    </w:p>
    <w:p w14:paraId="7E375399" w14:textId="549BE5A1" w:rsidR="00737CE6" w:rsidRDefault="00737CE6" w:rsidP="39A4890C">
      <w:pPr>
        <w:pStyle w:val="Heading2"/>
        <w:rPr>
          <w:lang w:val="en-US"/>
        </w:rPr>
      </w:pPr>
      <w:r w:rsidRPr="39A4890C">
        <w:rPr>
          <w:lang w:val="en-US"/>
        </w:rPr>
        <w:t>Background</w:t>
      </w:r>
      <w:r w:rsidR="575ACEF7" w:rsidRPr="39A4890C">
        <w:rPr>
          <w:lang w:val="en-US"/>
        </w:rPr>
        <w:t xml:space="preserve"> </w:t>
      </w:r>
      <w:r w:rsidR="006044A7">
        <w:rPr>
          <w:lang w:val="en-US"/>
        </w:rPr>
        <w:t xml:space="preserve">(for SMDM Purpose </w:t>
      </w:r>
      <w:proofErr w:type="spellStart"/>
      <w:r w:rsidR="006044A7">
        <w:rPr>
          <w:lang w:val="en-US"/>
        </w:rPr>
        <w:t>ipv</w:t>
      </w:r>
      <w:proofErr w:type="spellEnd"/>
      <w:r w:rsidR="006044A7">
        <w:rPr>
          <w:lang w:val="en-US"/>
        </w:rPr>
        <w:t xml:space="preserve"> </w:t>
      </w:r>
      <w:proofErr w:type="spellStart"/>
      <w:r w:rsidR="006044A7">
        <w:rPr>
          <w:lang w:val="en-US"/>
        </w:rPr>
        <w:t>backgroud</w:t>
      </w:r>
      <w:proofErr w:type="spellEnd"/>
      <w:r w:rsidR="006044A7">
        <w:rPr>
          <w:lang w:val="en-US"/>
        </w:rPr>
        <w:t>)</w:t>
      </w:r>
    </w:p>
    <w:p w14:paraId="756024EB" w14:textId="0558F155" w:rsidR="00CF102E" w:rsidRDefault="2D123B5C" w:rsidP="5911DDBD">
      <w:pPr>
        <w:spacing w:line="257" w:lineRule="auto"/>
        <w:rPr>
          <w:rFonts w:ascii="Calibri" w:eastAsia="Calibri" w:hAnsi="Calibri" w:cs="Calibri"/>
          <w:lang w:val="en-US"/>
        </w:rPr>
      </w:pPr>
      <w:r w:rsidRPr="5911DDBD">
        <w:rPr>
          <w:rFonts w:ascii="Calibri" w:eastAsia="Calibri" w:hAnsi="Calibri" w:cs="Calibri"/>
          <w:lang w:val="en-US"/>
        </w:rPr>
        <w:t xml:space="preserve">COVID-19 has put unprecedented pressure on health care systems worldwide. This has </w:t>
      </w:r>
      <w:r w:rsidR="690F5B0A" w:rsidRPr="5911DDBD">
        <w:rPr>
          <w:rFonts w:ascii="Calibri" w:eastAsia="Calibri" w:hAnsi="Calibri" w:cs="Calibri"/>
          <w:lang w:val="en-US"/>
        </w:rPr>
        <w:t>led</w:t>
      </w:r>
      <w:r w:rsidRPr="5911DDBD">
        <w:rPr>
          <w:rFonts w:ascii="Calibri" w:eastAsia="Calibri" w:hAnsi="Calibri" w:cs="Calibri"/>
          <w:lang w:val="en-US"/>
        </w:rPr>
        <w:t xml:space="preserve"> to a reduction of the health care capacity available for </w:t>
      </w:r>
      <w:r w:rsidR="00E25C4D">
        <w:rPr>
          <w:rFonts w:ascii="Calibri" w:eastAsia="Calibri" w:hAnsi="Calibri" w:cs="Calibri"/>
          <w:lang w:val="en-US"/>
        </w:rPr>
        <w:t>regular</w:t>
      </w:r>
      <w:r w:rsidRPr="5911DDBD">
        <w:rPr>
          <w:rFonts w:ascii="Calibri" w:eastAsia="Calibri" w:hAnsi="Calibri" w:cs="Calibri"/>
          <w:lang w:val="en-US"/>
        </w:rPr>
        <w:t xml:space="preserve"> care, especially for non-emergency surgical interventions. As a result, an accumulating group of patients is waiting for vital surgeries</w:t>
      </w:r>
      <w:r w:rsidR="1A8865B7" w:rsidRPr="5911DDBD">
        <w:rPr>
          <w:rFonts w:ascii="Calibri" w:eastAsia="Calibri" w:hAnsi="Calibri" w:cs="Calibri"/>
          <w:lang w:val="en-US"/>
        </w:rPr>
        <w:t xml:space="preserve"> and</w:t>
      </w:r>
      <w:r w:rsidRPr="5911DDBD">
        <w:rPr>
          <w:rFonts w:ascii="Calibri" w:eastAsia="Calibri" w:hAnsi="Calibri" w:cs="Calibri"/>
          <w:lang w:val="en-US"/>
        </w:rPr>
        <w:t xml:space="preserve"> societ</w:t>
      </w:r>
      <w:r w:rsidR="009262F5">
        <w:rPr>
          <w:rFonts w:ascii="Calibri" w:eastAsia="Calibri" w:hAnsi="Calibri" w:cs="Calibri"/>
          <w:lang w:val="en-US"/>
        </w:rPr>
        <w:t>ies are</w:t>
      </w:r>
      <w:r w:rsidRPr="5911DDBD">
        <w:rPr>
          <w:rFonts w:ascii="Calibri" w:eastAsia="Calibri" w:hAnsi="Calibri" w:cs="Calibri"/>
          <w:lang w:val="en-US"/>
        </w:rPr>
        <w:t xml:space="preserve"> </w:t>
      </w:r>
      <w:r w:rsidR="14DD5B1D" w:rsidRPr="5911DDBD">
        <w:rPr>
          <w:rFonts w:ascii="Calibri" w:eastAsia="Calibri" w:hAnsi="Calibri" w:cs="Calibri"/>
          <w:lang w:val="en-US"/>
        </w:rPr>
        <w:t xml:space="preserve">currently </w:t>
      </w:r>
      <w:r w:rsidRPr="5911DDBD">
        <w:rPr>
          <w:rFonts w:ascii="Calibri" w:eastAsia="Calibri" w:hAnsi="Calibri" w:cs="Calibri"/>
          <w:lang w:val="en-US"/>
        </w:rPr>
        <w:t xml:space="preserve">facing dilemmas about which patients should be prioritized. </w:t>
      </w:r>
      <w:r w:rsidR="77CE9379" w:rsidRPr="5911DDBD">
        <w:rPr>
          <w:rFonts w:ascii="Calibri" w:eastAsia="Calibri" w:hAnsi="Calibri" w:cs="Calibri"/>
          <w:lang w:val="en-US"/>
        </w:rPr>
        <w:t xml:space="preserve">Therefore, </w:t>
      </w:r>
      <w:r w:rsidR="00E25C4D">
        <w:rPr>
          <w:rFonts w:ascii="Calibri" w:eastAsia="Calibri" w:hAnsi="Calibri" w:cs="Calibri"/>
          <w:lang w:val="en-US"/>
        </w:rPr>
        <w:t xml:space="preserve">our objective was </w:t>
      </w:r>
      <w:r w:rsidR="77CE9379" w:rsidRPr="5911DDBD">
        <w:rPr>
          <w:rFonts w:ascii="Calibri" w:eastAsia="Calibri" w:hAnsi="Calibri" w:cs="Calibri"/>
          <w:lang w:val="en-US"/>
        </w:rPr>
        <w:t>to develop a decision model to estimate the effects of delay of surgical interventio</w:t>
      </w:r>
      <w:r w:rsidR="00CD22EF">
        <w:rPr>
          <w:rFonts w:ascii="Calibri" w:eastAsia="Calibri" w:hAnsi="Calibri" w:cs="Calibri"/>
          <w:lang w:val="en-US"/>
        </w:rPr>
        <w:t>n</w:t>
      </w:r>
      <w:r w:rsidR="009262F5">
        <w:rPr>
          <w:rFonts w:ascii="Calibri" w:eastAsia="Calibri" w:hAnsi="Calibri" w:cs="Calibri"/>
          <w:lang w:val="en-US"/>
        </w:rPr>
        <w:t>s</w:t>
      </w:r>
      <w:r w:rsidR="00CD22EF">
        <w:rPr>
          <w:rFonts w:ascii="Calibri" w:eastAsia="Calibri" w:hAnsi="Calibri" w:cs="Calibri"/>
          <w:lang w:val="en-US"/>
        </w:rPr>
        <w:t xml:space="preserve"> on health that can be used </w:t>
      </w:r>
      <w:r w:rsidR="009262F5">
        <w:rPr>
          <w:rFonts w:ascii="Calibri" w:eastAsia="Calibri" w:hAnsi="Calibri" w:cs="Calibri"/>
          <w:lang w:val="en-US"/>
        </w:rPr>
        <w:t xml:space="preserve">for </w:t>
      </w:r>
      <w:r w:rsidR="77CE9379" w:rsidRPr="5911DDBD">
        <w:rPr>
          <w:rFonts w:ascii="Calibri" w:eastAsia="Calibri" w:hAnsi="Calibri" w:cs="Calibri"/>
          <w:lang w:val="en-US"/>
        </w:rPr>
        <w:t>prioritization</w:t>
      </w:r>
      <w:r w:rsidR="009262F5">
        <w:rPr>
          <w:rFonts w:ascii="Calibri" w:eastAsia="Calibri" w:hAnsi="Calibri" w:cs="Calibri"/>
          <w:lang w:val="en-US"/>
        </w:rPr>
        <w:t xml:space="preserve">. </w:t>
      </w:r>
    </w:p>
    <w:p w14:paraId="29C44449" w14:textId="2D7113F6" w:rsidR="00CF102E" w:rsidRDefault="00CF102E" w:rsidP="5911DDBD">
      <w:pPr>
        <w:spacing w:line="257" w:lineRule="auto"/>
        <w:rPr>
          <w:lang w:val="en-US"/>
        </w:rPr>
      </w:pPr>
      <w:r w:rsidRPr="5911DDBD">
        <w:rPr>
          <w:rFonts w:asciiTheme="majorHAnsi" w:eastAsiaTheme="majorEastAsia" w:hAnsiTheme="majorHAnsi" w:cstheme="majorBidi"/>
          <w:color w:val="2E74B5" w:themeColor="accent1" w:themeShade="BF"/>
          <w:sz w:val="26"/>
          <w:szCs w:val="26"/>
          <w:lang w:val="en-US"/>
        </w:rPr>
        <w:t>Methods</w:t>
      </w:r>
    </w:p>
    <w:p w14:paraId="05AD1657" w14:textId="28574E7B" w:rsidR="6822F292" w:rsidRDefault="2A7BBB39" w:rsidP="39A4890C">
      <w:pPr>
        <w:spacing w:line="257" w:lineRule="auto"/>
        <w:rPr>
          <w:rFonts w:ascii="Calibri" w:eastAsia="Calibri" w:hAnsi="Calibri" w:cs="Calibri"/>
          <w:lang w:val="en-US"/>
        </w:rPr>
      </w:pPr>
      <w:r w:rsidRPr="636709EE">
        <w:rPr>
          <w:rFonts w:ascii="Calibri" w:eastAsia="Calibri" w:hAnsi="Calibri" w:cs="Calibri"/>
          <w:lang w:val="en-US"/>
        </w:rPr>
        <w:t xml:space="preserve">A </w:t>
      </w:r>
      <w:r w:rsidR="623992C3" w:rsidRPr="636709EE">
        <w:rPr>
          <w:rFonts w:ascii="Calibri" w:eastAsia="Calibri" w:hAnsi="Calibri" w:cs="Calibri"/>
          <w:lang w:val="en-US"/>
        </w:rPr>
        <w:t>simple</w:t>
      </w:r>
      <w:r w:rsidRPr="636709EE">
        <w:rPr>
          <w:rFonts w:ascii="Calibri" w:eastAsia="Calibri" w:hAnsi="Calibri" w:cs="Calibri"/>
          <w:lang w:val="en-US"/>
        </w:rPr>
        <w:t xml:space="preserve"> </w:t>
      </w:r>
      <w:r w:rsidR="76C08BBD" w:rsidRPr="636709EE">
        <w:rPr>
          <w:rFonts w:ascii="Calibri" w:eastAsia="Calibri" w:hAnsi="Calibri" w:cs="Calibri"/>
          <w:lang w:val="en-US"/>
        </w:rPr>
        <w:t xml:space="preserve">cohort </w:t>
      </w:r>
      <w:r w:rsidR="1D5CFBBB" w:rsidRPr="636709EE">
        <w:rPr>
          <w:rFonts w:ascii="Calibri" w:eastAsia="Calibri" w:hAnsi="Calibri" w:cs="Calibri"/>
          <w:lang w:val="en-US"/>
        </w:rPr>
        <w:t>state-transition</w:t>
      </w:r>
      <w:r w:rsidR="59E186D9" w:rsidRPr="636709EE">
        <w:rPr>
          <w:rFonts w:ascii="Calibri" w:eastAsia="Calibri" w:hAnsi="Calibri" w:cs="Calibri"/>
          <w:lang w:val="en-US"/>
        </w:rPr>
        <w:t xml:space="preserve"> </w:t>
      </w:r>
      <w:r w:rsidR="1D5CFBBB" w:rsidRPr="636709EE">
        <w:rPr>
          <w:rFonts w:ascii="Calibri" w:eastAsia="Calibri" w:hAnsi="Calibri" w:cs="Calibri"/>
          <w:lang w:val="en-US"/>
        </w:rPr>
        <w:t>model</w:t>
      </w:r>
      <w:r w:rsidR="6822F292" w:rsidRPr="636709EE">
        <w:rPr>
          <w:rFonts w:ascii="Calibri" w:eastAsia="Calibri" w:hAnsi="Calibri" w:cs="Calibri"/>
          <w:lang w:val="en-US"/>
        </w:rPr>
        <w:t xml:space="preserve"> </w:t>
      </w:r>
      <w:r w:rsidR="6C923BF2" w:rsidRPr="636709EE">
        <w:rPr>
          <w:rFonts w:ascii="Calibri" w:eastAsia="Calibri" w:hAnsi="Calibri" w:cs="Calibri"/>
          <w:lang w:val="en-US"/>
        </w:rPr>
        <w:t>was developed</w:t>
      </w:r>
      <w:r w:rsidR="31842AB1" w:rsidRPr="636709EE">
        <w:rPr>
          <w:rFonts w:ascii="Calibri" w:eastAsia="Calibri" w:hAnsi="Calibri" w:cs="Calibri"/>
          <w:lang w:val="en-US"/>
        </w:rPr>
        <w:t xml:space="preserve"> to </w:t>
      </w:r>
      <w:r w:rsidR="4D5FD6A8" w:rsidRPr="636709EE">
        <w:rPr>
          <w:rFonts w:ascii="Calibri" w:eastAsia="Calibri" w:hAnsi="Calibri" w:cs="Calibri"/>
          <w:lang w:val="en-US"/>
        </w:rPr>
        <w:t xml:space="preserve">simulate </w:t>
      </w:r>
      <w:r w:rsidR="31842AB1" w:rsidRPr="636709EE">
        <w:rPr>
          <w:rFonts w:ascii="Calibri" w:eastAsia="Calibri" w:hAnsi="Calibri" w:cs="Calibri"/>
          <w:lang w:val="en-US"/>
        </w:rPr>
        <w:t>the long-term implications of delaying surgery.</w:t>
      </w:r>
      <w:r w:rsidR="6C923BF2" w:rsidRPr="636709EE">
        <w:rPr>
          <w:rFonts w:ascii="Calibri" w:eastAsia="Calibri" w:hAnsi="Calibri" w:cs="Calibri"/>
          <w:lang w:val="en-US"/>
        </w:rPr>
        <w:t xml:space="preserve"> </w:t>
      </w:r>
      <w:r w:rsidR="5C2CAAC5" w:rsidRPr="636709EE">
        <w:rPr>
          <w:rFonts w:ascii="Calibri" w:eastAsia="Calibri" w:hAnsi="Calibri" w:cs="Calibri"/>
          <w:lang w:val="en-US"/>
        </w:rPr>
        <w:t>W</w:t>
      </w:r>
      <w:r w:rsidR="0BFBD5F4" w:rsidRPr="636709EE">
        <w:rPr>
          <w:rFonts w:ascii="Calibri" w:eastAsia="Calibri" w:hAnsi="Calibri" w:cs="Calibri"/>
          <w:lang w:val="en-US"/>
        </w:rPr>
        <w:t xml:space="preserve">e compared scenarios </w:t>
      </w:r>
      <w:r w:rsidR="3CFE8599" w:rsidRPr="636709EE">
        <w:rPr>
          <w:rFonts w:ascii="Calibri" w:eastAsia="Calibri" w:hAnsi="Calibri" w:cs="Calibri"/>
          <w:lang w:val="en-US"/>
        </w:rPr>
        <w:t>of delaying surgery from two weeks up to a year (with intervals of 10 weeks) and no surgery at all</w:t>
      </w:r>
      <w:r w:rsidR="64035672" w:rsidRPr="636709EE">
        <w:rPr>
          <w:rFonts w:ascii="Calibri" w:eastAsia="Calibri" w:hAnsi="Calibri" w:cs="Calibri"/>
          <w:lang w:val="en-US"/>
        </w:rPr>
        <w:t xml:space="preserve">. </w:t>
      </w:r>
      <w:r w:rsidR="3C23EE07" w:rsidRPr="636709EE">
        <w:rPr>
          <w:rFonts w:ascii="Calibri" w:eastAsia="Calibri" w:hAnsi="Calibri" w:cs="Calibri"/>
          <w:lang w:val="en-US"/>
        </w:rPr>
        <w:t>Model p</w:t>
      </w:r>
      <w:r w:rsidR="7EFCE243" w:rsidRPr="636709EE">
        <w:rPr>
          <w:rFonts w:ascii="Calibri" w:eastAsia="Calibri" w:hAnsi="Calibri" w:cs="Calibri"/>
          <w:lang w:val="en-US"/>
        </w:rPr>
        <w:t>arameter values</w:t>
      </w:r>
      <w:r w:rsidR="763CBB0C" w:rsidRPr="636709EE">
        <w:rPr>
          <w:rFonts w:ascii="Calibri" w:eastAsia="Calibri" w:hAnsi="Calibri" w:cs="Calibri"/>
          <w:lang w:val="en-US"/>
        </w:rPr>
        <w:t xml:space="preserve"> </w:t>
      </w:r>
      <w:r w:rsidR="03D863F5" w:rsidRPr="636709EE">
        <w:rPr>
          <w:rFonts w:ascii="Calibri" w:eastAsia="Calibri" w:hAnsi="Calibri" w:cs="Calibri"/>
          <w:lang w:val="en-US"/>
        </w:rPr>
        <w:t xml:space="preserve">were </w:t>
      </w:r>
      <w:r w:rsidR="763CBB0C" w:rsidRPr="636709EE">
        <w:rPr>
          <w:rFonts w:ascii="Calibri" w:eastAsia="Calibri" w:hAnsi="Calibri" w:cs="Calibri"/>
          <w:lang w:val="en-US"/>
        </w:rPr>
        <w:t xml:space="preserve">based on </w:t>
      </w:r>
      <w:r w:rsidR="0195220A" w:rsidRPr="636709EE">
        <w:rPr>
          <w:rFonts w:ascii="Calibri" w:eastAsia="Calibri" w:hAnsi="Calibri" w:cs="Calibri"/>
          <w:lang w:val="en-US"/>
        </w:rPr>
        <w:t xml:space="preserve">Dutch and American </w:t>
      </w:r>
      <w:r w:rsidR="763CBB0C" w:rsidRPr="636709EE">
        <w:rPr>
          <w:rFonts w:ascii="Calibri" w:eastAsia="Calibri" w:hAnsi="Calibri" w:cs="Calibri"/>
          <w:lang w:val="en-US"/>
        </w:rPr>
        <w:t>registries, literature</w:t>
      </w:r>
      <w:r w:rsidR="7D1BB7DA" w:rsidRPr="636709EE">
        <w:rPr>
          <w:rFonts w:ascii="Calibri" w:eastAsia="Calibri" w:hAnsi="Calibri" w:cs="Calibri"/>
          <w:lang w:val="en-US"/>
        </w:rPr>
        <w:t>,</w:t>
      </w:r>
      <w:r w:rsidR="3E8460B9" w:rsidRPr="636709EE">
        <w:rPr>
          <w:rFonts w:ascii="Calibri" w:eastAsia="Calibri" w:hAnsi="Calibri" w:cs="Calibri"/>
          <w:lang w:val="en-US"/>
        </w:rPr>
        <w:t xml:space="preserve"> and the</w:t>
      </w:r>
      <w:r w:rsidR="763CBB0C" w:rsidRPr="636709EE">
        <w:rPr>
          <w:rFonts w:ascii="Calibri" w:eastAsia="Calibri" w:hAnsi="Calibri" w:cs="Calibri"/>
          <w:lang w:val="en-US"/>
        </w:rPr>
        <w:t xml:space="preserve"> global burden of disease study by the World Health Organization. </w:t>
      </w:r>
      <w:r w:rsidR="4F2847E7" w:rsidRPr="636709EE">
        <w:rPr>
          <w:rFonts w:ascii="Calibri" w:eastAsia="Calibri" w:hAnsi="Calibri" w:cs="Calibri"/>
          <w:lang w:val="en-US"/>
        </w:rPr>
        <w:t>For each surgi</w:t>
      </w:r>
      <w:r w:rsidR="14D71289" w:rsidRPr="636709EE">
        <w:rPr>
          <w:rFonts w:ascii="Calibri" w:eastAsia="Calibri" w:hAnsi="Calibri" w:cs="Calibri"/>
          <w:lang w:val="en-US"/>
        </w:rPr>
        <w:t>cal i</w:t>
      </w:r>
      <w:r w:rsidR="4F2847E7" w:rsidRPr="636709EE">
        <w:rPr>
          <w:rFonts w:ascii="Calibri" w:eastAsia="Calibri" w:hAnsi="Calibri" w:cs="Calibri"/>
          <w:lang w:val="en-US"/>
        </w:rPr>
        <w:t>ndication, w</w:t>
      </w:r>
      <w:r w:rsidR="62B79A33" w:rsidRPr="636709EE">
        <w:rPr>
          <w:rFonts w:ascii="Calibri" w:eastAsia="Calibri" w:hAnsi="Calibri" w:cs="Calibri"/>
          <w:lang w:val="en-US"/>
        </w:rPr>
        <w:t>e estimate</w:t>
      </w:r>
      <w:r w:rsidR="00DB1A5E">
        <w:rPr>
          <w:rFonts w:ascii="Calibri" w:eastAsia="Calibri" w:hAnsi="Calibri" w:cs="Calibri"/>
          <w:lang w:val="en-US"/>
        </w:rPr>
        <w:t>d</w:t>
      </w:r>
      <w:r w:rsidR="62B79A33" w:rsidRPr="636709EE">
        <w:rPr>
          <w:rFonts w:ascii="Calibri" w:eastAsia="Calibri" w:hAnsi="Calibri" w:cs="Calibri"/>
          <w:lang w:val="en-US"/>
        </w:rPr>
        <w:t xml:space="preserve"> the</w:t>
      </w:r>
      <w:r w:rsidR="601FF003" w:rsidRPr="636709EE">
        <w:rPr>
          <w:rFonts w:ascii="Calibri" w:eastAsia="Calibri" w:hAnsi="Calibri" w:cs="Calibri"/>
          <w:lang w:val="en-US"/>
        </w:rPr>
        <w:t xml:space="preserve"> average</w:t>
      </w:r>
      <w:r w:rsidR="62B79A33" w:rsidRPr="636709EE">
        <w:rPr>
          <w:rFonts w:ascii="Calibri" w:eastAsia="Calibri" w:hAnsi="Calibri" w:cs="Calibri"/>
          <w:lang w:val="en-US"/>
        </w:rPr>
        <w:t xml:space="preserve"> expected quality-adjusted-life-years (QALYs) </w:t>
      </w:r>
      <w:r w:rsidR="000C32EF">
        <w:rPr>
          <w:rFonts w:ascii="Calibri" w:eastAsia="Calibri" w:hAnsi="Calibri" w:cs="Calibri"/>
          <w:lang w:val="en-US"/>
        </w:rPr>
        <w:t>for</w:t>
      </w:r>
      <w:r w:rsidR="62B79A33" w:rsidRPr="636709EE">
        <w:rPr>
          <w:rFonts w:ascii="Calibri" w:eastAsia="Calibri" w:hAnsi="Calibri" w:cs="Calibri"/>
          <w:lang w:val="en-US"/>
        </w:rPr>
        <w:t xml:space="preserve"> </w:t>
      </w:r>
      <w:r w:rsidR="48A8E37C" w:rsidRPr="636709EE">
        <w:rPr>
          <w:rFonts w:ascii="Calibri" w:eastAsia="Calibri" w:hAnsi="Calibri" w:cs="Calibri"/>
          <w:lang w:val="en-US"/>
        </w:rPr>
        <w:t xml:space="preserve">the different scenarios. </w:t>
      </w:r>
      <w:r w:rsidR="6F0D657E" w:rsidRPr="636709EE">
        <w:rPr>
          <w:rFonts w:ascii="Calibri" w:eastAsia="Calibri" w:hAnsi="Calibri" w:cs="Calibri"/>
          <w:lang w:val="en-US"/>
        </w:rPr>
        <w:t>U</w:t>
      </w:r>
      <w:r w:rsidR="48A8E37C" w:rsidRPr="636709EE">
        <w:rPr>
          <w:rFonts w:ascii="Calibri" w:eastAsia="Calibri" w:hAnsi="Calibri" w:cs="Calibri"/>
          <w:lang w:val="en-US"/>
        </w:rPr>
        <w:t xml:space="preserve">rgency </w:t>
      </w:r>
      <w:r w:rsidR="2BB3CF87" w:rsidRPr="636709EE">
        <w:rPr>
          <w:rFonts w:ascii="Calibri" w:eastAsia="Calibri" w:hAnsi="Calibri" w:cs="Calibri"/>
          <w:lang w:val="en-US"/>
        </w:rPr>
        <w:t xml:space="preserve">was </w:t>
      </w:r>
      <w:r w:rsidR="2D3D80FB" w:rsidRPr="636709EE">
        <w:rPr>
          <w:rFonts w:ascii="Calibri" w:eastAsia="Calibri" w:hAnsi="Calibri" w:cs="Calibri"/>
          <w:lang w:val="en-US"/>
        </w:rPr>
        <w:t>defined as</w:t>
      </w:r>
      <w:r w:rsidR="2BB3CF87" w:rsidRPr="636709EE">
        <w:rPr>
          <w:rFonts w:ascii="Calibri" w:eastAsia="Calibri" w:hAnsi="Calibri" w:cs="Calibri"/>
          <w:lang w:val="en-US"/>
        </w:rPr>
        <w:t xml:space="preserve"> expected health loss</w:t>
      </w:r>
      <w:r w:rsidR="48A8E37C" w:rsidRPr="636709EE">
        <w:rPr>
          <w:rFonts w:ascii="Calibri" w:eastAsia="Calibri" w:hAnsi="Calibri" w:cs="Calibri"/>
          <w:lang w:val="en-US"/>
        </w:rPr>
        <w:t xml:space="preserve"> </w:t>
      </w:r>
      <w:r w:rsidR="0A57DF2B" w:rsidRPr="636709EE">
        <w:rPr>
          <w:rFonts w:ascii="Calibri" w:eastAsia="Calibri" w:hAnsi="Calibri" w:cs="Calibri"/>
          <w:lang w:val="en-US"/>
        </w:rPr>
        <w:t xml:space="preserve">due to </w:t>
      </w:r>
      <w:r w:rsidR="000C32EF">
        <w:rPr>
          <w:rFonts w:ascii="Calibri" w:eastAsia="Calibri" w:hAnsi="Calibri" w:cs="Calibri"/>
          <w:lang w:val="en-US"/>
        </w:rPr>
        <w:t xml:space="preserve">delay of </w:t>
      </w:r>
      <w:r w:rsidR="4CABA2DF" w:rsidRPr="636709EE">
        <w:rPr>
          <w:rFonts w:ascii="Calibri" w:eastAsia="Calibri" w:hAnsi="Calibri" w:cs="Calibri"/>
          <w:lang w:val="en-US"/>
        </w:rPr>
        <w:t>surgery</w:t>
      </w:r>
      <w:r w:rsidR="2B1AB3D8" w:rsidRPr="636709EE">
        <w:rPr>
          <w:rFonts w:ascii="Calibri" w:eastAsia="Calibri" w:hAnsi="Calibri" w:cs="Calibri"/>
          <w:lang w:val="en-US"/>
        </w:rPr>
        <w:t>,</w:t>
      </w:r>
      <w:r w:rsidR="0A57DF2B" w:rsidRPr="636709EE">
        <w:rPr>
          <w:rFonts w:ascii="Calibri" w:eastAsia="Calibri" w:hAnsi="Calibri" w:cs="Calibri"/>
          <w:lang w:val="en-US"/>
        </w:rPr>
        <w:t xml:space="preserve"> expressed </w:t>
      </w:r>
      <w:r w:rsidR="6794ADAF" w:rsidRPr="636709EE">
        <w:rPr>
          <w:rFonts w:ascii="Calibri" w:eastAsia="Calibri" w:hAnsi="Calibri" w:cs="Calibri"/>
          <w:lang w:val="en-US"/>
        </w:rPr>
        <w:t>in</w:t>
      </w:r>
      <w:r w:rsidR="0A57DF2B" w:rsidRPr="636709EE">
        <w:rPr>
          <w:rFonts w:ascii="Calibri" w:eastAsia="Calibri" w:hAnsi="Calibri" w:cs="Calibri"/>
          <w:lang w:val="en-US"/>
        </w:rPr>
        <w:t xml:space="preserve"> QALY loss per </w:t>
      </w:r>
      <w:r w:rsidR="07998852" w:rsidRPr="636709EE">
        <w:rPr>
          <w:rFonts w:ascii="Calibri" w:eastAsia="Calibri" w:hAnsi="Calibri" w:cs="Calibri"/>
          <w:lang w:val="en-US"/>
        </w:rPr>
        <w:t>month</w:t>
      </w:r>
      <w:r w:rsidR="0A57DF2B" w:rsidRPr="636709EE">
        <w:rPr>
          <w:rFonts w:ascii="Calibri" w:eastAsia="Calibri" w:hAnsi="Calibri" w:cs="Calibri"/>
          <w:lang w:val="en-US"/>
        </w:rPr>
        <w:t xml:space="preserve"> (</w:t>
      </w:r>
      <w:r w:rsidR="0E63BA25" w:rsidRPr="636709EE">
        <w:rPr>
          <w:rFonts w:ascii="Calibri" w:eastAsia="Calibri" w:hAnsi="Calibri" w:cs="Calibri"/>
          <w:lang w:val="en-US"/>
        </w:rPr>
        <w:t>QALY/month</w:t>
      </w:r>
      <w:r w:rsidR="0A57DF2B" w:rsidRPr="636709EE">
        <w:rPr>
          <w:rFonts w:ascii="Calibri" w:eastAsia="Calibri" w:hAnsi="Calibri" w:cs="Calibri"/>
          <w:lang w:val="en-US"/>
        </w:rPr>
        <w:t>).</w:t>
      </w:r>
      <w:r w:rsidR="5F49363D" w:rsidRPr="636709EE">
        <w:rPr>
          <w:rFonts w:ascii="Calibri" w:eastAsia="Calibri" w:hAnsi="Calibri" w:cs="Calibri"/>
          <w:lang w:val="en-US"/>
        </w:rPr>
        <w:t xml:space="preserve"> A probabilistic sensitivity analysis (PSA) was performed to </w:t>
      </w:r>
      <w:r w:rsidR="00CD22EF">
        <w:rPr>
          <w:rFonts w:ascii="Calibri" w:eastAsia="Calibri" w:hAnsi="Calibri" w:cs="Calibri"/>
          <w:lang w:val="en-US"/>
        </w:rPr>
        <w:t>incorporate</w:t>
      </w:r>
      <w:r w:rsidR="44EB8187" w:rsidRPr="636709EE">
        <w:rPr>
          <w:rFonts w:ascii="Calibri" w:eastAsia="Calibri" w:hAnsi="Calibri" w:cs="Calibri"/>
          <w:lang w:val="en-US"/>
        </w:rPr>
        <w:t xml:space="preserve"> </w:t>
      </w:r>
      <w:r w:rsidR="5F49363D" w:rsidRPr="636709EE">
        <w:rPr>
          <w:rFonts w:ascii="Calibri" w:eastAsia="Calibri" w:hAnsi="Calibri" w:cs="Calibri"/>
          <w:lang w:val="en-US"/>
        </w:rPr>
        <w:t>parameter u</w:t>
      </w:r>
      <w:r w:rsidR="31D5666C" w:rsidRPr="636709EE">
        <w:rPr>
          <w:rFonts w:ascii="Calibri" w:eastAsia="Calibri" w:hAnsi="Calibri" w:cs="Calibri"/>
          <w:lang w:val="en-US"/>
        </w:rPr>
        <w:t xml:space="preserve">ncertainty </w:t>
      </w:r>
      <w:r w:rsidR="592E7758" w:rsidRPr="636709EE">
        <w:rPr>
          <w:rFonts w:ascii="Calibri" w:eastAsia="Calibri" w:hAnsi="Calibri" w:cs="Calibri"/>
          <w:lang w:val="en-US"/>
        </w:rPr>
        <w:t xml:space="preserve">in </w:t>
      </w:r>
      <w:r w:rsidR="5F49363D" w:rsidRPr="636709EE">
        <w:rPr>
          <w:rFonts w:ascii="Calibri" w:eastAsia="Calibri" w:hAnsi="Calibri" w:cs="Calibri"/>
          <w:lang w:val="en-US"/>
        </w:rPr>
        <w:t xml:space="preserve">the </w:t>
      </w:r>
      <w:r w:rsidR="12388453" w:rsidRPr="636709EE">
        <w:rPr>
          <w:rFonts w:ascii="Calibri" w:eastAsia="Calibri" w:hAnsi="Calibri" w:cs="Calibri"/>
          <w:lang w:val="en-US"/>
        </w:rPr>
        <w:t xml:space="preserve">model </w:t>
      </w:r>
      <w:r w:rsidR="5EA56648" w:rsidRPr="636709EE">
        <w:rPr>
          <w:rFonts w:ascii="Calibri" w:eastAsia="Calibri" w:hAnsi="Calibri" w:cs="Calibri"/>
          <w:lang w:val="en-US"/>
        </w:rPr>
        <w:t xml:space="preserve">estimates. </w:t>
      </w:r>
      <w:r w:rsidR="0FE9F3B2" w:rsidRPr="636709EE">
        <w:rPr>
          <w:rFonts w:ascii="Calibri" w:eastAsia="Calibri" w:hAnsi="Calibri" w:cs="Calibri"/>
          <w:lang w:val="en-US"/>
        </w:rPr>
        <w:t>Th</w:t>
      </w:r>
      <w:r w:rsidR="009262F5">
        <w:rPr>
          <w:rFonts w:ascii="Calibri" w:eastAsia="Calibri" w:hAnsi="Calibri" w:cs="Calibri"/>
          <w:lang w:val="en-US"/>
        </w:rPr>
        <w:t xml:space="preserve">e </w:t>
      </w:r>
      <w:r w:rsidR="0FE9F3B2" w:rsidRPr="636709EE">
        <w:rPr>
          <w:rFonts w:ascii="Calibri" w:eastAsia="Calibri" w:hAnsi="Calibri" w:cs="Calibri"/>
          <w:lang w:val="en-US"/>
        </w:rPr>
        <w:t xml:space="preserve">model was applied to </w:t>
      </w:r>
      <w:commentRangeStart w:id="5"/>
      <w:r w:rsidR="009262F5">
        <w:rPr>
          <w:rFonts w:ascii="Calibri" w:eastAsia="Calibri" w:hAnsi="Calibri" w:cs="Calibri"/>
          <w:lang w:val="en-US"/>
        </w:rPr>
        <w:t xml:space="preserve">34 </w:t>
      </w:r>
      <w:r w:rsidR="0FE9F3B2" w:rsidRPr="636709EE">
        <w:rPr>
          <w:rFonts w:ascii="Calibri" w:eastAsia="Calibri" w:hAnsi="Calibri" w:cs="Calibri"/>
          <w:lang w:val="en-US"/>
        </w:rPr>
        <w:t>sem</w:t>
      </w:r>
      <w:commentRangeEnd w:id="5"/>
      <w:r w:rsidR="009262F5">
        <w:rPr>
          <w:rStyle w:val="CommentReference"/>
        </w:rPr>
        <w:commentReference w:id="5"/>
      </w:r>
      <w:r w:rsidR="0FE9F3B2" w:rsidRPr="636709EE">
        <w:rPr>
          <w:rFonts w:ascii="Calibri" w:eastAsia="Calibri" w:hAnsi="Calibri" w:cs="Calibri"/>
          <w:lang w:val="en-US"/>
        </w:rPr>
        <w:t>i-elective (</w:t>
      </w:r>
      <w:r w:rsidR="00DB1A5E">
        <w:rPr>
          <w:rFonts w:ascii="Calibri" w:eastAsia="Calibri" w:hAnsi="Calibri" w:cs="Calibri"/>
          <w:lang w:val="en-US"/>
        </w:rPr>
        <w:t>not necessar</w:t>
      </w:r>
      <w:r w:rsidR="000C32EF">
        <w:rPr>
          <w:rFonts w:ascii="Calibri" w:eastAsia="Calibri" w:hAnsi="Calibri" w:cs="Calibri"/>
          <w:lang w:val="en-US"/>
        </w:rPr>
        <w:t>ily performed</w:t>
      </w:r>
      <w:r w:rsidR="00DB1A5E">
        <w:rPr>
          <w:rFonts w:ascii="Calibri" w:eastAsia="Calibri" w:hAnsi="Calibri" w:cs="Calibri"/>
          <w:lang w:val="en-US"/>
        </w:rPr>
        <w:t xml:space="preserve"> within 3 days</w:t>
      </w:r>
      <w:r w:rsidR="000C32EF">
        <w:rPr>
          <w:rFonts w:ascii="Calibri" w:eastAsia="Calibri" w:hAnsi="Calibri" w:cs="Calibri"/>
          <w:lang w:val="en-US"/>
        </w:rPr>
        <w:t>,</w:t>
      </w:r>
      <w:r w:rsidR="00DB1A5E">
        <w:rPr>
          <w:rFonts w:ascii="Calibri" w:eastAsia="Calibri" w:hAnsi="Calibri" w:cs="Calibri"/>
          <w:lang w:val="en-US"/>
        </w:rPr>
        <w:t xml:space="preserve"> </w:t>
      </w:r>
      <w:r w:rsidR="000C32EF">
        <w:rPr>
          <w:rFonts w:ascii="Calibri" w:eastAsia="Calibri" w:hAnsi="Calibri" w:cs="Calibri"/>
          <w:lang w:val="en-US"/>
        </w:rPr>
        <w:t xml:space="preserve">but </w:t>
      </w:r>
      <w:r w:rsidR="0FE9F3B2" w:rsidRPr="636709EE">
        <w:rPr>
          <w:rFonts w:ascii="Calibri" w:eastAsia="Calibri" w:hAnsi="Calibri" w:cs="Calibri"/>
          <w:lang w:val="en-US"/>
        </w:rPr>
        <w:t>ideally performed within 3 weeks)</w:t>
      </w:r>
      <w:r w:rsidR="48CF2D9A" w:rsidRPr="636709EE">
        <w:rPr>
          <w:rFonts w:ascii="Calibri" w:eastAsia="Calibri" w:hAnsi="Calibri" w:cs="Calibri"/>
          <w:lang w:val="en-US"/>
        </w:rPr>
        <w:t xml:space="preserve"> </w:t>
      </w:r>
      <w:r w:rsidR="009262F5" w:rsidRPr="636709EE">
        <w:rPr>
          <w:rFonts w:ascii="Calibri" w:eastAsia="Calibri" w:hAnsi="Calibri" w:cs="Calibri"/>
          <w:lang w:val="en-US"/>
        </w:rPr>
        <w:t xml:space="preserve">surgery </w:t>
      </w:r>
      <w:r w:rsidR="009262F5">
        <w:rPr>
          <w:rFonts w:ascii="Calibri" w:eastAsia="Calibri" w:hAnsi="Calibri" w:cs="Calibri"/>
          <w:lang w:val="en-US"/>
        </w:rPr>
        <w:t xml:space="preserve">on adults </w:t>
      </w:r>
      <w:r w:rsidR="48CF2D9A" w:rsidRPr="636709EE">
        <w:rPr>
          <w:rFonts w:ascii="Calibri" w:eastAsia="Calibri" w:hAnsi="Calibri" w:cs="Calibri"/>
          <w:lang w:val="en-US"/>
        </w:rPr>
        <w:t>commonly performed in a Dutch academic hospital</w:t>
      </w:r>
      <w:r w:rsidR="67A0A524" w:rsidRPr="636709EE">
        <w:rPr>
          <w:rFonts w:ascii="Calibri" w:eastAsia="Calibri" w:hAnsi="Calibri" w:cs="Calibri"/>
          <w:lang w:val="en-US"/>
        </w:rPr>
        <w:t>.</w:t>
      </w:r>
    </w:p>
    <w:p w14:paraId="68617D15" w14:textId="7552060A" w:rsidR="006D27F5" w:rsidRDefault="006D27F5" w:rsidP="39A4890C">
      <w:pPr>
        <w:pStyle w:val="Heading2"/>
        <w:spacing w:before="0" w:after="160" w:line="257" w:lineRule="auto"/>
        <w:rPr>
          <w:rFonts w:ascii="Calibri" w:eastAsia="Calibri" w:hAnsi="Calibri" w:cs="Calibri"/>
          <w:sz w:val="22"/>
          <w:szCs w:val="22"/>
          <w:lang w:val="en-US"/>
        </w:rPr>
      </w:pPr>
      <w:r w:rsidRPr="39A4890C">
        <w:rPr>
          <w:lang w:val="en-US"/>
        </w:rPr>
        <w:t>Results</w:t>
      </w:r>
    </w:p>
    <w:p w14:paraId="4EB4D464" w14:textId="4D84D60B" w:rsidR="00354D49" w:rsidRDefault="00354D49" w:rsidP="636709EE">
      <w:pPr>
        <w:rPr>
          <w:lang w:val="en-US"/>
        </w:rPr>
      </w:pPr>
      <w:commentRangeStart w:id="6"/>
      <w:commentRangeStart w:id="7"/>
      <w:r w:rsidRPr="5911DDBD">
        <w:rPr>
          <w:lang w:val="en-US"/>
        </w:rPr>
        <w:t>The</w:t>
      </w:r>
      <w:r w:rsidR="003E5752" w:rsidRPr="5911DDBD">
        <w:rPr>
          <w:lang w:val="en-US"/>
        </w:rPr>
        <w:t xml:space="preserve"> maximum</w:t>
      </w:r>
      <w:r w:rsidRPr="5911DDBD">
        <w:rPr>
          <w:lang w:val="en-US"/>
        </w:rPr>
        <w:t xml:space="preserve"> QALYs</w:t>
      </w:r>
      <w:r w:rsidR="2FA01D4B" w:rsidRPr="5911DDBD">
        <w:rPr>
          <w:lang w:val="en-US"/>
        </w:rPr>
        <w:t xml:space="preserve"> gained varied</w:t>
      </w:r>
      <w:r w:rsidRPr="5911DDBD">
        <w:rPr>
          <w:lang w:val="en-US"/>
        </w:rPr>
        <w:t xml:space="preserve"> </w:t>
      </w:r>
      <w:r w:rsidR="1BF2E206" w:rsidRPr="5911DDBD">
        <w:rPr>
          <w:lang w:val="en-US"/>
        </w:rPr>
        <w:t xml:space="preserve">widely </w:t>
      </w:r>
      <w:r w:rsidR="066D105D" w:rsidRPr="5911DDBD">
        <w:rPr>
          <w:lang w:val="en-US"/>
        </w:rPr>
        <w:t>between procedures</w:t>
      </w:r>
      <w:r w:rsidR="2976397D" w:rsidRPr="5911DDBD">
        <w:rPr>
          <w:lang w:val="en-US"/>
        </w:rPr>
        <w:t>,</w:t>
      </w:r>
      <w:r w:rsidR="066D105D" w:rsidRPr="5911DDBD">
        <w:rPr>
          <w:lang w:val="en-US"/>
        </w:rPr>
        <w:t xml:space="preserve"> from </w:t>
      </w:r>
      <w:r w:rsidR="5D94B23F" w:rsidRPr="5911DDBD">
        <w:rPr>
          <w:lang w:val="en-US"/>
        </w:rPr>
        <w:t>0.54</w:t>
      </w:r>
      <w:r w:rsidR="35F30593" w:rsidRPr="5911DDBD">
        <w:rPr>
          <w:lang w:val="en-US"/>
        </w:rPr>
        <w:t xml:space="preserve"> QALYs</w:t>
      </w:r>
      <w:r w:rsidR="0871D245" w:rsidRPr="5911DDBD">
        <w:rPr>
          <w:lang w:val="en-US"/>
        </w:rPr>
        <w:t xml:space="preserve"> </w:t>
      </w:r>
      <w:r w:rsidR="6080B510" w:rsidRPr="5911DDBD">
        <w:rPr>
          <w:lang w:val="en-US"/>
        </w:rPr>
        <w:t>(</w:t>
      </w:r>
      <w:r w:rsidR="0871D245" w:rsidRPr="5911DDBD">
        <w:rPr>
          <w:lang w:val="en-US"/>
        </w:rPr>
        <w:t xml:space="preserve">95% CI: </w:t>
      </w:r>
      <w:r w:rsidR="7BB41C7E" w:rsidRPr="5911DDBD">
        <w:rPr>
          <w:lang w:val="en-US"/>
        </w:rPr>
        <w:t>0.</w:t>
      </w:r>
      <w:r w:rsidR="6121B162" w:rsidRPr="5911DDBD">
        <w:rPr>
          <w:lang w:val="en-US"/>
        </w:rPr>
        <w:t>48</w:t>
      </w:r>
      <w:r w:rsidR="34677B95" w:rsidRPr="5911DDBD">
        <w:rPr>
          <w:lang w:val="en-US"/>
        </w:rPr>
        <w:t xml:space="preserve"> – 0.61</w:t>
      </w:r>
      <w:r w:rsidR="6DFDE68A" w:rsidRPr="5911DDBD">
        <w:rPr>
          <w:lang w:val="en-US"/>
        </w:rPr>
        <w:t xml:space="preserve">) </w:t>
      </w:r>
      <w:r w:rsidR="6316F09E" w:rsidRPr="5911DDBD">
        <w:rPr>
          <w:lang w:val="en-US"/>
        </w:rPr>
        <w:t xml:space="preserve">for resection of high-grade glioma </w:t>
      </w:r>
      <w:r w:rsidRPr="5911DDBD">
        <w:rPr>
          <w:lang w:val="en-US"/>
        </w:rPr>
        <w:t xml:space="preserve">to </w:t>
      </w:r>
      <w:r w:rsidR="52318DF1" w:rsidRPr="5911DDBD">
        <w:rPr>
          <w:lang w:val="en-US"/>
        </w:rPr>
        <w:t>10.3 QALYs</w:t>
      </w:r>
      <w:r w:rsidR="1E51B3F0" w:rsidRPr="5911DDBD">
        <w:rPr>
          <w:lang w:val="en-US"/>
        </w:rPr>
        <w:t xml:space="preserve"> 95% CI: </w:t>
      </w:r>
      <w:r w:rsidR="7A52D4E6" w:rsidRPr="5911DDBD">
        <w:rPr>
          <w:lang w:val="en-US"/>
        </w:rPr>
        <w:t xml:space="preserve">8.7 </w:t>
      </w:r>
      <w:r w:rsidR="1E51B3F0" w:rsidRPr="5911DDBD">
        <w:rPr>
          <w:lang w:val="en-US"/>
        </w:rPr>
        <w:t>-</w:t>
      </w:r>
      <w:r w:rsidR="31A54002" w:rsidRPr="5911DDBD">
        <w:rPr>
          <w:lang w:val="en-US"/>
        </w:rPr>
        <w:t xml:space="preserve"> 11.9</w:t>
      </w:r>
      <w:r w:rsidR="0D517A4F" w:rsidRPr="5911DDBD">
        <w:rPr>
          <w:lang w:val="en-US"/>
        </w:rPr>
        <w:t>)</w:t>
      </w:r>
      <w:r w:rsidR="5B74BB5B" w:rsidRPr="5911DDBD">
        <w:rPr>
          <w:lang w:val="en-US"/>
        </w:rPr>
        <w:t xml:space="preserve"> for kidney transplantation</w:t>
      </w:r>
      <w:r w:rsidR="6D9E4346" w:rsidRPr="5911DDBD">
        <w:rPr>
          <w:lang w:val="en-US"/>
        </w:rPr>
        <w:t>.</w:t>
      </w:r>
      <w:r w:rsidRPr="5911DDBD">
        <w:rPr>
          <w:lang w:val="en-US"/>
        </w:rPr>
        <w:t xml:space="preserve"> The </w:t>
      </w:r>
      <w:r w:rsidR="03226B7A" w:rsidRPr="5911DDBD">
        <w:rPr>
          <w:lang w:val="en-US"/>
        </w:rPr>
        <w:t>three</w:t>
      </w:r>
      <w:r w:rsidRPr="5911DDBD">
        <w:rPr>
          <w:lang w:val="en-US"/>
        </w:rPr>
        <w:t xml:space="preserve"> most urgent interventions were </w:t>
      </w:r>
      <w:r w:rsidR="5701EFA2" w:rsidRPr="5911DDBD">
        <w:rPr>
          <w:lang w:val="en-US"/>
        </w:rPr>
        <w:t xml:space="preserve">surgically </w:t>
      </w:r>
      <w:r w:rsidR="00B36A8C" w:rsidRPr="5911DDBD">
        <w:rPr>
          <w:lang w:val="en-US"/>
        </w:rPr>
        <w:t>repairing an a</w:t>
      </w:r>
      <w:r w:rsidR="561D70A5" w:rsidRPr="5911DDBD">
        <w:rPr>
          <w:lang w:val="en-US"/>
        </w:rPr>
        <w:t xml:space="preserve">bdominal aneurysm of the aorta </w:t>
      </w:r>
      <w:r w:rsidRPr="5911DDBD">
        <w:rPr>
          <w:lang w:val="en-US"/>
        </w:rPr>
        <w:t>(-</w:t>
      </w:r>
      <w:r w:rsidR="00B36A8C" w:rsidRPr="5911DDBD">
        <w:rPr>
          <w:lang w:val="en-US"/>
        </w:rPr>
        <w:t>0.</w:t>
      </w:r>
      <w:r w:rsidR="49D0DB95" w:rsidRPr="5911DDBD">
        <w:rPr>
          <w:lang w:val="en-US"/>
        </w:rPr>
        <w:t>1</w:t>
      </w:r>
      <w:r w:rsidR="05F09108" w:rsidRPr="5911DDBD">
        <w:rPr>
          <w:lang w:val="en-US"/>
        </w:rPr>
        <w:t>1</w:t>
      </w:r>
      <w:r w:rsidRPr="5911DDBD">
        <w:rPr>
          <w:lang w:val="en-US"/>
        </w:rPr>
        <w:t xml:space="preserve"> QALY/</w:t>
      </w:r>
      <w:r w:rsidR="162BFC04" w:rsidRPr="5911DDBD">
        <w:rPr>
          <w:lang w:val="en-US"/>
        </w:rPr>
        <w:t>month</w:t>
      </w:r>
      <w:r w:rsidRPr="5911DDBD">
        <w:rPr>
          <w:lang w:val="en-US"/>
        </w:rPr>
        <w:t xml:space="preserve">, 95% CI: </w:t>
      </w:r>
      <w:r w:rsidR="00B36A8C" w:rsidRPr="5911DDBD">
        <w:rPr>
          <w:lang w:val="en-US"/>
        </w:rPr>
        <w:t>-0.</w:t>
      </w:r>
      <w:r w:rsidR="015BAC35" w:rsidRPr="5911DDBD">
        <w:rPr>
          <w:lang w:val="en-US"/>
        </w:rPr>
        <w:t>1</w:t>
      </w:r>
      <w:r w:rsidR="22738618" w:rsidRPr="5911DDBD">
        <w:rPr>
          <w:lang w:val="en-US"/>
        </w:rPr>
        <w:t>3</w:t>
      </w:r>
      <w:r w:rsidR="00B36A8C" w:rsidRPr="5911DDBD">
        <w:rPr>
          <w:lang w:val="en-US"/>
        </w:rPr>
        <w:t xml:space="preserve"> –</w:t>
      </w:r>
      <w:r w:rsidRPr="5911DDBD">
        <w:rPr>
          <w:lang w:val="en-US"/>
        </w:rPr>
        <w:t xml:space="preserve"> </w:t>
      </w:r>
      <w:r w:rsidR="00B36A8C" w:rsidRPr="5911DDBD">
        <w:rPr>
          <w:lang w:val="en-US"/>
        </w:rPr>
        <w:t>-0.0</w:t>
      </w:r>
      <w:r w:rsidR="41BE6934" w:rsidRPr="5911DDBD">
        <w:rPr>
          <w:lang w:val="en-US"/>
        </w:rPr>
        <w:t>9</w:t>
      </w:r>
      <w:r w:rsidRPr="5911DDBD">
        <w:rPr>
          <w:lang w:val="en-US"/>
        </w:rPr>
        <w:t xml:space="preserve">), </w:t>
      </w:r>
      <w:r w:rsidR="6D4A6980" w:rsidRPr="5911DDBD">
        <w:rPr>
          <w:lang w:val="en-US"/>
        </w:rPr>
        <w:t xml:space="preserve">implantation of a pacemaker </w:t>
      </w:r>
      <w:r w:rsidRPr="5911DDBD">
        <w:rPr>
          <w:lang w:val="en-US"/>
        </w:rPr>
        <w:t>(</w:t>
      </w:r>
      <w:r w:rsidR="33C785B9" w:rsidRPr="5911DDBD">
        <w:rPr>
          <w:lang w:val="en-US"/>
        </w:rPr>
        <w:t>-0.11 QALY/month, 95% CI: -0.22 - -0.04</w:t>
      </w:r>
      <w:r w:rsidRPr="5911DDBD">
        <w:rPr>
          <w:lang w:val="en-US"/>
        </w:rPr>
        <w:t xml:space="preserve">), </w:t>
      </w:r>
      <w:r w:rsidR="26865917" w:rsidRPr="5911DDBD">
        <w:rPr>
          <w:lang w:val="en-US"/>
        </w:rPr>
        <w:t>and the resection of cholang</w:t>
      </w:r>
      <w:r w:rsidR="33579CA6" w:rsidRPr="5911DDBD">
        <w:rPr>
          <w:lang w:val="en-US"/>
        </w:rPr>
        <w:t>i</w:t>
      </w:r>
      <w:r w:rsidR="26865917" w:rsidRPr="5911DDBD">
        <w:rPr>
          <w:lang w:val="en-US"/>
        </w:rPr>
        <w:t xml:space="preserve">ocarcinoma </w:t>
      </w:r>
      <w:r w:rsidRPr="5911DDBD">
        <w:rPr>
          <w:lang w:val="en-US"/>
        </w:rPr>
        <w:t>(</w:t>
      </w:r>
      <w:r w:rsidR="34ABA3DB" w:rsidRPr="5911DDBD">
        <w:rPr>
          <w:lang w:val="en-US"/>
        </w:rPr>
        <w:t>-0.09 QALY/month, 95% CI: -0.12 - -0.06</w:t>
      </w:r>
      <w:r w:rsidRPr="5911DDBD">
        <w:rPr>
          <w:lang w:val="en-US"/>
        </w:rPr>
        <w:t xml:space="preserve">). The </w:t>
      </w:r>
      <w:r w:rsidR="27D80749" w:rsidRPr="5911DDBD">
        <w:rPr>
          <w:lang w:val="en-US"/>
        </w:rPr>
        <w:t>three</w:t>
      </w:r>
      <w:r w:rsidRPr="5911DDBD">
        <w:rPr>
          <w:lang w:val="en-US"/>
        </w:rPr>
        <w:t xml:space="preserve"> least urgent interventions were </w:t>
      </w:r>
      <w:r w:rsidR="09766975" w:rsidRPr="5911DDBD">
        <w:rPr>
          <w:lang w:val="en-US"/>
        </w:rPr>
        <w:t xml:space="preserve">the placing of a shunt for </w:t>
      </w:r>
      <w:r w:rsidR="5B7A8D53" w:rsidRPr="5911DDBD">
        <w:rPr>
          <w:lang w:val="en-US"/>
        </w:rPr>
        <w:t>dialysis</w:t>
      </w:r>
      <w:r w:rsidR="09766975" w:rsidRPr="5911DDBD">
        <w:rPr>
          <w:lang w:val="en-US"/>
        </w:rPr>
        <w:t xml:space="preserve"> </w:t>
      </w:r>
      <w:r w:rsidRPr="5911DDBD">
        <w:rPr>
          <w:lang w:val="en-US"/>
        </w:rPr>
        <w:t>(-</w:t>
      </w:r>
      <w:r w:rsidR="00B36A8C" w:rsidRPr="5911DDBD">
        <w:rPr>
          <w:lang w:val="en-US"/>
        </w:rPr>
        <w:t>0.0</w:t>
      </w:r>
      <w:r w:rsidR="707B638D" w:rsidRPr="5911DDBD">
        <w:rPr>
          <w:lang w:val="en-US"/>
        </w:rPr>
        <w:t>1</w:t>
      </w:r>
      <w:r w:rsidR="352CDE2D" w:rsidRPr="5911DDBD">
        <w:rPr>
          <w:lang w:val="en-US"/>
        </w:rPr>
        <w:t xml:space="preserve"> </w:t>
      </w:r>
      <w:r w:rsidRPr="5911DDBD">
        <w:rPr>
          <w:lang w:val="en-US"/>
        </w:rPr>
        <w:t>QALY/</w:t>
      </w:r>
      <w:r w:rsidR="5EBEC747" w:rsidRPr="5911DDBD">
        <w:rPr>
          <w:lang w:val="en-US"/>
        </w:rPr>
        <w:t>month</w:t>
      </w:r>
      <w:r w:rsidRPr="5911DDBD">
        <w:rPr>
          <w:lang w:val="en-US"/>
        </w:rPr>
        <w:t xml:space="preserve">, 95% CI: </w:t>
      </w:r>
      <w:r w:rsidR="00B36A8C" w:rsidRPr="5911DDBD">
        <w:rPr>
          <w:lang w:val="en-US"/>
        </w:rPr>
        <w:t>-0.0</w:t>
      </w:r>
      <w:r w:rsidR="2F7E9E83" w:rsidRPr="5911DDBD">
        <w:rPr>
          <w:lang w:val="en-US"/>
        </w:rPr>
        <w:t>1</w:t>
      </w:r>
      <w:r w:rsidR="00B36A8C" w:rsidRPr="5911DDBD">
        <w:rPr>
          <w:lang w:val="en-US"/>
        </w:rPr>
        <w:t xml:space="preserve"> – -0.0</w:t>
      </w:r>
      <w:r w:rsidR="3AE57C91" w:rsidRPr="5911DDBD">
        <w:rPr>
          <w:lang w:val="en-US"/>
        </w:rPr>
        <w:t>0</w:t>
      </w:r>
      <w:r w:rsidR="00182E81">
        <w:rPr>
          <w:lang w:val="en-US"/>
        </w:rPr>
        <w:t>5</w:t>
      </w:r>
      <w:r w:rsidR="00B36A8C" w:rsidRPr="5911DDBD">
        <w:rPr>
          <w:lang w:val="en-US"/>
        </w:rPr>
        <w:t xml:space="preserve">), </w:t>
      </w:r>
      <w:r w:rsidR="5260BC75" w:rsidRPr="5911DDBD">
        <w:rPr>
          <w:lang w:val="en-US"/>
        </w:rPr>
        <w:t>resection of thyroid cancer (-0.01 QALY/month, 95% CI: -0.02 - -0.01),</w:t>
      </w:r>
      <w:r w:rsidR="38B50232" w:rsidRPr="5911DDBD">
        <w:rPr>
          <w:lang w:val="en-US"/>
        </w:rPr>
        <w:t xml:space="preserve"> and the </w:t>
      </w:r>
      <w:r w:rsidR="53716C4C" w:rsidRPr="5911DDBD">
        <w:rPr>
          <w:lang w:val="en-US"/>
        </w:rPr>
        <w:t>resection of mild salivary gland carcinoma (-0.01 QALY/month, 95% CI: -0.03 - -0.01)</w:t>
      </w:r>
      <w:r w:rsidR="38B50232" w:rsidRPr="5911DDBD">
        <w:rPr>
          <w:lang w:val="en-US"/>
        </w:rPr>
        <w:t>.</w:t>
      </w:r>
      <w:commentRangeEnd w:id="6"/>
      <w:r w:rsidR="000016BF">
        <w:rPr>
          <w:rStyle w:val="CommentReference"/>
        </w:rPr>
        <w:commentReference w:id="6"/>
      </w:r>
      <w:commentRangeEnd w:id="7"/>
      <w:r w:rsidR="00CC041C">
        <w:rPr>
          <w:rStyle w:val="CommentReference"/>
        </w:rPr>
        <w:commentReference w:id="7"/>
      </w:r>
    </w:p>
    <w:p w14:paraId="046549B0" w14:textId="2ECC30F6" w:rsidR="006D27F5" w:rsidRDefault="006D27F5" w:rsidP="39A4890C">
      <w:pPr>
        <w:pStyle w:val="Heading2"/>
        <w:rPr>
          <w:lang w:val="en-US"/>
        </w:rPr>
      </w:pPr>
      <w:r w:rsidRPr="39A4890C">
        <w:rPr>
          <w:lang w:val="en-US"/>
        </w:rPr>
        <w:t>Conclusion</w:t>
      </w:r>
    </w:p>
    <w:p w14:paraId="33023EA8" w14:textId="19764F12" w:rsidR="739D3A68" w:rsidRPr="00B92D2F" w:rsidRDefault="000B024F" w:rsidP="00B92D2F">
      <w:pPr>
        <w:rPr>
          <w:lang w:val="en-US"/>
        </w:rPr>
      </w:pPr>
      <w:r>
        <w:rPr>
          <w:lang w:val="en-US"/>
        </w:rPr>
        <w:t xml:space="preserve">The expected health loss due to delay of surgery could </w:t>
      </w:r>
      <w:r w:rsidR="00B92D2F">
        <w:rPr>
          <w:i/>
          <w:lang w:val="en-US"/>
        </w:rPr>
        <w:t>reliably</w:t>
      </w:r>
      <w:r w:rsidR="00B92D2F">
        <w:rPr>
          <w:lang w:val="en-US"/>
        </w:rPr>
        <w:t xml:space="preserve"> be quantified with our decision model and can guide prioritization of surgical care from a utilitarian perspective (i.e. minimizing health loss for the total population) in times of scarcity (due to COVID-19).</w:t>
      </w:r>
      <w:r w:rsidR="44CA49E7" w:rsidRPr="5911DDBD">
        <w:rPr>
          <w:rFonts w:ascii="Calibri" w:eastAsia="Calibri" w:hAnsi="Calibri" w:cs="Calibri"/>
          <w:lang w:val="en-US"/>
        </w:rPr>
        <w:t xml:space="preserve"> Placing this tool in the context of different ethical perspectives and combining it with capacity management tools is key to achieve large-scale implementation.</w:t>
      </w:r>
    </w:p>
    <w:p w14:paraId="12EF2A1D" w14:textId="0C23A848" w:rsidR="739D3A68" w:rsidRDefault="739D3A68" w:rsidP="39A4890C">
      <w:pPr>
        <w:rPr>
          <w:lang w:val="en-US"/>
        </w:rPr>
      </w:pPr>
      <w:r w:rsidRPr="39A4890C">
        <w:rPr>
          <w:lang w:val="en-US"/>
        </w:rPr>
        <w:br w:type="page"/>
      </w:r>
    </w:p>
    <w:p w14:paraId="0DBBF11F" w14:textId="39F2336E" w:rsidR="438F5BE1" w:rsidRDefault="438F5BE1" w:rsidP="04F59E2C">
      <w:pPr>
        <w:pStyle w:val="Heading2"/>
        <w:rPr>
          <w:lang w:val="en-US"/>
        </w:rPr>
      </w:pPr>
      <w:r w:rsidRPr="04F59E2C">
        <w:rPr>
          <w:lang w:val="en-US"/>
        </w:rPr>
        <w:lastRenderedPageBreak/>
        <w:t>Background</w:t>
      </w:r>
    </w:p>
    <w:p w14:paraId="1BBCC7EC" w14:textId="551AF1A1" w:rsidR="256137A7" w:rsidRDefault="04E49AF8" w:rsidP="5911DDBD">
      <w:pPr>
        <w:rPr>
          <w:rFonts w:eastAsiaTheme="minorEastAsia"/>
          <w:lang w:val="en-US"/>
        </w:rPr>
      </w:pPr>
      <w:r w:rsidRPr="5911DDBD">
        <w:rPr>
          <w:rFonts w:eastAsiaTheme="minorEastAsia"/>
          <w:lang w:val="en-US"/>
        </w:rPr>
        <w:t xml:space="preserve">COVID-19 has put unprecedented pressure on health care </w:t>
      </w:r>
      <w:r w:rsidR="7C1043E8" w:rsidRPr="5911DDBD">
        <w:rPr>
          <w:rFonts w:ascii="Calibri" w:eastAsia="Calibri" w:hAnsi="Calibri" w:cs="Calibri"/>
          <w:lang w:val="en-US"/>
        </w:rPr>
        <w:t>systems</w:t>
      </w:r>
      <w:r w:rsidR="7C1043E8" w:rsidRPr="5911DDBD">
        <w:rPr>
          <w:rFonts w:eastAsiaTheme="minorEastAsia"/>
          <w:lang w:val="en-US"/>
        </w:rPr>
        <w:t xml:space="preserve"> </w:t>
      </w:r>
      <w:r w:rsidRPr="5911DDBD">
        <w:rPr>
          <w:rFonts w:eastAsiaTheme="minorEastAsia"/>
          <w:lang w:val="en-US"/>
        </w:rPr>
        <w:t>worldwide</w:t>
      </w:r>
      <w:r w:rsidR="3B1EFF61" w:rsidRPr="5911DDBD">
        <w:rPr>
          <w:rFonts w:eastAsiaTheme="minorEastAsia"/>
          <w:lang w:val="en-US"/>
        </w:rPr>
        <w:t xml:space="preserve">. </w:t>
      </w:r>
      <w:r w:rsidR="16852D24" w:rsidRPr="5911DDBD">
        <w:rPr>
          <w:rFonts w:eastAsiaTheme="minorEastAsia"/>
          <w:lang w:val="en-US"/>
        </w:rPr>
        <w:t>T</w:t>
      </w:r>
      <w:r w:rsidR="55AE9608" w:rsidRPr="5911DDBD">
        <w:rPr>
          <w:rFonts w:eastAsiaTheme="minorEastAsia"/>
          <w:lang w:val="en-US"/>
        </w:rPr>
        <w:t xml:space="preserve">he health </w:t>
      </w:r>
      <w:r w:rsidR="5F6DBC1A" w:rsidRPr="5911DDBD">
        <w:rPr>
          <w:rFonts w:eastAsiaTheme="minorEastAsia"/>
          <w:lang w:val="en-US"/>
        </w:rPr>
        <w:t xml:space="preserve">care </w:t>
      </w:r>
      <w:r w:rsidR="42F4CB79" w:rsidRPr="5911DDBD">
        <w:rPr>
          <w:rFonts w:eastAsiaTheme="minorEastAsia"/>
          <w:lang w:val="en-US"/>
        </w:rPr>
        <w:t>demand</w:t>
      </w:r>
      <w:r w:rsidR="13A25980" w:rsidRPr="5911DDBD">
        <w:rPr>
          <w:rFonts w:eastAsiaTheme="minorEastAsia"/>
          <w:lang w:val="en-US"/>
        </w:rPr>
        <w:t xml:space="preserve"> of the pandemic</w:t>
      </w:r>
      <w:r w:rsidR="42F4CB79" w:rsidRPr="5911DDBD">
        <w:rPr>
          <w:rFonts w:eastAsiaTheme="minorEastAsia"/>
          <w:lang w:val="en-US"/>
        </w:rPr>
        <w:t xml:space="preserve"> supersedes</w:t>
      </w:r>
      <w:r w:rsidR="7CF8D75B" w:rsidRPr="5911DDBD">
        <w:rPr>
          <w:rFonts w:eastAsiaTheme="minorEastAsia"/>
          <w:lang w:val="en-US"/>
        </w:rPr>
        <w:t xml:space="preserve"> </w:t>
      </w:r>
      <w:r w:rsidR="5A32669C" w:rsidRPr="5911DDBD">
        <w:rPr>
          <w:rFonts w:eastAsiaTheme="minorEastAsia"/>
          <w:lang w:val="en-US"/>
        </w:rPr>
        <w:t xml:space="preserve">total </w:t>
      </w:r>
      <w:r w:rsidR="7CF8D75B" w:rsidRPr="5911DDBD">
        <w:rPr>
          <w:rFonts w:eastAsiaTheme="minorEastAsia"/>
          <w:lang w:val="en-US"/>
        </w:rPr>
        <w:t xml:space="preserve">usual health care capacity, far beyond </w:t>
      </w:r>
      <w:r w:rsidR="6130A9ED" w:rsidRPr="5911DDBD">
        <w:rPr>
          <w:rFonts w:eastAsiaTheme="minorEastAsia"/>
          <w:lang w:val="en-US"/>
        </w:rPr>
        <w:t xml:space="preserve">the demand that was </w:t>
      </w:r>
      <w:r w:rsidR="47A93FDD" w:rsidRPr="5911DDBD">
        <w:rPr>
          <w:rFonts w:eastAsiaTheme="minorEastAsia"/>
          <w:lang w:val="en-US"/>
        </w:rPr>
        <w:t xml:space="preserve">imposed by </w:t>
      </w:r>
      <w:r w:rsidR="000D187D">
        <w:rPr>
          <w:rFonts w:eastAsiaTheme="minorEastAsia"/>
          <w:lang w:val="en-US"/>
        </w:rPr>
        <w:t>the 2017 influenza pandemic</w:t>
      </w:r>
      <w:r w:rsidR="00200F83">
        <w:rPr>
          <w:rFonts w:eastAsiaTheme="minorEastAsia"/>
          <w:lang w:val="en-US"/>
        </w:rPr>
        <w:t>.</w:t>
      </w:r>
      <w:r w:rsidR="000D187D">
        <w:rPr>
          <w:rFonts w:eastAsiaTheme="minorEastAsia"/>
          <w:lang w:val="en-US"/>
        </w:rPr>
        <w:fldChar w:fldCharType="begin" w:fldLock="1"/>
      </w:r>
      <w:r w:rsidR="000D187D">
        <w:rPr>
          <w:rFonts w:eastAsiaTheme="minorEastAsia"/>
          <w:lang w:val="en-US"/>
        </w:rPr>
        <w:instrText>ADDIN CSL_CITATION {"citationItems":[{"id":"ITEM-1","itemData":{"author":[{"dropping-particle":"","family":"Office of the Assistant Secretary for Preparedness","given":"HHS","non-dropping-particle":"","parse-names":false,"suffix":""}],"id":"ITEM-1","issued":{"date-parts":[["2017"]]},"title":"Pandemic Influenza Plan - Update IV (December 2017)","type":"report"},"uris":["http://www.mendeley.com/documents/?uuid=23b9b742-53de-392b-9d75-38e7fe2440c3"]},{"id":"ITEM-2","itemData":{"DOI":"10.1056/NEJMsb2005114","ISSN":"15334406","PMID":"32202722","author":[{"dropping-particle":"","family":"Emanuel","given":"Ezekiel J.","non-dropping-particle":"","parse-names":false,"suffix":""},{"dropping-particle":"","family":"Persad","given":"Govind","non-dropping-particle":"","parse-names":false,"suffix":""},{"dropping-particle":"","family":"Upshur","given":"Ross","non-dropping-particle":"","parse-names":false,"suffix":""},{"dropping-particle":"","family":"Thome","given":"Beatriz","non-dropping-particle":"","parse-names":false,"suffix":""},{"dropping-particle":"","family":"Parker","given":"Michael","non-dropping-particle":"","parse-names":false,"suffix":""},{"dropping-particle":"","family":"Glickman","given":"Aaron","non-dropping-particle":"","parse-names":false,"suffix":""},{"dropping-particle":"","family":"Zhang","given":"Cathy","non-dropping-particle":"","parse-names":false,"suffix":""},{"dropping-particle":"","family":"Boyle","given":"Connor","non-dropping-particle":"","parse-names":false,"suffix":""},{"dropping-particle":"","family":"Smith","given":"Maxwell","non-dropping-particle":"","parse-names":false,"suffix":""},{"dropping-particle":"","family":"Phillips","given":"James P.","non-dropping-particle":"","parse-names":false,"suffix":""}],"container-title":"The New England journal of medicine","id":"ITEM-2","issued":{"date-parts":[["2020"]]},"note":"No single value is suffience alone to determine which patient should receive scarce resources. \n\nFair allocation requires a multivalue ethiucal framework that can be adapted, depending on the resource and context in question.&amp;quot;\n\n&amp;quot;Priority for limited resources should aim both at saving the most lives and at maximixing imporvements in individuals' post-treatment length of life (26,28, 29)","page":"1-7","title":"Fair Allocation of Scarce Medical Resources in the Time of Covid-19","type":"article-journal"},"uris":["http://www.mendeley.com/documents/?uuid=f2b8e5b0-8a7b-451f-a428-981a538ba935"]}],"mendeley":{"formattedCitation":"&lt;sup&gt;1,2&lt;/sup&gt;","plainTextFormattedCitation":"1,2","previouslyFormattedCitation":"&lt;sup&gt;1,2&lt;/sup&gt;"},"properties":{"noteIndex":0},"schema":"https://github.com/citation-style-language/schema/raw/master/csl-citation.json"}</w:instrText>
      </w:r>
      <w:r w:rsidR="000D187D">
        <w:rPr>
          <w:rFonts w:eastAsiaTheme="minorEastAsia"/>
          <w:lang w:val="en-US"/>
        </w:rPr>
        <w:fldChar w:fldCharType="separate"/>
      </w:r>
      <w:r w:rsidR="000D187D" w:rsidRPr="000D187D">
        <w:rPr>
          <w:rFonts w:eastAsiaTheme="minorEastAsia"/>
          <w:noProof/>
          <w:vertAlign w:val="superscript"/>
          <w:lang w:val="en-US"/>
        </w:rPr>
        <w:t>1,2</w:t>
      </w:r>
      <w:r w:rsidR="000D187D">
        <w:rPr>
          <w:rFonts w:eastAsiaTheme="minorEastAsia"/>
          <w:lang w:val="en-US"/>
        </w:rPr>
        <w:fldChar w:fldCharType="end"/>
      </w:r>
      <w:r w:rsidR="37C6F248" w:rsidRPr="5911DDBD">
        <w:rPr>
          <w:rFonts w:eastAsiaTheme="minorEastAsia"/>
          <w:lang w:val="en-US"/>
        </w:rPr>
        <w:t xml:space="preserve"> </w:t>
      </w:r>
      <w:r w:rsidR="428F29CE" w:rsidRPr="5911DDBD">
        <w:rPr>
          <w:rFonts w:eastAsiaTheme="minorEastAsia"/>
          <w:lang w:val="en-US"/>
        </w:rPr>
        <w:t>T</w:t>
      </w:r>
      <w:r w:rsidR="0580B1E8" w:rsidRPr="5911DDBD">
        <w:rPr>
          <w:rFonts w:eastAsiaTheme="minorEastAsia"/>
          <w:lang w:val="en-US"/>
        </w:rPr>
        <w:t>h</w:t>
      </w:r>
      <w:r w:rsidR="778D12D6" w:rsidRPr="5911DDBD">
        <w:rPr>
          <w:rFonts w:eastAsiaTheme="minorEastAsia"/>
          <w:lang w:val="en-US"/>
        </w:rPr>
        <w:t>is</w:t>
      </w:r>
      <w:r w:rsidR="0580B1E8" w:rsidRPr="5911DDBD">
        <w:rPr>
          <w:rFonts w:eastAsiaTheme="minorEastAsia"/>
          <w:lang w:val="en-US"/>
        </w:rPr>
        <w:t xml:space="preserve"> pressure on </w:t>
      </w:r>
      <w:r w:rsidR="6233496C" w:rsidRPr="5911DDBD">
        <w:rPr>
          <w:rFonts w:eastAsiaTheme="minorEastAsia"/>
          <w:lang w:val="en-US"/>
        </w:rPr>
        <w:t>the available health care</w:t>
      </w:r>
      <w:r w:rsidR="0580B1E8" w:rsidRPr="5911DDBD">
        <w:rPr>
          <w:rFonts w:eastAsiaTheme="minorEastAsia"/>
          <w:lang w:val="en-US"/>
        </w:rPr>
        <w:t xml:space="preserve"> capacity</w:t>
      </w:r>
      <w:r w:rsidR="7BB3C363" w:rsidRPr="5911DDBD">
        <w:rPr>
          <w:rFonts w:eastAsiaTheme="minorEastAsia"/>
          <w:lang w:val="en-US"/>
        </w:rPr>
        <w:t xml:space="preserve"> </w:t>
      </w:r>
      <w:r w:rsidR="421CAD50" w:rsidRPr="5911DDBD">
        <w:rPr>
          <w:rFonts w:eastAsiaTheme="minorEastAsia"/>
          <w:lang w:val="en-US"/>
        </w:rPr>
        <w:t>impact</w:t>
      </w:r>
      <w:r w:rsidR="7155068A" w:rsidRPr="5911DDBD">
        <w:rPr>
          <w:rFonts w:eastAsiaTheme="minorEastAsia"/>
          <w:lang w:val="en-US"/>
        </w:rPr>
        <w:t>s</w:t>
      </w:r>
      <w:r w:rsidR="421CAD50" w:rsidRPr="5911DDBD">
        <w:rPr>
          <w:rFonts w:eastAsiaTheme="minorEastAsia"/>
          <w:lang w:val="en-US"/>
        </w:rPr>
        <w:t xml:space="preserve"> the </w:t>
      </w:r>
      <w:r w:rsidR="03AB8E50" w:rsidRPr="5911DDBD">
        <w:rPr>
          <w:rFonts w:eastAsiaTheme="minorEastAsia"/>
          <w:lang w:val="en-US"/>
        </w:rPr>
        <w:t xml:space="preserve">continuity of </w:t>
      </w:r>
      <w:r w:rsidR="419A50BE" w:rsidRPr="5911DDBD">
        <w:rPr>
          <w:rFonts w:eastAsiaTheme="minorEastAsia"/>
          <w:lang w:val="en-US"/>
        </w:rPr>
        <w:t>usual</w:t>
      </w:r>
      <w:r w:rsidR="03AB8E50" w:rsidRPr="5911DDBD">
        <w:rPr>
          <w:rFonts w:eastAsiaTheme="minorEastAsia"/>
          <w:lang w:val="en-US"/>
        </w:rPr>
        <w:t xml:space="preserve"> </w:t>
      </w:r>
      <w:r w:rsidR="22A3A594" w:rsidRPr="5911DDBD">
        <w:rPr>
          <w:rFonts w:eastAsiaTheme="minorEastAsia"/>
          <w:lang w:val="en-US"/>
        </w:rPr>
        <w:t>care</w:t>
      </w:r>
      <w:r w:rsidR="139B7B8C" w:rsidRPr="5911DDBD">
        <w:rPr>
          <w:rFonts w:eastAsiaTheme="minorEastAsia"/>
          <w:lang w:val="en-US"/>
        </w:rPr>
        <w:t xml:space="preserve">. </w:t>
      </w:r>
    </w:p>
    <w:p w14:paraId="0A5E86E6" w14:textId="64F9C039" w:rsidR="59F76BD3" w:rsidRDefault="59F76BD3" w:rsidP="5911DDBD">
      <w:pPr>
        <w:rPr>
          <w:rFonts w:eastAsiaTheme="minorEastAsia"/>
          <w:lang w:val="en-US"/>
        </w:rPr>
      </w:pPr>
      <w:r w:rsidRPr="5911DDBD">
        <w:rPr>
          <w:rFonts w:eastAsiaTheme="minorEastAsia"/>
          <w:lang w:val="en-US"/>
        </w:rPr>
        <w:t>We can identify m</w:t>
      </w:r>
      <w:r w:rsidR="3AE51640" w:rsidRPr="5911DDBD">
        <w:rPr>
          <w:rFonts w:eastAsiaTheme="minorEastAsia"/>
          <w:lang w:val="en-US"/>
        </w:rPr>
        <w:t>ultiple causes</w:t>
      </w:r>
      <w:r w:rsidR="518166EB" w:rsidRPr="5911DDBD">
        <w:rPr>
          <w:rFonts w:eastAsiaTheme="minorEastAsia"/>
          <w:lang w:val="en-US"/>
        </w:rPr>
        <w:t xml:space="preserve"> </w:t>
      </w:r>
      <w:r w:rsidR="3AE51640" w:rsidRPr="5911DDBD">
        <w:rPr>
          <w:rFonts w:eastAsiaTheme="minorEastAsia"/>
          <w:lang w:val="en-US"/>
        </w:rPr>
        <w:t xml:space="preserve">of the disruption of usual care. </w:t>
      </w:r>
      <w:r w:rsidR="7A496964" w:rsidRPr="5911DDBD">
        <w:rPr>
          <w:rFonts w:eastAsiaTheme="minorEastAsia"/>
          <w:lang w:val="en-US"/>
        </w:rPr>
        <w:t>At f</w:t>
      </w:r>
      <w:r w:rsidR="3AE51640" w:rsidRPr="5911DDBD">
        <w:rPr>
          <w:rFonts w:eastAsiaTheme="minorEastAsia"/>
          <w:lang w:val="en-US"/>
        </w:rPr>
        <w:t xml:space="preserve">irst, </w:t>
      </w:r>
      <w:r w:rsidR="11ED33E6" w:rsidRPr="5911DDBD">
        <w:rPr>
          <w:rFonts w:eastAsiaTheme="minorEastAsia"/>
          <w:lang w:val="en-US"/>
        </w:rPr>
        <w:t xml:space="preserve">because </w:t>
      </w:r>
      <w:r w:rsidR="028B7B1B" w:rsidRPr="5911DDBD">
        <w:rPr>
          <w:rFonts w:eastAsiaTheme="minorEastAsia"/>
          <w:lang w:val="en-US"/>
        </w:rPr>
        <w:t>wards</w:t>
      </w:r>
      <w:r w:rsidR="56BBE1F3" w:rsidRPr="5911DDBD">
        <w:rPr>
          <w:rFonts w:eastAsiaTheme="minorEastAsia"/>
          <w:lang w:val="en-US"/>
        </w:rPr>
        <w:t xml:space="preserve"> and operating </w:t>
      </w:r>
      <w:r w:rsidR="35B576C9" w:rsidRPr="5911DDBD">
        <w:rPr>
          <w:rFonts w:eastAsiaTheme="minorEastAsia"/>
          <w:lang w:val="en-US"/>
        </w:rPr>
        <w:t xml:space="preserve">theaters </w:t>
      </w:r>
      <w:r w:rsidR="028B7B1B" w:rsidRPr="5911DDBD">
        <w:rPr>
          <w:rFonts w:eastAsiaTheme="minorEastAsia"/>
          <w:lang w:val="en-US"/>
        </w:rPr>
        <w:t>are converted to</w:t>
      </w:r>
      <w:r w:rsidR="6D77622E" w:rsidRPr="5911DDBD">
        <w:rPr>
          <w:rFonts w:eastAsiaTheme="minorEastAsia"/>
          <w:lang w:val="en-US"/>
        </w:rPr>
        <w:t xml:space="preserve"> </w:t>
      </w:r>
      <w:r w:rsidR="028B7B1B" w:rsidRPr="5911DDBD">
        <w:rPr>
          <w:rFonts w:eastAsiaTheme="minorEastAsia"/>
          <w:lang w:val="en-US"/>
        </w:rPr>
        <w:t>COVID-19 care</w:t>
      </w:r>
      <w:r w:rsidR="44DFE9F2" w:rsidRPr="5911DDBD">
        <w:rPr>
          <w:rFonts w:eastAsiaTheme="minorEastAsia"/>
          <w:lang w:val="en-US"/>
        </w:rPr>
        <w:t xml:space="preserve"> facilities</w:t>
      </w:r>
      <w:r w:rsidR="028B7B1B" w:rsidRPr="5911DDBD">
        <w:rPr>
          <w:rFonts w:eastAsiaTheme="minorEastAsia"/>
          <w:lang w:val="en-US"/>
        </w:rPr>
        <w:t xml:space="preserve">, </w:t>
      </w:r>
      <w:r w:rsidR="20963166" w:rsidRPr="5911DDBD">
        <w:rPr>
          <w:rFonts w:eastAsiaTheme="minorEastAsia"/>
          <w:lang w:val="en-US"/>
        </w:rPr>
        <w:t xml:space="preserve">fewer non-COVID-19 patients can be admitted </w:t>
      </w:r>
      <w:r w:rsidR="1974DFE7" w:rsidRPr="5911DDBD">
        <w:rPr>
          <w:rFonts w:eastAsiaTheme="minorEastAsia"/>
          <w:lang w:val="en-US"/>
        </w:rPr>
        <w:t xml:space="preserve">or </w:t>
      </w:r>
      <w:r w:rsidR="268A6506" w:rsidRPr="5911DDBD">
        <w:rPr>
          <w:rFonts w:eastAsiaTheme="minorEastAsia"/>
          <w:lang w:val="en-US"/>
        </w:rPr>
        <w:t>undergo surgery</w:t>
      </w:r>
      <w:r w:rsidR="00200F83">
        <w:rPr>
          <w:rFonts w:eastAsiaTheme="minorEastAsia"/>
          <w:lang w:val="en-US"/>
        </w:rPr>
        <w:t>.</w:t>
      </w:r>
      <w:r w:rsidR="000D187D">
        <w:rPr>
          <w:rFonts w:eastAsiaTheme="minorEastAsia"/>
          <w:lang w:val="en-US"/>
        </w:rPr>
        <w:fldChar w:fldCharType="begin" w:fldLock="1"/>
      </w:r>
      <w:r w:rsidR="000D187D">
        <w:rPr>
          <w:rFonts w:eastAsiaTheme="minorEastAsia"/>
          <w:lang w:val="en-US"/>
        </w:rPr>
        <w:instrText>ADDIN CSL_CITATION {"citationItems":[{"id":"ITEM-1","itemData":{"DOI":"10.1016/S2215-0366(20)30133-4","ISSN":"22150374","author":[{"dropping-particle":"","family":"D'Agostino","given":"Armando","non-dropping-particle":"","parse-names":false,"suffix":""},{"dropping-particle":"","family":"Demartini","given":"Benedetta","non-dropping-particle":"","parse-names":false,"suffix":""},{"dropping-particle":"","family":"Cavallotti","given":"Simone","non-dropping-particle":"","parse-names":false,"suffix":""},{"dropping-particle":"","family":"Gambini","given":"Orsola","non-dropping-particle":"","parse-names":false,"suffix":""}],"container-title":"The Lancet Psychiatry","id":"ITEM-1","issue":"5","issued":{"date-parts":[["2020","5","1"]]},"page":"385-387","publisher":"Elsevier Ltd","title":"Mental health services in Italy during the COVID-19 outbreak","type":"article","volume":"7"},"uris":["http://www.mendeley.com/documents/?uuid=cb0ceee1-930c-3c18-bf9f-f2c09109825a"]}],"mendeley":{"formattedCitation":"&lt;sup&gt;3&lt;/sup&gt;","plainTextFormattedCitation":"3","previouslyFormattedCitation":"&lt;sup&gt;3&lt;/sup&gt;"},"properties":{"noteIndex":0},"schema":"https://github.com/citation-style-language/schema/raw/master/csl-citation.json"}</w:instrText>
      </w:r>
      <w:r w:rsidR="000D187D">
        <w:rPr>
          <w:rFonts w:eastAsiaTheme="minorEastAsia"/>
          <w:lang w:val="en-US"/>
        </w:rPr>
        <w:fldChar w:fldCharType="separate"/>
      </w:r>
      <w:r w:rsidR="000D187D" w:rsidRPr="000D187D">
        <w:rPr>
          <w:rFonts w:eastAsiaTheme="minorEastAsia"/>
          <w:noProof/>
          <w:vertAlign w:val="superscript"/>
          <w:lang w:val="en-US"/>
        </w:rPr>
        <w:t>3</w:t>
      </w:r>
      <w:r w:rsidR="000D187D">
        <w:rPr>
          <w:rFonts w:eastAsiaTheme="minorEastAsia"/>
          <w:lang w:val="en-US"/>
        </w:rPr>
        <w:fldChar w:fldCharType="end"/>
      </w:r>
      <w:r w:rsidR="6B99243A" w:rsidRPr="5911DDBD">
        <w:rPr>
          <w:rFonts w:eastAsiaTheme="minorEastAsia"/>
          <w:lang w:val="en-US"/>
        </w:rPr>
        <w:t xml:space="preserve"> </w:t>
      </w:r>
      <w:r w:rsidR="0684FED8" w:rsidRPr="5911DDBD">
        <w:rPr>
          <w:rFonts w:eastAsiaTheme="minorEastAsia"/>
          <w:lang w:val="en-US"/>
        </w:rPr>
        <w:t>Second</w:t>
      </w:r>
      <w:r w:rsidR="6B99243A" w:rsidRPr="5911DDBD">
        <w:rPr>
          <w:rFonts w:eastAsiaTheme="minorEastAsia"/>
          <w:lang w:val="en-US"/>
        </w:rPr>
        <w:t xml:space="preserve">, </w:t>
      </w:r>
      <w:r w:rsidR="128619E4" w:rsidRPr="5911DDBD">
        <w:rPr>
          <w:rFonts w:eastAsiaTheme="minorEastAsia"/>
          <w:lang w:val="en-US"/>
        </w:rPr>
        <w:t>because</w:t>
      </w:r>
      <w:r w:rsidR="035A04FF" w:rsidRPr="5911DDBD">
        <w:rPr>
          <w:rFonts w:eastAsiaTheme="minorEastAsia"/>
          <w:lang w:val="en-US"/>
        </w:rPr>
        <w:t xml:space="preserve"> physicians </w:t>
      </w:r>
      <w:r w:rsidR="50B62A96" w:rsidRPr="5911DDBD">
        <w:rPr>
          <w:rFonts w:eastAsiaTheme="minorEastAsia"/>
          <w:lang w:val="en-US"/>
        </w:rPr>
        <w:t xml:space="preserve">are deployed to </w:t>
      </w:r>
      <w:r w:rsidR="035A04FF" w:rsidRPr="5911DDBD">
        <w:rPr>
          <w:rFonts w:eastAsiaTheme="minorEastAsia"/>
          <w:lang w:val="en-US"/>
        </w:rPr>
        <w:t>car</w:t>
      </w:r>
      <w:r w:rsidR="5CE0F497" w:rsidRPr="5911DDBD">
        <w:rPr>
          <w:rFonts w:eastAsiaTheme="minorEastAsia"/>
          <w:lang w:val="en-US"/>
        </w:rPr>
        <w:t>e</w:t>
      </w:r>
      <w:r w:rsidR="035A04FF" w:rsidRPr="5911DDBD">
        <w:rPr>
          <w:rFonts w:eastAsiaTheme="minorEastAsia"/>
          <w:lang w:val="en-US"/>
        </w:rPr>
        <w:t xml:space="preserve"> for COVID-19 </w:t>
      </w:r>
      <w:r w:rsidR="7D72E49A" w:rsidRPr="5911DDBD">
        <w:rPr>
          <w:rFonts w:eastAsiaTheme="minorEastAsia"/>
          <w:lang w:val="en-US"/>
        </w:rPr>
        <w:t xml:space="preserve">patients, </w:t>
      </w:r>
      <w:r w:rsidR="376DBFBD" w:rsidRPr="5911DDBD">
        <w:rPr>
          <w:rFonts w:eastAsiaTheme="minorEastAsia"/>
          <w:lang w:val="en-US"/>
        </w:rPr>
        <w:t xml:space="preserve">fewer patients are </w:t>
      </w:r>
      <w:r w:rsidR="54722CA4" w:rsidRPr="5911DDBD">
        <w:rPr>
          <w:rFonts w:eastAsiaTheme="minorEastAsia"/>
          <w:lang w:val="en-US"/>
        </w:rPr>
        <w:t xml:space="preserve">be </w:t>
      </w:r>
      <w:r w:rsidR="376DBFBD" w:rsidRPr="5911DDBD">
        <w:rPr>
          <w:rFonts w:eastAsiaTheme="minorEastAsia"/>
          <w:lang w:val="en-US"/>
        </w:rPr>
        <w:t>seen and referred</w:t>
      </w:r>
      <w:r w:rsidR="00200F83">
        <w:rPr>
          <w:rFonts w:eastAsiaTheme="minorEastAsia"/>
          <w:lang w:val="en-US"/>
        </w:rPr>
        <w:t>.</w:t>
      </w:r>
      <w:r w:rsidR="000D187D">
        <w:rPr>
          <w:rFonts w:eastAsiaTheme="minorEastAsia"/>
          <w:lang w:val="en-US"/>
        </w:rPr>
        <w:fldChar w:fldCharType="begin" w:fldLock="1"/>
      </w:r>
      <w:r w:rsidR="000D187D">
        <w:rPr>
          <w:rFonts w:eastAsiaTheme="minorEastAsia"/>
          <w:lang w:val="en-US"/>
        </w:rPr>
        <w:instrText>ADDIN CSL_CITATION {"citationItems":[{"id":"ITEM-1","itemData":{"DOI":"10.1016/S2352-4642(20)30108-5","ISSN":"23524642","PMID":"32278365","author":[{"dropping-particle":"","family":"Lazzerini","given":"Marzia","non-dropping-particle":"","parse-names":false,"suffix":""},{"dropping-particle":"","family":"Barbi","given":"Egidio","non-dropping-particle":"","parse-names":false,"suffix":""},{"dropping-particle":"","family":"Apicella","given":"Andrea","non-dropping-particle":"","parse-names":false,"suffix":""},{"dropping-particle":"","family":"Marchetti","given":"Federico","non-dropping-particle":"","parse-names":false,"suffix":""},{"dropping-particle":"","family":"Cardinale","given":"Fabio","non-dropping-particle":"","parse-names":false,"suffix":""},{"dropping-particle":"","family":"Trobia","given":"Gianluca","non-dropping-particle":"","parse-names":false,"suffix":""}],"container-title":"The Lancet Child and Adolescent Health","id":"ITEM-1","issue":"5","issued":{"date-parts":[["2020","5","1"]]},"page":"e10-e11","publisher":"Elsevier B.V.","title":"Delayed access or provision of care in Italy resulting from fear of COVID-19","type":"article","volume":"4"},"uris":["http://www.mendeley.com/documents/?uuid=131bed9b-91b7-3dfd-b023-147c211455e5"]},{"id":"ITEM-2","itemData":{"DOI":"10.1016/j.jpeds.2020.04.052","abstract":"This is a PDF file of an article that has undergone enhancements after acceptance, such as the addition of a cover page and metadata, and formatting for readability, but it is not yet the definitive version of record. This version will undergo additional copyediting, typesetting and review before it is published in its final form, but we are providing this version to give early visibility of the article. Please note that, during the production process, errors may be discovered which could affect the content, and all legal disclaimers that apply to the journal pertain.","author":[{"dropping-particle":"","family":"Harahsheh","given":"Ashraf S","non-dropping-particle":"","parse-names":false,"suffix":""},{"dropping-particle":"","family":"Dahdah","given":"Nagib","non-dropping-particle":"","parse-names":false,"suffix":""},{"dropping-particle":"","family":"Newburger","given":"Jane W","non-dropping-particle":"","parse-names":false,"suffix":""},{"dropping-particle":"","family":"Portman","given":"Michael A","non-dropping-particle":"","parse-names":false,"suffix":""},{"dropping-particle":"","family":"Piram","given":"Maryam","non-dropping-particle":"","parse-names":false,"suffix":""},{"dropping-particle":"","family":"Tulloh","given":"Robert","non-dropping-particle":"","parse-names":false,"suffix":""},{"dropping-particle":"","family":"Mccrindle","given":"Brian W","non-dropping-particle":"","parse-names":false,"suffix":""},{"dropping-particle":"","family":"Ferranti","given":"Sarah D","non-dropping-particle":"De","parse-names":false,"suffix":""},{"dropping-particle":"","family":"Cimaz","given":"Rolando","non-dropping-particle":"","parse-names":false,"suffix":""},{"dropping-particle":"","family":"Truong","given":"Dongngan T","non-dropping-particle":"","parse-names":false,"suffix":""},{"dropping-particle":"","family":"Burns","given":"Jane C","non-dropping-particle":"","parse-names":false,"suffix":""}],"container-title":"The Journal of Pediatrics Pandemic The Journal of Pediatrics","id":"ITEM-2","issued":{"date-parts":[["2020"]]},"title":"Missed or Delayed Diagnosis of Kawasaki Disease During the 2019 Novel Coronavirus Disease (COVID-19) Pandemic","type":"article-journal"},"uris":["http://www.mendeley.com/documents/?uuid=161e3681-8d36-39d8-af9f-7d3836f9dc37"]}],"mendeley":{"formattedCitation":"&lt;sup&gt;4,5&lt;/sup&gt;","plainTextFormattedCitation":"4,5","previouslyFormattedCitation":"&lt;sup&gt;4,5&lt;/sup&gt;"},"properties":{"noteIndex":0},"schema":"https://github.com/citation-style-language/schema/raw/master/csl-citation.json"}</w:instrText>
      </w:r>
      <w:r w:rsidR="000D187D">
        <w:rPr>
          <w:rFonts w:eastAsiaTheme="minorEastAsia"/>
          <w:lang w:val="en-US"/>
        </w:rPr>
        <w:fldChar w:fldCharType="separate"/>
      </w:r>
      <w:r w:rsidR="000D187D" w:rsidRPr="000D187D">
        <w:rPr>
          <w:rFonts w:eastAsiaTheme="minorEastAsia"/>
          <w:noProof/>
          <w:vertAlign w:val="superscript"/>
          <w:lang w:val="en-US"/>
        </w:rPr>
        <w:t>4,5</w:t>
      </w:r>
      <w:r w:rsidR="000D187D">
        <w:rPr>
          <w:rFonts w:eastAsiaTheme="minorEastAsia"/>
          <w:lang w:val="en-US"/>
        </w:rPr>
        <w:fldChar w:fldCharType="end"/>
      </w:r>
      <w:r w:rsidR="4406F35A" w:rsidRPr="5911DDBD">
        <w:rPr>
          <w:rFonts w:eastAsiaTheme="minorEastAsia"/>
          <w:i/>
          <w:iCs/>
          <w:lang w:val="en-US"/>
        </w:rPr>
        <w:t xml:space="preserve"> </w:t>
      </w:r>
      <w:r w:rsidR="6D8E8330" w:rsidRPr="5911DDBD">
        <w:rPr>
          <w:rFonts w:eastAsiaTheme="minorEastAsia"/>
          <w:lang w:val="en-US"/>
        </w:rPr>
        <w:t xml:space="preserve">In the Netherlands, </w:t>
      </w:r>
      <w:r w:rsidR="0DDE2912" w:rsidRPr="5911DDBD">
        <w:rPr>
          <w:rFonts w:eastAsiaTheme="minorEastAsia"/>
          <w:lang w:val="en-US"/>
        </w:rPr>
        <w:t xml:space="preserve">we </w:t>
      </w:r>
      <w:r w:rsidR="000D187D">
        <w:rPr>
          <w:rFonts w:eastAsiaTheme="minorEastAsia"/>
          <w:lang w:val="en-US"/>
        </w:rPr>
        <w:t xml:space="preserve">observed </w:t>
      </w:r>
      <w:r w:rsidR="2E2DB1A8" w:rsidRPr="5911DDBD">
        <w:rPr>
          <w:rFonts w:eastAsiaTheme="minorEastAsia"/>
          <w:lang w:val="en-US"/>
        </w:rPr>
        <w:t>a</w:t>
      </w:r>
      <w:r w:rsidR="2140A6CF" w:rsidRPr="5911DDBD">
        <w:rPr>
          <w:rFonts w:eastAsiaTheme="minorEastAsia"/>
          <w:lang w:val="en-US"/>
        </w:rPr>
        <w:t xml:space="preserve"> 90% decrease </w:t>
      </w:r>
      <w:r w:rsidR="003BDB2E" w:rsidRPr="5911DDBD">
        <w:rPr>
          <w:rFonts w:eastAsiaTheme="minorEastAsia"/>
          <w:lang w:val="en-US"/>
        </w:rPr>
        <w:t xml:space="preserve">in </w:t>
      </w:r>
      <w:r w:rsidR="2140A6CF" w:rsidRPr="5911DDBD">
        <w:rPr>
          <w:rFonts w:eastAsiaTheme="minorEastAsia"/>
          <w:lang w:val="en-US"/>
        </w:rPr>
        <w:t>referrals</w:t>
      </w:r>
      <w:r w:rsidR="6032C111" w:rsidRPr="5911DDBD">
        <w:rPr>
          <w:rFonts w:eastAsiaTheme="minorEastAsia"/>
          <w:lang w:val="en-US"/>
        </w:rPr>
        <w:t xml:space="preserve"> </w:t>
      </w:r>
      <w:r w:rsidR="6C0A78A6" w:rsidRPr="5911DDBD">
        <w:rPr>
          <w:rFonts w:eastAsiaTheme="minorEastAsia"/>
          <w:lang w:val="en-US"/>
        </w:rPr>
        <w:t>during the first part of the crisis compared to previous years</w:t>
      </w:r>
      <w:r w:rsidR="00200F83">
        <w:rPr>
          <w:rFonts w:eastAsiaTheme="minorEastAsia"/>
          <w:lang w:val="en-US"/>
        </w:rPr>
        <w:t>.</w:t>
      </w:r>
      <w:r w:rsidR="000D187D">
        <w:rPr>
          <w:rFonts w:eastAsiaTheme="minorEastAsia"/>
          <w:lang w:val="en-US"/>
        </w:rPr>
        <w:fldChar w:fldCharType="begin" w:fldLock="1"/>
      </w:r>
      <w:r w:rsidR="000D187D">
        <w:rPr>
          <w:rFonts w:eastAsiaTheme="minorEastAsia"/>
          <w:lang w:val="en-US"/>
        </w:rPr>
        <w:instrText>ADDIN CSL_CITATION {"citationItems":[{"id":"ITEM-1","itemData":{"author":[{"dropping-particle":"","family":"NZA","given":"","non-dropping-particle":"","parse-names":false,"suffix":""}],"id":"ITEM-1","issued":{"date-parts":[["2020"]]},"title":"Analyse van de gevolgen van de coronacrisis voor de reguliere zorg","type":"report"},"uris":["http://www.mendeley.com/documents/?uuid=4a960468-334f-33b1-9acc-8c4a1dbc18eb"]}],"mendeley":{"formattedCitation":"&lt;sup&gt;6&lt;/sup&gt;","plainTextFormattedCitation":"6","previouslyFormattedCitation":"&lt;sup&gt;6&lt;/sup&gt;"},"properties":{"noteIndex":0},"schema":"https://github.com/citation-style-language/schema/raw/master/csl-citation.json"}</w:instrText>
      </w:r>
      <w:r w:rsidR="000D187D">
        <w:rPr>
          <w:rFonts w:eastAsiaTheme="minorEastAsia"/>
          <w:lang w:val="en-US"/>
        </w:rPr>
        <w:fldChar w:fldCharType="separate"/>
      </w:r>
      <w:r w:rsidR="000D187D" w:rsidRPr="000D187D">
        <w:rPr>
          <w:rFonts w:eastAsiaTheme="minorEastAsia"/>
          <w:noProof/>
          <w:vertAlign w:val="superscript"/>
          <w:lang w:val="en-US"/>
        </w:rPr>
        <w:t>6</w:t>
      </w:r>
      <w:r w:rsidR="000D187D">
        <w:rPr>
          <w:rFonts w:eastAsiaTheme="minorEastAsia"/>
          <w:lang w:val="en-US"/>
        </w:rPr>
        <w:fldChar w:fldCharType="end"/>
      </w:r>
      <w:r w:rsidR="2140A6CF" w:rsidRPr="5911DDBD">
        <w:rPr>
          <w:rFonts w:eastAsiaTheme="minorEastAsia"/>
          <w:lang w:val="en-US"/>
        </w:rPr>
        <w:t xml:space="preserve"> </w:t>
      </w:r>
      <w:r w:rsidR="62A8AFAE" w:rsidRPr="5911DDBD">
        <w:rPr>
          <w:rFonts w:eastAsiaTheme="minorEastAsia"/>
          <w:lang w:val="en-US"/>
        </w:rPr>
        <w:t>Finally</w:t>
      </w:r>
      <w:r w:rsidR="056A0462" w:rsidRPr="5911DDBD">
        <w:rPr>
          <w:rFonts w:eastAsiaTheme="minorEastAsia"/>
          <w:lang w:val="en-US"/>
        </w:rPr>
        <w:t xml:space="preserve">, </w:t>
      </w:r>
      <w:r w:rsidR="063382E6" w:rsidRPr="5911DDBD">
        <w:rPr>
          <w:rFonts w:eastAsiaTheme="minorEastAsia"/>
          <w:lang w:val="en-US"/>
        </w:rPr>
        <w:t xml:space="preserve">fear of </w:t>
      </w:r>
      <w:r w:rsidR="5FD94130" w:rsidRPr="5911DDBD">
        <w:rPr>
          <w:rFonts w:eastAsiaTheme="minorEastAsia"/>
          <w:lang w:val="en-US"/>
        </w:rPr>
        <w:t xml:space="preserve">the virus </w:t>
      </w:r>
      <w:r w:rsidR="3BC120CB" w:rsidRPr="5911DDBD">
        <w:rPr>
          <w:rFonts w:eastAsiaTheme="minorEastAsia"/>
          <w:lang w:val="en-US"/>
        </w:rPr>
        <w:t xml:space="preserve">may leave sick people reluctant to seek </w:t>
      </w:r>
      <w:r w:rsidR="56550D4E" w:rsidRPr="5911DDBD">
        <w:rPr>
          <w:rFonts w:eastAsiaTheme="minorEastAsia"/>
          <w:lang w:val="en-US"/>
        </w:rPr>
        <w:t xml:space="preserve">the </w:t>
      </w:r>
      <w:r w:rsidR="3BC120CB" w:rsidRPr="5911DDBD">
        <w:rPr>
          <w:rFonts w:eastAsiaTheme="minorEastAsia"/>
          <w:lang w:val="en-US"/>
        </w:rPr>
        <w:t>care</w:t>
      </w:r>
      <w:r w:rsidR="63331FE3" w:rsidRPr="5911DDBD">
        <w:rPr>
          <w:rFonts w:eastAsiaTheme="minorEastAsia"/>
          <w:lang w:val="en-US"/>
        </w:rPr>
        <w:t xml:space="preserve"> </w:t>
      </w:r>
      <w:r w:rsidR="5546A599" w:rsidRPr="5911DDBD">
        <w:rPr>
          <w:rFonts w:eastAsiaTheme="minorEastAsia"/>
          <w:lang w:val="en-US"/>
        </w:rPr>
        <w:t>they need</w:t>
      </w:r>
      <w:r w:rsidR="000D187D">
        <w:rPr>
          <w:rFonts w:eastAsiaTheme="minorEastAsia"/>
          <w:lang w:val="en-US"/>
        </w:rPr>
        <w:t xml:space="preserve"> </w:t>
      </w:r>
      <w:r w:rsidR="000D187D">
        <w:rPr>
          <w:rFonts w:eastAsiaTheme="minorEastAsia"/>
          <w:lang w:val="en-US"/>
        </w:rPr>
        <w:fldChar w:fldCharType="begin" w:fldLock="1"/>
      </w:r>
      <w:r w:rsidR="000D187D">
        <w:rPr>
          <w:rFonts w:eastAsiaTheme="minorEastAsia"/>
          <w:lang w:val="en-US"/>
        </w:rPr>
        <w:instrText>ADDIN CSL_CITATION {"citationItems":[{"id":"ITEM-1","itemData":{"DOI":"10.1016/S2352-4642(20)30108-5","ISSN":"23524642","PMID":"32278365","author":[{"dropping-particle":"","family":"Lazzerini","given":"Marzia","non-dropping-particle":"","parse-names":false,"suffix":""},{"dropping-particle":"","family":"Barbi","given":"Egidio","non-dropping-particle":"","parse-names":false,"suffix":""},{"dropping-particle":"","family":"Apicella","given":"Andrea","non-dropping-particle":"","parse-names":false,"suffix":""},{"dropping-particle":"","family":"Marchetti","given":"Federico","non-dropping-particle":"","parse-names":false,"suffix":""},{"dropping-particle":"","family":"Cardinale","given":"Fabio","non-dropping-particle":"","parse-names":false,"suffix":""},{"dropping-particle":"","family":"Trobia","given":"Gianluca","non-dropping-particle":"","parse-names":false,"suffix":""}],"container-title":"The Lancet Child and Adolescent Health","id":"ITEM-1","issue":"5","issued":{"date-parts":[["2020","5","1"]]},"page":"e10-e11","publisher":"Elsevier B.V.","title":"Delayed access or provision of care in Italy resulting from fear of COVID-19","type":"article","volume":"4"},"uris":["http://www.mendeley.com/documents/?uuid=131bed9b-91b7-3dfd-b023-147c211455e5"]},{"id":"ITEM-2","itemData":{"DOI":"10.1016/j.jpeds.2020.04.052","abstract":"This is a PDF file of an article that has undergone enhancements after acceptance, such as the addition of a cover page and metadata, and formatting for readability, but it is not yet the definitive version of record. This version will undergo additional copyediting, typesetting and review before it is published in its final form, but we are providing this version to give early visibility of the article. Please note that, during the production process, errors may be discovered which could affect the content, and all legal disclaimers that apply to the journal pertain.","author":[{"dropping-particle":"","family":"Harahsheh","given":"Ashraf S","non-dropping-particle":"","parse-names":false,"suffix":""},{"dropping-particle":"","family":"Dahdah","given":"Nagib","non-dropping-particle":"","parse-names":false,"suffix":""},{"dropping-particle":"","family":"Newburger","given":"Jane W","non-dropping-particle":"","parse-names":false,"suffix":""},{"dropping-particle":"","family":"Portman","given":"Michael A","non-dropping-particle":"","parse-names":false,"suffix":""},{"dropping-particle":"","family":"Piram","given":"Maryam","non-dropping-particle":"","parse-names":false,"suffix":""},{"dropping-particle":"","family":"Tulloh","given":"Robert","non-dropping-particle":"","parse-names":false,"suffix":""},{"dropping-particle":"","family":"Mccrindle","given":"Brian W","non-dropping-particle":"","parse-names":false,"suffix":""},{"dropping-particle":"","family":"Ferranti","given":"Sarah D","non-dropping-particle":"De","parse-names":false,"suffix":""},{"dropping-particle":"","family":"Cimaz","given":"Rolando","non-dropping-particle":"","parse-names":false,"suffix":""},{"dropping-particle":"","family":"Truong","given":"Dongngan T","non-dropping-particle":"","parse-names":false,"suffix":""},{"dropping-particle":"","family":"Burns","given":"Jane C","non-dropping-particle":"","parse-names":false,"suffix":""}],"container-title":"The Journal of Pediatrics Pandemic The Journal of Pediatrics","id":"ITEM-2","issued":{"date-parts":[["2020"]]},"title":"Missed or Delayed Diagnosis of Kawasaki Disease During the 2019 Novel Coronavirus Disease (COVID-19) Pandemic","type":"article-journal"},"uris":["http://www.mendeley.com/documents/?uuid=161e3681-8d36-39d8-af9f-7d3836f9dc37"]}],"mendeley":{"formattedCitation":"&lt;sup&gt;4,5&lt;/sup&gt;","plainTextFormattedCitation":"4,5","previouslyFormattedCitation":"&lt;sup&gt;4,5&lt;/sup&gt;"},"properties":{"noteIndex":0},"schema":"https://github.com/citation-style-language/schema/raw/master/csl-citation.json"}</w:instrText>
      </w:r>
      <w:r w:rsidR="000D187D">
        <w:rPr>
          <w:rFonts w:eastAsiaTheme="minorEastAsia"/>
          <w:lang w:val="en-US"/>
        </w:rPr>
        <w:fldChar w:fldCharType="separate"/>
      </w:r>
      <w:r w:rsidR="000D187D" w:rsidRPr="000D187D">
        <w:rPr>
          <w:rFonts w:eastAsiaTheme="minorEastAsia"/>
          <w:noProof/>
          <w:vertAlign w:val="superscript"/>
          <w:lang w:val="en-US"/>
        </w:rPr>
        <w:t>4,5</w:t>
      </w:r>
      <w:r w:rsidR="000D187D">
        <w:rPr>
          <w:rFonts w:eastAsiaTheme="minorEastAsia"/>
          <w:lang w:val="en-US"/>
        </w:rPr>
        <w:fldChar w:fldCharType="end"/>
      </w:r>
      <w:r w:rsidR="1CFC35F6" w:rsidRPr="5911DDBD">
        <w:rPr>
          <w:rFonts w:eastAsiaTheme="minorEastAsia"/>
          <w:lang w:val="en-US"/>
        </w:rPr>
        <w:t xml:space="preserve">, as has been seen in </w:t>
      </w:r>
      <w:r w:rsidR="000D187D">
        <w:rPr>
          <w:rFonts w:eastAsiaTheme="minorEastAsia"/>
          <w:lang w:val="en-US"/>
        </w:rPr>
        <w:t>similar health crise</w:t>
      </w:r>
      <w:r w:rsidR="008C69CA">
        <w:rPr>
          <w:rFonts w:eastAsiaTheme="minorEastAsia"/>
          <w:lang w:val="en-US"/>
        </w:rPr>
        <w:t>s</w:t>
      </w:r>
      <w:r w:rsidR="1CFC35F6" w:rsidRPr="5911DDBD">
        <w:rPr>
          <w:rFonts w:eastAsiaTheme="minorEastAsia"/>
          <w:lang w:val="en-US"/>
        </w:rPr>
        <w:t xml:space="preserve"> like the SARS epidemic</w:t>
      </w:r>
      <w:r w:rsidR="00200F83">
        <w:rPr>
          <w:rFonts w:eastAsiaTheme="minorEastAsia"/>
          <w:lang w:val="en-US"/>
        </w:rPr>
        <w:t>.</w:t>
      </w:r>
      <w:r w:rsidR="000D187D">
        <w:rPr>
          <w:rFonts w:eastAsiaTheme="minorEastAsia"/>
          <w:lang w:val="en-US"/>
        </w:rPr>
        <w:fldChar w:fldCharType="begin" w:fldLock="1"/>
      </w:r>
      <w:r w:rsidR="000D187D">
        <w:rPr>
          <w:rFonts w:eastAsiaTheme="minorEastAsia"/>
          <w:lang w:val="en-US"/>
        </w:rPr>
        <w:instrText>ADDIN CSL_CITATION {"citationItems":[{"id":"ITEM-1","itemData":{"DOI":"10.2105/AJPH.94.4.562","ISSN":"0090-0036","abstract":"Using interrupted time-series analysis and National Health Insurance data between January 2000 and August 2003, this study assessed the impacts of the severe acute respiratory syndrome (SARS) epidemic on medical service utilization in Taiwan. At the peak of the SARS epidemic, significant reductions in ambulatory care (23.9%), inpatient care (35.2%), and dental care (16.7%) were observed. People's fears of SARS appear to have had strong impacts on access to care. Adverse health outcomes resulting from accessibility barriers posed by the fear of SARS should not be overlooked.","author":[{"dropping-particle":"","family":"Chang","given":"Hong-Jen","non-dropping-particle":"","parse-names":false,"suffix":""},{"dropping-particle":"","family":"Huang","given":"Nicole","non-dropping-particle":"","parse-names":false,"suffix":""},{"dropping-particle":"","family":"Lee","given":"Cheng-Hua","non-dropping-particle":"","parse-names":false,"suffix":""},{"dropping-particle":"","family":"Hsu","given":"Yea-Jen","non-dropping-particle":"","parse-names":false,"suffix":""},{"dropping-particle":"","family":"Hsieh","given":"Chi-Jeng","non-dropping-particle":"","parse-names":false,"suffix":""},{"dropping-particle":"","family":"Chou","given":"Yiing-Jenq","non-dropping-particle":"","parse-names":false,"suffix":""}],"container-title":"American Journal of Public Health","id":"ITEM-1","issue":"4","issued":{"date-parts":[["2004","4"]]},"page":"562-564","title":"The Impact of the SARS Epidemic on the Utilization of Medical Services: SARS and the Fear of SARS","type":"article-journal","volume":"94"},"uris":["http://www.mendeley.com/documents/?uuid=05a288cf-6bc6-487b-a8d6-ea0e1638fdde"]}],"mendeley":{"formattedCitation":"&lt;sup&gt;7&lt;/sup&gt;","plainTextFormattedCitation":"7","previouslyFormattedCitation":"&lt;sup&gt;7&lt;/sup&gt;"},"properties":{"noteIndex":0},"schema":"https://github.com/citation-style-language/schema/raw/master/csl-citation.json"}</w:instrText>
      </w:r>
      <w:r w:rsidR="000D187D">
        <w:rPr>
          <w:rFonts w:eastAsiaTheme="minorEastAsia"/>
          <w:lang w:val="en-US"/>
        </w:rPr>
        <w:fldChar w:fldCharType="separate"/>
      </w:r>
      <w:r w:rsidR="000D187D" w:rsidRPr="00007659">
        <w:rPr>
          <w:rFonts w:eastAsiaTheme="minorEastAsia"/>
          <w:noProof/>
          <w:vertAlign w:val="superscript"/>
        </w:rPr>
        <w:t>7</w:t>
      </w:r>
      <w:r w:rsidR="000D187D">
        <w:rPr>
          <w:rFonts w:eastAsiaTheme="minorEastAsia"/>
          <w:lang w:val="en-US"/>
        </w:rPr>
        <w:fldChar w:fldCharType="end"/>
      </w:r>
    </w:p>
    <w:p w14:paraId="3F8864FC" w14:textId="38F69D5D" w:rsidR="256137A7" w:rsidRDefault="75544506" w:rsidP="5911DDBD">
      <w:pPr>
        <w:rPr>
          <w:rFonts w:ascii="Calibri" w:eastAsia="Calibri" w:hAnsi="Calibri" w:cs="Calibri"/>
          <w:sz w:val="23"/>
          <w:szCs w:val="23"/>
          <w:lang w:val="en-US"/>
        </w:rPr>
      </w:pPr>
      <w:r w:rsidRPr="5911DDBD">
        <w:rPr>
          <w:rFonts w:eastAsiaTheme="minorEastAsia"/>
          <w:lang w:val="en-US"/>
        </w:rPr>
        <w:t>D</w:t>
      </w:r>
      <w:r w:rsidR="67F74E8F" w:rsidRPr="5911DDBD">
        <w:rPr>
          <w:rFonts w:eastAsiaTheme="minorEastAsia"/>
          <w:lang w:val="en-US"/>
        </w:rPr>
        <w:t xml:space="preserve">elay in surgical care may impose </w:t>
      </w:r>
      <w:r w:rsidR="48BE4051" w:rsidRPr="5911DDBD">
        <w:rPr>
          <w:rFonts w:eastAsiaTheme="minorEastAsia"/>
          <w:lang w:val="en-US"/>
        </w:rPr>
        <w:t xml:space="preserve">complex </w:t>
      </w:r>
      <w:r w:rsidR="303D0391" w:rsidRPr="5911DDBD">
        <w:rPr>
          <w:rFonts w:eastAsiaTheme="minorEastAsia"/>
          <w:lang w:val="en-US"/>
        </w:rPr>
        <w:t>health care problems</w:t>
      </w:r>
      <w:r w:rsidR="51EB5119" w:rsidRPr="5911DDBD">
        <w:rPr>
          <w:rFonts w:eastAsiaTheme="minorEastAsia"/>
          <w:lang w:val="en-US"/>
        </w:rPr>
        <w:t xml:space="preserve">. </w:t>
      </w:r>
      <w:r w:rsidR="083658F7" w:rsidRPr="5911DDBD">
        <w:rPr>
          <w:rFonts w:eastAsiaTheme="minorEastAsia"/>
          <w:sz w:val="23"/>
          <w:szCs w:val="23"/>
          <w:lang w:val="en-US"/>
        </w:rPr>
        <w:t>In the first part of the crisis</w:t>
      </w:r>
      <w:r w:rsidR="4B41F0B0" w:rsidRPr="5911DDBD">
        <w:rPr>
          <w:rFonts w:eastAsiaTheme="minorEastAsia"/>
          <w:sz w:val="23"/>
          <w:szCs w:val="23"/>
          <w:lang w:val="en-US"/>
        </w:rPr>
        <w:t xml:space="preserve"> in the Netherlands</w:t>
      </w:r>
      <w:r w:rsidR="083658F7" w:rsidRPr="5911DDBD">
        <w:rPr>
          <w:rFonts w:eastAsiaTheme="minorEastAsia"/>
          <w:sz w:val="23"/>
          <w:szCs w:val="23"/>
          <w:lang w:val="en-US"/>
        </w:rPr>
        <w:t>,</w:t>
      </w:r>
      <w:r w:rsidR="03FA9FD1" w:rsidRPr="5911DDBD">
        <w:rPr>
          <w:rFonts w:eastAsiaTheme="minorEastAsia"/>
          <w:sz w:val="23"/>
          <w:szCs w:val="23"/>
          <w:lang w:val="en-US"/>
        </w:rPr>
        <w:t xml:space="preserve"> </w:t>
      </w:r>
      <w:r w:rsidR="083658F7" w:rsidRPr="5911DDBD">
        <w:rPr>
          <w:rFonts w:eastAsiaTheme="minorEastAsia"/>
          <w:sz w:val="23"/>
          <w:szCs w:val="23"/>
          <w:lang w:val="en-US"/>
        </w:rPr>
        <w:t>75</w:t>
      </w:r>
      <w:r w:rsidR="22132C5D" w:rsidRPr="5911DDBD">
        <w:rPr>
          <w:rFonts w:eastAsiaTheme="minorEastAsia"/>
          <w:sz w:val="23"/>
          <w:szCs w:val="23"/>
          <w:lang w:val="en-US"/>
        </w:rPr>
        <w:t>-</w:t>
      </w:r>
      <w:r w:rsidR="083658F7" w:rsidRPr="5911DDBD">
        <w:rPr>
          <w:rFonts w:eastAsiaTheme="minorEastAsia"/>
          <w:sz w:val="23"/>
          <w:szCs w:val="23"/>
          <w:lang w:val="en-US"/>
        </w:rPr>
        <w:t>90%</w:t>
      </w:r>
      <w:r w:rsidR="6C05344A" w:rsidRPr="5911DDBD">
        <w:rPr>
          <w:rFonts w:eastAsiaTheme="minorEastAsia"/>
          <w:sz w:val="23"/>
          <w:szCs w:val="23"/>
          <w:lang w:val="en-US"/>
        </w:rPr>
        <w:t xml:space="preserve"> </w:t>
      </w:r>
      <w:r w:rsidR="201E9234" w:rsidRPr="5911DDBD">
        <w:rPr>
          <w:rFonts w:eastAsiaTheme="minorEastAsia"/>
          <w:sz w:val="23"/>
          <w:szCs w:val="23"/>
          <w:lang w:val="en-US"/>
        </w:rPr>
        <w:t xml:space="preserve">fewer </w:t>
      </w:r>
      <w:r w:rsidR="001C7EE9">
        <w:rPr>
          <w:rFonts w:eastAsiaTheme="minorEastAsia"/>
          <w:sz w:val="23"/>
          <w:szCs w:val="23"/>
          <w:lang w:val="en-US"/>
        </w:rPr>
        <w:t>surgical procedures</w:t>
      </w:r>
      <w:r w:rsidR="083658F7" w:rsidRPr="5911DDBD">
        <w:rPr>
          <w:rFonts w:eastAsiaTheme="minorEastAsia"/>
          <w:sz w:val="23"/>
          <w:szCs w:val="23"/>
          <w:lang w:val="en-US"/>
        </w:rPr>
        <w:t xml:space="preserve"> </w:t>
      </w:r>
      <w:r w:rsidR="0C6B9404" w:rsidRPr="5911DDBD">
        <w:rPr>
          <w:rFonts w:eastAsiaTheme="minorEastAsia"/>
          <w:sz w:val="23"/>
          <w:szCs w:val="23"/>
          <w:lang w:val="en-US"/>
        </w:rPr>
        <w:t xml:space="preserve">were performed </w:t>
      </w:r>
      <w:r w:rsidR="3142F2E2" w:rsidRPr="5911DDBD">
        <w:rPr>
          <w:rFonts w:eastAsiaTheme="minorEastAsia"/>
          <w:sz w:val="23"/>
          <w:szCs w:val="23"/>
          <w:lang w:val="en-US"/>
        </w:rPr>
        <w:t>compared to</w:t>
      </w:r>
      <w:r w:rsidR="0C6B9404" w:rsidRPr="5911DDBD">
        <w:rPr>
          <w:rFonts w:eastAsiaTheme="minorEastAsia"/>
          <w:sz w:val="23"/>
          <w:szCs w:val="23"/>
          <w:lang w:val="en-US"/>
        </w:rPr>
        <w:t xml:space="preserve"> previous years</w:t>
      </w:r>
      <w:r w:rsidR="00200F83">
        <w:rPr>
          <w:rFonts w:eastAsiaTheme="minorEastAsia"/>
          <w:sz w:val="23"/>
          <w:szCs w:val="23"/>
          <w:lang w:val="en-US"/>
        </w:rPr>
        <w:t>.</w:t>
      </w:r>
      <w:r w:rsidR="000D187D">
        <w:rPr>
          <w:rFonts w:eastAsiaTheme="minorEastAsia"/>
          <w:sz w:val="23"/>
          <w:szCs w:val="23"/>
          <w:lang w:val="en-US"/>
        </w:rPr>
        <w:fldChar w:fldCharType="begin" w:fldLock="1"/>
      </w:r>
      <w:r w:rsidR="000D187D">
        <w:rPr>
          <w:rFonts w:eastAsiaTheme="minorEastAsia"/>
          <w:sz w:val="23"/>
          <w:szCs w:val="23"/>
          <w:lang w:val="en-US"/>
        </w:rPr>
        <w:instrText>ADDIN CSL_CITATION {"citationItems":[{"id":"ITEM-1","itemData":{"author":[{"dropping-particle":"","family":"NZA","given":"","non-dropping-particle":"","parse-names":false,"suffix":""}],"id":"ITEM-1","issued":{"date-parts":[["2020"]]},"title":"Analyse van de gevolgen van de coronacrisis voor de reguliere zorg","type":"report"},"uris":["http://www.mendeley.com/documents/?uuid=4a960468-334f-33b1-9acc-8c4a1dbc18eb"]}],"mendeley":{"formattedCitation":"&lt;sup&gt;6&lt;/sup&gt;","plainTextFormattedCitation":"6","previouslyFormattedCitation":"&lt;sup&gt;6&lt;/sup&gt;"},"properties":{"noteIndex":0},"schema":"https://github.com/citation-style-language/schema/raw/master/csl-citation.json"}</w:instrText>
      </w:r>
      <w:r w:rsidR="000D187D">
        <w:rPr>
          <w:rFonts w:eastAsiaTheme="minorEastAsia"/>
          <w:sz w:val="23"/>
          <w:szCs w:val="23"/>
          <w:lang w:val="en-US"/>
        </w:rPr>
        <w:fldChar w:fldCharType="separate"/>
      </w:r>
      <w:r w:rsidR="000D187D" w:rsidRPr="000D187D">
        <w:rPr>
          <w:rFonts w:eastAsiaTheme="minorEastAsia"/>
          <w:noProof/>
          <w:sz w:val="23"/>
          <w:szCs w:val="23"/>
          <w:vertAlign w:val="superscript"/>
          <w:lang w:val="en-US"/>
        </w:rPr>
        <w:t>6</w:t>
      </w:r>
      <w:r w:rsidR="000D187D">
        <w:rPr>
          <w:rFonts w:eastAsiaTheme="minorEastAsia"/>
          <w:sz w:val="23"/>
          <w:szCs w:val="23"/>
          <w:lang w:val="en-US"/>
        </w:rPr>
        <w:fldChar w:fldCharType="end"/>
      </w:r>
      <w:r w:rsidR="083658F7" w:rsidRPr="5911DDBD">
        <w:rPr>
          <w:rFonts w:eastAsiaTheme="minorEastAsia"/>
          <w:sz w:val="23"/>
          <w:szCs w:val="23"/>
          <w:lang w:val="en-US"/>
        </w:rPr>
        <w:t xml:space="preserve"> The</w:t>
      </w:r>
      <w:r w:rsidR="2FDD41C2" w:rsidRPr="5911DDBD">
        <w:rPr>
          <w:rFonts w:eastAsiaTheme="minorEastAsia"/>
          <w:sz w:val="23"/>
          <w:szCs w:val="23"/>
          <w:lang w:val="en-US"/>
        </w:rPr>
        <w:t xml:space="preserve"> </w:t>
      </w:r>
      <w:r w:rsidR="083658F7" w:rsidRPr="5911DDBD">
        <w:rPr>
          <w:rFonts w:eastAsiaTheme="minorEastAsia"/>
          <w:sz w:val="23"/>
          <w:szCs w:val="23"/>
          <w:lang w:val="en-US"/>
        </w:rPr>
        <w:t xml:space="preserve">impact </w:t>
      </w:r>
      <w:r w:rsidR="6C2DBF35" w:rsidRPr="5911DDBD">
        <w:rPr>
          <w:rFonts w:eastAsiaTheme="minorEastAsia"/>
          <w:sz w:val="23"/>
          <w:szCs w:val="23"/>
          <w:lang w:val="en-US"/>
        </w:rPr>
        <w:t xml:space="preserve">on health care logistics </w:t>
      </w:r>
      <w:r w:rsidR="083658F7" w:rsidRPr="5911DDBD">
        <w:rPr>
          <w:rFonts w:eastAsiaTheme="minorEastAsia"/>
          <w:sz w:val="23"/>
          <w:szCs w:val="23"/>
          <w:lang w:val="en-US"/>
        </w:rPr>
        <w:t xml:space="preserve">of these delays </w:t>
      </w:r>
      <w:r w:rsidR="4DCDC274" w:rsidRPr="5911DDBD">
        <w:rPr>
          <w:rFonts w:eastAsiaTheme="minorEastAsia"/>
          <w:sz w:val="23"/>
          <w:szCs w:val="23"/>
          <w:lang w:val="en-US"/>
        </w:rPr>
        <w:t>can be substantial</w:t>
      </w:r>
      <w:r w:rsidR="001C7EE9">
        <w:rPr>
          <w:rFonts w:eastAsiaTheme="minorEastAsia"/>
          <w:sz w:val="23"/>
          <w:szCs w:val="23"/>
          <w:lang w:val="en-US"/>
        </w:rPr>
        <w:t>. A model</w:t>
      </w:r>
      <w:r w:rsidR="51EB5119" w:rsidRPr="5911DDBD">
        <w:rPr>
          <w:rFonts w:eastAsiaTheme="minorEastAsia"/>
          <w:sz w:val="23"/>
          <w:szCs w:val="23"/>
          <w:lang w:val="en-US"/>
        </w:rPr>
        <w:t xml:space="preserve">ing study </w:t>
      </w:r>
      <w:r w:rsidR="001C7EE9">
        <w:rPr>
          <w:rFonts w:eastAsiaTheme="minorEastAsia"/>
          <w:sz w:val="23"/>
          <w:szCs w:val="23"/>
          <w:lang w:val="en-US"/>
        </w:rPr>
        <w:t xml:space="preserve">has evaluated the consequences of delay of orthopedic surgical procedures. </w:t>
      </w:r>
      <w:commentRangeStart w:id="8"/>
      <w:r w:rsidR="001C7EE9">
        <w:rPr>
          <w:rFonts w:eastAsiaTheme="minorEastAsia"/>
          <w:sz w:val="23"/>
          <w:szCs w:val="23"/>
          <w:lang w:val="en-US"/>
        </w:rPr>
        <w:t xml:space="preserve">The study </w:t>
      </w:r>
      <w:r w:rsidR="51EB5119" w:rsidRPr="5911DDBD">
        <w:rPr>
          <w:rFonts w:eastAsiaTheme="minorEastAsia"/>
          <w:sz w:val="23"/>
          <w:szCs w:val="23"/>
          <w:lang w:val="en-US"/>
        </w:rPr>
        <w:t xml:space="preserve">showed that if elective orthopedic surgery would have </w:t>
      </w:r>
      <w:r w:rsidR="001C7EE9">
        <w:rPr>
          <w:rFonts w:eastAsiaTheme="minorEastAsia"/>
          <w:sz w:val="23"/>
          <w:szCs w:val="23"/>
          <w:lang w:val="en-US"/>
        </w:rPr>
        <w:t xml:space="preserve">been </w:t>
      </w:r>
      <w:r w:rsidR="51EB5119" w:rsidRPr="5911DDBD">
        <w:rPr>
          <w:rFonts w:eastAsiaTheme="minorEastAsia"/>
          <w:sz w:val="23"/>
          <w:szCs w:val="23"/>
          <w:lang w:val="en-US"/>
        </w:rPr>
        <w:t>resumed in June 2020 in the USA, it would have taken 7-16 months until the health-care system performed at 90% of the expected volume of surgery</w:t>
      </w:r>
      <w:r w:rsidR="00200F83">
        <w:rPr>
          <w:rFonts w:eastAsiaTheme="minorEastAsia"/>
          <w:sz w:val="23"/>
          <w:szCs w:val="23"/>
          <w:lang w:val="en-US"/>
        </w:rPr>
        <w:t>.</w:t>
      </w:r>
      <w:r w:rsidR="000D187D">
        <w:rPr>
          <w:rFonts w:eastAsiaTheme="minorEastAsia"/>
          <w:sz w:val="23"/>
          <w:szCs w:val="23"/>
          <w:lang w:val="en-US"/>
        </w:rPr>
        <w:fldChar w:fldCharType="begin" w:fldLock="1"/>
      </w:r>
      <w:r w:rsidR="000D187D">
        <w:rPr>
          <w:rFonts w:eastAsiaTheme="minorEastAsia"/>
          <w:sz w:val="23"/>
          <w:szCs w:val="23"/>
          <w:lang w:val="en-US"/>
        </w:rPr>
        <w:instrText>ADDIN CSL_CITATION {"citationItems":[{"id":"ITEM-1","itemData":{"DOI":"10.2106/JBJS.20.00690","ISBN":"0000000179058","author":[{"dropping-particle":"","family":"Powell","given":"Sarah N","non-dropping-particle":"","parse-names":false,"suffix":""},{"dropping-particle":"","family":"Mullen","given":"Timothy","non-dropping-particle":"","parse-names":false,"suffix":""},{"dropping-particle":"","family":"Young","given":"Lynn","non-dropping-particle":"","parse-names":false,"suffix":""},{"dropping-particle":"","family":"Heald","given":"Duane","non-dropping-particle":"","parse-names":false,"suffix":""},{"dropping-particle":"","family":"Iv","given":"Elisha T Powell","non-dropping-particle":"","parse-names":false,"suffix":""}],"container-title":"Journal of Bone and Joint Surgery ","id":"ITEM-1","issued":{"date-parts":[["2020"]]},"title":"SARS-CoV-2 Impact on Elective Orthopaedic Surgery: Implications for Post-Pandemic Recovery","type":"article-journal"},"uris":["http://www.mendeley.com/documents/?uuid=e050101e-19c8-348f-81dc-58a5fa29f68e"]}],"mendeley":{"formattedCitation":"&lt;sup&gt;8&lt;/sup&gt;","plainTextFormattedCitation":"8","previouslyFormattedCitation":"&lt;sup&gt;8&lt;/sup&gt;"},"properties":{"noteIndex":0},"schema":"https://github.com/citation-style-language/schema/raw/master/csl-citation.json"}</w:instrText>
      </w:r>
      <w:r w:rsidR="000D187D">
        <w:rPr>
          <w:rFonts w:eastAsiaTheme="minorEastAsia"/>
          <w:sz w:val="23"/>
          <w:szCs w:val="23"/>
          <w:lang w:val="en-US"/>
        </w:rPr>
        <w:fldChar w:fldCharType="separate"/>
      </w:r>
      <w:r w:rsidR="000D187D" w:rsidRPr="000D187D">
        <w:rPr>
          <w:rFonts w:eastAsiaTheme="minorEastAsia"/>
          <w:noProof/>
          <w:sz w:val="23"/>
          <w:szCs w:val="23"/>
          <w:vertAlign w:val="superscript"/>
          <w:lang w:val="en-US"/>
        </w:rPr>
        <w:t>8</w:t>
      </w:r>
      <w:r w:rsidR="000D187D">
        <w:rPr>
          <w:rFonts w:eastAsiaTheme="minorEastAsia"/>
          <w:sz w:val="23"/>
          <w:szCs w:val="23"/>
          <w:lang w:val="en-US"/>
        </w:rPr>
        <w:fldChar w:fldCharType="end"/>
      </w:r>
      <w:commentRangeEnd w:id="8"/>
      <w:r w:rsidR="005966E7">
        <w:rPr>
          <w:rStyle w:val="CommentReference"/>
        </w:rPr>
        <w:commentReference w:id="8"/>
      </w:r>
      <w:r w:rsidR="3C4577D6" w:rsidRPr="5911DDBD">
        <w:rPr>
          <w:rFonts w:eastAsiaTheme="minorEastAsia"/>
          <w:sz w:val="23"/>
          <w:szCs w:val="23"/>
          <w:lang w:val="en-US"/>
        </w:rPr>
        <w:t xml:space="preserve"> </w:t>
      </w:r>
      <w:r w:rsidR="0EA74164" w:rsidRPr="5911DDBD">
        <w:rPr>
          <w:rFonts w:eastAsiaTheme="minorEastAsia"/>
          <w:sz w:val="23"/>
          <w:szCs w:val="23"/>
          <w:lang w:val="en-US"/>
        </w:rPr>
        <w:t>Because an accumulating group of patients is waiting for vital surgeries, our society is facing dilemmas about which patients should be prioritized.</w:t>
      </w:r>
      <w:r w:rsidR="401C91F5" w:rsidRPr="5911DDBD">
        <w:rPr>
          <w:rFonts w:eastAsiaTheme="minorEastAsia"/>
          <w:sz w:val="23"/>
          <w:szCs w:val="23"/>
          <w:lang w:val="en-US"/>
        </w:rPr>
        <w:t xml:space="preserve"> </w:t>
      </w:r>
    </w:p>
    <w:p w14:paraId="4961370D" w14:textId="3C2B0C87" w:rsidR="256137A7" w:rsidRPr="000D187D" w:rsidRDefault="401C91F5" w:rsidP="5911DDBD">
      <w:pPr>
        <w:rPr>
          <w:rFonts w:eastAsiaTheme="minorEastAsia"/>
          <w:lang w:val="en-US"/>
        </w:rPr>
      </w:pPr>
      <w:r w:rsidRPr="000D187D">
        <w:rPr>
          <w:rFonts w:eastAsiaTheme="minorEastAsia"/>
          <w:lang w:val="en-US"/>
        </w:rPr>
        <w:t xml:space="preserve">Experts in the field of medical ethics, </w:t>
      </w:r>
      <w:r w:rsidR="63C37A7D" w:rsidRPr="000D187D">
        <w:rPr>
          <w:rFonts w:eastAsiaTheme="minorEastAsia"/>
          <w:lang w:val="en-US"/>
        </w:rPr>
        <w:t xml:space="preserve">recently proposed that </w:t>
      </w:r>
      <w:r w:rsidR="280D53EC" w:rsidRPr="000D187D">
        <w:rPr>
          <w:rFonts w:eastAsiaTheme="minorEastAsia"/>
          <w:lang w:val="en-US"/>
        </w:rPr>
        <w:t xml:space="preserve">the distribution of </w:t>
      </w:r>
      <w:r w:rsidR="787790E5" w:rsidRPr="000D187D">
        <w:rPr>
          <w:rFonts w:eastAsiaTheme="minorEastAsia"/>
          <w:lang w:val="en-US"/>
        </w:rPr>
        <w:t xml:space="preserve">scarce </w:t>
      </w:r>
      <w:r w:rsidR="36DC8F99" w:rsidRPr="000D187D">
        <w:rPr>
          <w:rFonts w:eastAsiaTheme="minorEastAsia"/>
          <w:lang w:val="en-US"/>
        </w:rPr>
        <w:t>(</w:t>
      </w:r>
      <w:r w:rsidR="787790E5" w:rsidRPr="000D187D">
        <w:rPr>
          <w:rFonts w:eastAsiaTheme="minorEastAsia"/>
          <w:lang w:val="en-US"/>
        </w:rPr>
        <w:t>surgical</w:t>
      </w:r>
      <w:r w:rsidR="362D7AE5" w:rsidRPr="000D187D">
        <w:rPr>
          <w:rFonts w:eastAsiaTheme="minorEastAsia"/>
          <w:lang w:val="en-US"/>
        </w:rPr>
        <w:t>)</w:t>
      </w:r>
      <w:r w:rsidR="787790E5" w:rsidRPr="000D187D">
        <w:rPr>
          <w:rFonts w:eastAsiaTheme="minorEastAsia"/>
          <w:lang w:val="en-US"/>
        </w:rPr>
        <w:t xml:space="preserve"> </w:t>
      </w:r>
      <w:r w:rsidR="7EB1166A" w:rsidRPr="000D187D">
        <w:rPr>
          <w:rFonts w:eastAsiaTheme="minorEastAsia"/>
          <w:lang w:val="en-US"/>
        </w:rPr>
        <w:t xml:space="preserve">resources </w:t>
      </w:r>
      <w:r w:rsidR="004F1948" w:rsidRPr="000D187D">
        <w:rPr>
          <w:rFonts w:eastAsiaTheme="minorEastAsia"/>
          <w:lang w:val="en-US"/>
        </w:rPr>
        <w:t>can be</w:t>
      </w:r>
      <w:r w:rsidR="7EB1166A" w:rsidRPr="000D187D">
        <w:rPr>
          <w:rFonts w:eastAsiaTheme="minorEastAsia"/>
          <w:lang w:val="en-US"/>
        </w:rPr>
        <w:t xml:space="preserve"> </w:t>
      </w:r>
      <w:r w:rsidR="6832733B" w:rsidRPr="000D187D">
        <w:rPr>
          <w:rFonts w:eastAsiaTheme="minorEastAsia"/>
          <w:lang w:val="en-US"/>
        </w:rPr>
        <w:t xml:space="preserve">evaluated by the following four ethical values: </w:t>
      </w:r>
      <w:r w:rsidR="1A564374" w:rsidRPr="000D187D">
        <w:rPr>
          <w:rFonts w:eastAsiaTheme="minorEastAsia"/>
          <w:lang w:val="en-US"/>
        </w:rPr>
        <w:t xml:space="preserve">1) </w:t>
      </w:r>
      <w:r w:rsidR="2823FB9C" w:rsidRPr="000D187D">
        <w:rPr>
          <w:rFonts w:eastAsiaTheme="minorEastAsia"/>
          <w:lang w:val="en-US"/>
        </w:rPr>
        <w:t>T</w:t>
      </w:r>
      <w:r w:rsidR="520E02B1" w:rsidRPr="000D187D">
        <w:rPr>
          <w:rFonts w:eastAsiaTheme="minorEastAsia"/>
          <w:lang w:val="en-US"/>
        </w:rPr>
        <w:t xml:space="preserve">he </w:t>
      </w:r>
      <w:r w:rsidR="6B551FD4" w:rsidRPr="000D187D">
        <w:rPr>
          <w:rFonts w:eastAsiaTheme="minorEastAsia"/>
          <w:lang w:val="en-US"/>
        </w:rPr>
        <w:t xml:space="preserve">scarce resources </w:t>
      </w:r>
      <w:r w:rsidR="520E02B1" w:rsidRPr="000D187D">
        <w:rPr>
          <w:rFonts w:eastAsiaTheme="minorEastAsia"/>
          <w:lang w:val="en-US"/>
        </w:rPr>
        <w:t>are</w:t>
      </w:r>
      <w:r w:rsidR="79D2767C" w:rsidRPr="000D187D">
        <w:rPr>
          <w:rFonts w:eastAsiaTheme="minorEastAsia"/>
          <w:lang w:val="en-US"/>
        </w:rPr>
        <w:t xml:space="preserve"> used to</w:t>
      </w:r>
      <w:r w:rsidR="520E02B1" w:rsidRPr="000D187D">
        <w:rPr>
          <w:rFonts w:eastAsiaTheme="minorEastAsia"/>
          <w:lang w:val="en-US"/>
        </w:rPr>
        <w:t xml:space="preserve"> </w:t>
      </w:r>
      <w:r w:rsidR="1A564374" w:rsidRPr="000D187D">
        <w:rPr>
          <w:rFonts w:eastAsiaTheme="minorEastAsia"/>
          <w:lang w:val="en-US"/>
        </w:rPr>
        <w:t>maximize</w:t>
      </w:r>
      <w:r w:rsidR="6399FAAA" w:rsidRPr="000D187D">
        <w:rPr>
          <w:rFonts w:eastAsiaTheme="minorEastAsia"/>
          <w:lang w:val="en-US"/>
        </w:rPr>
        <w:t xml:space="preserve"> the benefits</w:t>
      </w:r>
      <w:r w:rsidR="1932986F" w:rsidRPr="000D187D">
        <w:rPr>
          <w:rFonts w:eastAsiaTheme="minorEastAsia"/>
          <w:lang w:val="en-US"/>
        </w:rPr>
        <w:t>; 2)</w:t>
      </w:r>
      <w:r w:rsidR="0EA74164" w:rsidRPr="000D187D">
        <w:rPr>
          <w:rFonts w:eastAsiaTheme="minorEastAsia"/>
          <w:lang w:val="en-US"/>
        </w:rPr>
        <w:t xml:space="preserve"> </w:t>
      </w:r>
      <w:r w:rsidR="2652AFC5" w:rsidRPr="000D187D">
        <w:rPr>
          <w:rFonts w:eastAsiaTheme="minorEastAsia"/>
          <w:lang w:val="en-US"/>
        </w:rPr>
        <w:t>P</w:t>
      </w:r>
      <w:r w:rsidR="0ECCFAFA" w:rsidRPr="000D187D">
        <w:rPr>
          <w:rFonts w:eastAsiaTheme="minorEastAsia"/>
          <w:lang w:val="en-US"/>
        </w:rPr>
        <w:t xml:space="preserve">eople are </w:t>
      </w:r>
      <w:r w:rsidR="0EA74164" w:rsidRPr="000D187D">
        <w:rPr>
          <w:rFonts w:eastAsiaTheme="minorEastAsia"/>
          <w:lang w:val="en-US"/>
        </w:rPr>
        <w:t>treat</w:t>
      </w:r>
      <w:r w:rsidR="576CD02D" w:rsidRPr="000D187D">
        <w:rPr>
          <w:rFonts w:eastAsiaTheme="minorEastAsia"/>
          <w:lang w:val="en-US"/>
        </w:rPr>
        <w:t>ed</w:t>
      </w:r>
      <w:r w:rsidR="0EA74164" w:rsidRPr="000D187D">
        <w:rPr>
          <w:rFonts w:eastAsiaTheme="minorEastAsia"/>
          <w:lang w:val="en-US"/>
        </w:rPr>
        <w:t xml:space="preserve"> equally</w:t>
      </w:r>
      <w:r w:rsidR="29C08CB0" w:rsidRPr="000D187D">
        <w:rPr>
          <w:rFonts w:eastAsiaTheme="minorEastAsia"/>
          <w:lang w:val="en-US"/>
        </w:rPr>
        <w:t xml:space="preserve">; 3) </w:t>
      </w:r>
      <w:r w:rsidR="07781F8B" w:rsidRPr="000D187D">
        <w:rPr>
          <w:rFonts w:eastAsiaTheme="minorEastAsia"/>
          <w:lang w:val="en-US"/>
        </w:rPr>
        <w:t>I</w:t>
      </w:r>
      <w:r w:rsidR="0EA74164" w:rsidRPr="000D187D">
        <w:rPr>
          <w:rFonts w:eastAsiaTheme="minorEastAsia"/>
          <w:lang w:val="en-US"/>
        </w:rPr>
        <w:t>nstrumental value</w:t>
      </w:r>
      <w:r w:rsidR="0DBEBFEC" w:rsidRPr="000D187D">
        <w:rPr>
          <w:rFonts w:eastAsiaTheme="minorEastAsia"/>
          <w:lang w:val="en-US"/>
        </w:rPr>
        <w:t xml:space="preserve"> </w:t>
      </w:r>
      <w:r w:rsidR="4AD00FD4" w:rsidRPr="000D187D">
        <w:rPr>
          <w:rFonts w:eastAsiaTheme="minorEastAsia"/>
          <w:lang w:val="en-US"/>
        </w:rPr>
        <w:t xml:space="preserve">is </w:t>
      </w:r>
      <w:r w:rsidR="0DBEBFEC" w:rsidRPr="000D187D">
        <w:rPr>
          <w:rFonts w:eastAsiaTheme="minorEastAsia"/>
          <w:lang w:val="en-US"/>
        </w:rPr>
        <w:t>promoted and rewarded; 4)</w:t>
      </w:r>
      <w:r w:rsidR="0EA74164" w:rsidRPr="000D187D">
        <w:rPr>
          <w:rFonts w:eastAsiaTheme="minorEastAsia"/>
          <w:lang w:val="en-US"/>
        </w:rPr>
        <w:t xml:space="preserve"> </w:t>
      </w:r>
      <w:r w:rsidR="54CC680E" w:rsidRPr="000D187D">
        <w:rPr>
          <w:rFonts w:eastAsiaTheme="minorEastAsia"/>
          <w:lang w:val="en-US"/>
        </w:rPr>
        <w:t>T</w:t>
      </w:r>
      <w:r w:rsidR="0EA74164" w:rsidRPr="000D187D">
        <w:rPr>
          <w:rFonts w:eastAsiaTheme="minorEastAsia"/>
          <w:lang w:val="en-US"/>
        </w:rPr>
        <w:t>he worst off</w:t>
      </w:r>
      <w:r w:rsidR="000D187D" w:rsidRPr="000D187D">
        <w:rPr>
          <w:rFonts w:eastAsiaTheme="minorEastAsia"/>
          <w:lang w:val="en-US"/>
        </w:rPr>
        <w:t xml:space="preserve"> are prioritized</w:t>
      </w:r>
      <w:r w:rsidR="00200F83">
        <w:rPr>
          <w:rFonts w:eastAsiaTheme="minorEastAsia"/>
          <w:lang w:val="en-US"/>
        </w:rPr>
        <w:t>.</w:t>
      </w:r>
      <w:r w:rsidR="000D187D" w:rsidRPr="000D187D">
        <w:rPr>
          <w:rFonts w:eastAsiaTheme="minorEastAsia"/>
          <w:vertAlign w:val="superscript"/>
          <w:lang w:val="en-US"/>
        </w:rPr>
        <w:fldChar w:fldCharType="begin" w:fldLock="1"/>
      </w:r>
      <w:r w:rsidR="000D187D" w:rsidRPr="000D187D">
        <w:rPr>
          <w:rFonts w:eastAsiaTheme="minorEastAsia"/>
          <w:vertAlign w:val="superscript"/>
          <w:lang w:val="en-US"/>
        </w:rPr>
        <w:instrText>ADDIN CSL_CITATION {"citationItems":[{"id":"ITEM-1","itemData":{"DOI":"10.1056/NEJMsb2005114","ISSN":"15334406","PMID":"32202722","author":[{"dropping-particle":"","family":"Emanuel","given":"Ezekiel J.","non-dropping-particle":"","parse-names":false,"suffix":""},{"dropping-particle":"","family":"Persad","given":"Govind","non-dropping-particle":"","parse-names":false,"suffix":""},{"dropping-particle":"","family":"Upshur","given":"Ross","non-dropping-particle":"","parse-names":false,"suffix":""},{"dropping-particle":"","family":"Thome","given":"Beatriz","non-dropping-particle":"","parse-names":false,"suffix":""},{"dropping-particle":"","family":"Parker","given":"Michael","non-dropping-particle":"","parse-names":false,"suffix":""},{"dropping-particle":"","family":"Glickman","given":"Aaron","non-dropping-particle":"","parse-names":false,"suffix":""},{"dropping-particle":"","family":"Zhang","given":"Cathy","non-dropping-particle":"","parse-names":false,"suffix":""},{"dropping-particle":"","family":"Boyle","given":"Connor","non-dropping-particle":"","parse-names":false,"suffix":""},{"dropping-particle":"","family":"Smith","given":"Maxwell","non-dropping-particle":"","parse-names":false,"suffix":""},{"dropping-particle":"","family":"Phillips","given":"James P.","non-dropping-particle":"","parse-names":false,"suffix":""}],"container-title":"The New England journal of medicine","id":"ITEM-1","issued":{"date-parts":[["2020"]]},"note":"No single value is suffience alone to determine which patient should receive scarce resources. \n\nFair allocation requires a multivalue ethiucal framework that can be adapted, depending on the resource and context in question.&amp;quot;\n\n&amp;quot;Priority for limited resources should aim both at saving the most lives and at maximixing imporvements in individuals' post-treatment length of life (26,28, 29)","page":"1-7","title":"Fair Allocation of Scarce Medical Resources in the Time of Covid-19","type":"article-journal"},"uris":["http://www.mendeley.com/documents/?uuid=f2b8e5b0-8a7b-451f-a428-981a538ba935"]}],"mendeley":{"formattedCitation":"&lt;sup&gt;2&lt;/sup&gt;","plainTextFormattedCitation":"2","previouslyFormattedCitation":"&lt;sup&gt;2&lt;/sup&gt;"},"properties":{"noteIndex":0},"schema":"https://github.com/citation-style-language/schema/raw/master/csl-citation.json"}</w:instrText>
      </w:r>
      <w:r w:rsidR="000D187D" w:rsidRPr="000D187D">
        <w:rPr>
          <w:rFonts w:eastAsiaTheme="minorEastAsia"/>
          <w:vertAlign w:val="superscript"/>
          <w:lang w:val="en-US"/>
        </w:rPr>
        <w:fldChar w:fldCharType="separate"/>
      </w:r>
      <w:r w:rsidR="000D187D" w:rsidRPr="000D187D">
        <w:rPr>
          <w:rFonts w:eastAsiaTheme="minorEastAsia"/>
          <w:noProof/>
          <w:vertAlign w:val="superscript"/>
          <w:lang w:val="en-US"/>
        </w:rPr>
        <w:t>2</w:t>
      </w:r>
      <w:r w:rsidR="000D187D" w:rsidRPr="000D187D">
        <w:rPr>
          <w:rFonts w:eastAsiaTheme="minorEastAsia"/>
          <w:vertAlign w:val="superscript"/>
          <w:lang w:val="en-US"/>
        </w:rPr>
        <w:fldChar w:fldCharType="end"/>
      </w:r>
      <w:r w:rsidR="09229DE7" w:rsidRPr="000D187D">
        <w:rPr>
          <w:rFonts w:eastAsiaTheme="minorEastAsia"/>
          <w:lang w:val="en-US"/>
        </w:rPr>
        <w:t xml:space="preserve"> </w:t>
      </w:r>
      <w:r w:rsidR="7C30960B" w:rsidRPr="000D187D">
        <w:rPr>
          <w:rFonts w:eastAsiaTheme="minorEastAsia"/>
          <w:lang w:val="en-US"/>
        </w:rPr>
        <w:t xml:space="preserve">In the context of a pandemic, it justifiable to </w:t>
      </w:r>
      <w:r w:rsidR="00516760">
        <w:rPr>
          <w:rFonts w:eastAsiaTheme="minorEastAsia"/>
          <w:lang w:val="en-US"/>
        </w:rPr>
        <w:t xml:space="preserve">focus on maximizing </w:t>
      </w:r>
      <w:r w:rsidR="7C30960B" w:rsidRPr="000D187D">
        <w:rPr>
          <w:rFonts w:eastAsiaTheme="minorEastAsia"/>
          <w:lang w:val="en-US"/>
        </w:rPr>
        <w:t xml:space="preserve">the </w:t>
      </w:r>
      <w:r w:rsidR="613C78D6" w:rsidRPr="000D187D">
        <w:rPr>
          <w:rFonts w:eastAsiaTheme="minorEastAsia"/>
          <w:lang w:val="en-US"/>
        </w:rPr>
        <w:t>benefits</w:t>
      </w:r>
      <w:r w:rsidR="7C30960B" w:rsidRPr="000D187D">
        <w:rPr>
          <w:rFonts w:eastAsiaTheme="minorEastAsia"/>
          <w:lang w:val="en-US"/>
        </w:rPr>
        <w:t xml:space="preserve"> (first value)</w:t>
      </w:r>
      <w:r w:rsidR="00200F83">
        <w:rPr>
          <w:rFonts w:eastAsiaTheme="minorEastAsia"/>
          <w:lang w:val="en-US"/>
        </w:rPr>
        <w:t>.</w:t>
      </w:r>
      <w:r w:rsidR="00516760">
        <w:rPr>
          <w:rFonts w:eastAsiaTheme="minorEastAsia"/>
          <w:lang w:val="en-US"/>
        </w:rPr>
        <w:t xml:space="preserve"> </w:t>
      </w:r>
      <w:r w:rsidR="00516760">
        <w:rPr>
          <w:rFonts w:eastAsiaTheme="minorEastAsia"/>
          <w:lang w:val="en-US"/>
        </w:rPr>
        <w:fldChar w:fldCharType="begin" w:fldLock="1"/>
      </w:r>
      <w:r w:rsidR="00516760">
        <w:rPr>
          <w:rFonts w:eastAsiaTheme="minorEastAsia"/>
          <w:lang w:val="en-US"/>
        </w:rPr>
        <w:instrText>ADDIN CSL_CITATION {"citationItems":[{"id":"ITEM-1","itemData":{"author":[{"dropping-particle":"","family":"Vergano","given":"Marco","non-dropping-particle":"","parse-names":false,"suffix":""},{"dropping-particle":"","family":"Bertolini","given":"Guido","non-dropping-particle":"","parse-names":false,"suffix":""},{"dropping-particle":"","family":"Giannini","given":"Alberto","non-dropping-particle":"","parse-names":false,"suffix":""},{"dropping-particle":"","family":"Gristina","given":"Giuseppe","non-dropping-particle":"","parse-names":false,"suffix":""},{"dropping-particle":"","family":"Livigni","given":"Sergio","non-dropping-particle":"","parse-names":false,"suffix":""},{"dropping-particle":"","family":"Mistraletti","given":"Giovanni","non-dropping-particle":"","parse-names":false,"suffix":""},{"dropping-particle":"","family":"Petrini","given":"Flavia","non-dropping-particle":"","parse-names":false,"suffix":""}],"id":"ITEM-1","issued":{"date-parts":[["2020"]]},"title":"Clinical Ethics Recommendations for the Allocation of Intensive Care Treatments in exceptional, resource-limited circumstances","type":"report"},"uris":["http://www.mendeley.com/documents/?uuid=71749a62-145f-3da6-805a-d8805589e6d8"]},{"id":"ITEM-2","itemData":{"DOI":"10.1378/chest.14-0742","ISSN":"19313543","abstract":"BACKGROUND: Mass critical care entails time-sensitive decisions and changes in the standard of care that it is possible to deliver. These circumstances increase provider uncertainty as well as patients' vulnerability and may, therefore, jeopardize disciplined, ethical decision-making. Planning for pandemics and disasters should incorporate ethics guidance to support providers who may otherwise make ad hoc patient care decisions that overstep ethical boundaries. This article provides consensus-developed suggestions about ethical challenges in caring for the critically ill or injured during pandemics or disasters. The suggestions in this article are important for all of those involved in any pandemic or disaster with multiple critically ill or injured patients, including front-line clinicians, hospital administrators, and public health or government officials. METHODS: We adapted the American College of Chest Physicians (CHEST) Guidelines Oversight Committee's methodology to develop suggestions. Twenty-four key questions were developed, and literature searches were conducted to identify evidence for suggestions. The detailed literature reviews produced 144 articles. Based on their expertise within this domain, panel members also supplemented the literature search with governmental publications, interdisciplinary workgroup consensus documents, and other information not retrieved through PubMed. The literature in this field is not suitable to support evidence-based recommendations. Therefore, the panel developed expert opinion-based suggestions using a modified Delphi process. RESULTS: We report the suggestions that focus on five essential domains: triage and allocation, ethical concerns of patients and families, ethical responsibilities to providers, conduct of research, and international concerns. CONCLUSIONS: Ethics issues permeate virtually all aspects of pandemic and disaster response. We have addressed some of the most pressing issues, focusing on five essential domains: triage and allocation, ethical concerns of patients and families, ethical responsibilities to providers, conduct of research, and international concerns. Our suggestions reflect the consensus of the Task Force. We recognize, however, that some suggestions, including those related to end-of-life care, may be controversial. We highlight the need for additional research and dialogue in articulating values to guide health-care decisions during disasters.","author":[{"dropping-particle":"","family":"Daugherty Biddison","given":"Lee","non-dropping-particle":"","parse-names":false,"suffix":""},{"dropping-particle":"","family":"Berkowitz","given":"Kenneth A.","non-dropping-particle":"","parse-names":false,"suffix":""},{"dropping-particle":"","family":"Courtney","given":"Brooke","non-dropping-particle":"","parse-names":false,"suffix":""},{"dropping-particle":"","family":"Jong","given":"Marla J.","non-dropping-particle":"De","parse-names":false,"suffix":""},{"dropping-particle":"V.","family":"Devereaux","given":"Asha","non-dropping-particle":"","parse-names":false,"suffix":""},{"dropping-particle":"","family":"Kissoon","given":"Niranjan","non-dropping-particle":"","parse-names":false,"suffix":""},{"dropping-particle":"","family":"Roxland","given":"Beth E.","non-dropping-particle":"","parse-names":false,"suffix":""},{"dropping-particle":"","family":"Sprung","given":"Charles L.","non-dropping-particle":"","parse-names":false,"suffix":""},{"dropping-particle":"","family":"Dichter","given":"Jeffrey R.","non-dropping-particle":"","parse-names":false,"suffix":""},{"dropping-particle":"","family":"Christian","given":"Michael D.","non-dropping-particle":"","parse-names":false,"suffix":""},{"dropping-particle":"","family":"Powell","given":"Tia","non-dropping-particle":"","parse-names":false,"suffix":""}],"container-title":"Chest","id":"ITEM-2","issue":"4 Suppl","issued":{"date-parts":[["2014","10","1"]]},"page":"e145S-e155S","publisher":"Elsevier Inc","title":"Ethical considerations: Care of the critically ill and injured during pandemics and disasters: CHEST consensus statement","type":"article-journal","volume":"146"},"uris":["http://www.mendeley.com/documents/?uuid=84ca953d-22e6-3322-ab50-d8c76a930e5d"]},{"id":"ITEM-3","itemData":{"author":[{"dropping-particle":"","family":"Bayer","given":"Ronald","non-dropping-particle":"","parse-names":false,"suffix":""}],"id":"ITEM-3","issued":{"date-parts":[["2011"]]},"title":"Ethical Considerations for Decision Making Regarding Allocation of Mechanical Ventilators during a Severe Influenza Pandemic or Other Public Health Emergency","type":"report"},"uris":["http://www.mendeley.com/documents/?uuid=d08205da-802d-39cc-a4af-857b4e12229b"]},{"id":"ITEM-4","itemData":{"author":[{"dropping-particle":"","family":"York State Department of Health","given":"New","non-dropping-particle":"","parse-names":false,"suffix":""}],"id":"ITEM-4","issued":{"date-parts":[["2015"]]},"title":"VENTILATOR ALLOCATION GUIDELINES New York State Task Force on Life and the Law New York State Department of Health","type":"report"},"uris":["http://www.mendeley.com/documents/?uuid=3b52dff7-276d-383f-aefd-b0b9390ba647"]},{"id":"ITEM-5","itemData":{"URL":"https://www.hsj.co.uk/swine-flu/responding-to-pandemic-influenza-the-ethical-framework-for-policy-and-planning/5005219.article","accessed":{"date-parts":[["2020","5","17"]]},"author":[{"dropping-particle":"","family":"Toner","given":"Eric","non-dropping-particle":"","parse-names":false,"suffix":""},{"dropping-particle":"","family":"Waldhorn","given":"Richard","non-dropping-particle":"","parse-names":false,"suffix":""}],"id":"ITEM-5","issued":{"date-parts":[["2020"]]},"title":"Responding to pandemic influenza - The ethical framework for policy and planning | Information | Health Service Journal","type":"webpage"},"uris":["http://www.mendeley.com/documents/?uuid=8de40761-8611-309c-8560-38fce7062392"]}],"mendeley":{"formattedCitation":"&lt;sup&gt;9–13&lt;/sup&gt;","plainTextFormattedCitation":"9–13","previouslyFormattedCitation":"&lt;sup&gt;9–13&lt;/sup&gt;"},"properties":{"noteIndex":0},"schema":"https://github.com/citation-style-language/schema/raw/master/csl-citation.json"}</w:instrText>
      </w:r>
      <w:r w:rsidR="00516760">
        <w:rPr>
          <w:rFonts w:eastAsiaTheme="minorEastAsia"/>
          <w:lang w:val="en-US"/>
        </w:rPr>
        <w:fldChar w:fldCharType="separate"/>
      </w:r>
      <w:r w:rsidR="00516760" w:rsidRPr="00516760">
        <w:rPr>
          <w:rFonts w:eastAsiaTheme="minorEastAsia"/>
          <w:noProof/>
          <w:vertAlign w:val="superscript"/>
          <w:lang w:val="en-US"/>
        </w:rPr>
        <w:t>9–13</w:t>
      </w:r>
      <w:r w:rsidR="00516760">
        <w:rPr>
          <w:rFonts w:eastAsiaTheme="minorEastAsia"/>
          <w:lang w:val="en-US"/>
        </w:rPr>
        <w:fldChar w:fldCharType="end"/>
      </w:r>
      <w:r w:rsidR="4C608E21" w:rsidRPr="000D187D">
        <w:rPr>
          <w:rFonts w:eastAsiaTheme="minorEastAsia"/>
          <w:lang w:val="en-US"/>
        </w:rPr>
        <w:t xml:space="preserve"> This is consistent with utilitarian ethical perspective</w:t>
      </w:r>
      <w:r w:rsidR="486161A8" w:rsidRPr="000D187D">
        <w:rPr>
          <w:rFonts w:eastAsiaTheme="minorEastAsia"/>
          <w:lang w:val="en-US"/>
        </w:rPr>
        <w:t>s</w:t>
      </w:r>
      <w:r w:rsidR="5D3306F3" w:rsidRPr="000D187D">
        <w:rPr>
          <w:rFonts w:eastAsiaTheme="minorEastAsia"/>
          <w:lang w:val="en-US"/>
        </w:rPr>
        <w:t xml:space="preserve">, which </w:t>
      </w:r>
      <w:r w:rsidR="4C608E21" w:rsidRPr="000D187D">
        <w:rPr>
          <w:rFonts w:eastAsiaTheme="minorEastAsia"/>
          <w:lang w:val="en-US"/>
        </w:rPr>
        <w:t>emphasize population outcomes</w:t>
      </w:r>
      <w:r w:rsidR="26644134" w:rsidRPr="000D187D">
        <w:rPr>
          <w:rFonts w:eastAsiaTheme="minorEastAsia"/>
          <w:lang w:val="en-US"/>
        </w:rPr>
        <w:t xml:space="preserve"> over individual outcomes</w:t>
      </w:r>
      <w:r w:rsidR="00200F83">
        <w:rPr>
          <w:rFonts w:eastAsiaTheme="minorEastAsia"/>
          <w:lang w:val="en-US"/>
        </w:rPr>
        <w:t>.</w:t>
      </w:r>
      <w:r w:rsidR="00516760">
        <w:rPr>
          <w:rFonts w:eastAsiaTheme="minorEastAsia"/>
          <w:lang w:val="en-US"/>
        </w:rPr>
        <w:fldChar w:fldCharType="begin" w:fldLock="1"/>
      </w:r>
      <w:r w:rsidR="00516760">
        <w:rPr>
          <w:rFonts w:eastAsiaTheme="minorEastAsia"/>
          <w:lang w:val="en-US"/>
        </w:rPr>
        <w:instrText>ADDIN CSL_CITATION {"citationItems":[{"id":"ITEM-1","itemData":{"author":[{"dropping-particle":"","family":"Garner","given":"Richard T.","non-dropping-particle":"","parse-names":false,"suffix":""},{"dropping-particle":"","family":"Rosen","given":"Bernard","non-dropping-particle":"","parse-names":false,"suffix":""}],"container-title":"eweb:1440","id":"ITEM-1","issued":{"date-parts":[["1967"]]},"publisher":"Macmillan","publisher-place":"New York","title":"Moral Philosophy: A Systematic Introduction to Normative Ethics and Meta-Ethics","type":"book"},"uris":["http://www.mendeley.com/documents/?uuid=62f45735-1e26-30dc-bcd6-ef6e56c2f777"]}],"mendeley":{"formattedCitation":"&lt;sup&gt;14&lt;/sup&gt;","plainTextFormattedCitation":"14","previouslyFormattedCitation":"&lt;sup&gt;14&lt;/sup&gt;"},"properties":{"noteIndex":0},"schema":"https://github.com/citation-style-language/schema/raw/master/csl-citation.json"}</w:instrText>
      </w:r>
      <w:r w:rsidR="00516760">
        <w:rPr>
          <w:rFonts w:eastAsiaTheme="minorEastAsia"/>
          <w:lang w:val="en-US"/>
        </w:rPr>
        <w:fldChar w:fldCharType="separate"/>
      </w:r>
      <w:r w:rsidR="00516760" w:rsidRPr="00516760">
        <w:rPr>
          <w:rFonts w:eastAsiaTheme="minorEastAsia"/>
          <w:noProof/>
          <w:vertAlign w:val="superscript"/>
          <w:lang w:val="en-US"/>
        </w:rPr>
        <w:t>14</w:t>
      </w:r>
      <w:r w:rsidR="00516760">
        <w:rPr>
          <w:rFonts w:eastAsiaTheme="minorEastAsia"/>
          <w:lang w:val="en-US"/>
        </w:rPr>
        <w:fldChar w:fldCharType="end"/>
      </w:r>
      <w:r w:rsidR="6FC25B31" w:rsidRPr="000D187D">
        <w:rPr>
          <w:rFonts w:eastAsiaTheme="minorEastAsia"/>
          <w:lang w:val="en-US"/>
        </w:rPr>
        <w:t xml:space="preserve"> </w:t>
      </w:r>
    </w:p>
    <w:p w14:paraId="23A17867" w14:textId="089EC92A" w:rsidR="256137A7" w:rsidRDefault="008C69CA" w:rsidP="636709EE">
      <w:pPr>
        <w:rPr>
          <w:rFonts w:eastAsiaTheme="minorEastAsia"/>
          <w:sz w:val="23"/>
          <w:szCs w:val="23"/>
          <w:lang w:val="en-US"/>
        </w:rPr>
      </w:pPr>
      <w:r w:rsidRPr="5911DDBD">
        <w:rPr>
          <w:rFonts w:eastAsiaTheme="minorEastAsia"/>
          <w:sz w:val="23"/>
          <w:szCs w:val="23"/>
          <w:lang w:val="en-US"/>
        </w:rPr>
        <w:t>As state</w:t>
      </w:r>
      <w:r>
        <w:rPr>
          <w:rFonts w:eastAsiaTheme="minorEastAsia"/>
          <w:sz w:val="23"/>
          <w:szCs w:val="23"/>
          <w:lang w:val="en-US"/>
        </w:rPr>
        <w:t>d</w:t>
      </w:r>
      <w:r w:rsidRPr="5911DDBD">
        <w:rPr>
          <w:rFonts w:eastAsiaTheme="minorEastAsia"/>
          <w:sz w:val="23"/>
          <w:szCs w:val="23"/>
          <w:lang w:val="en-US"/>
        </w:rPr>
        <w:t xml:space="preserve"> by </w:t>
      </w:r>
      <w:r>
        <w:rPr>
          <w:rFonts w:ascii="Calibri" w:eastAsia="Calibri" w:hAnsi="Calibri" w:cs="Calibri"/>
          <w:lang w:val="en-US"/>
        </w:rPr>
        <w:t xml:space="preserve">Emanuel </w:t>
      </w:r>
      <w:r w:rsidRPr="5911DDBD">
        <w:rPr>
          <w:rFonts w:ascii="Calibri" w:eastAsia="Calibri" w:hAnsi="Calibri" w:cs="Calibri"/>
          <w:lang w:val="en-US"/>
        </w:rPr>
        <w:t>et al.</w:t>
      </w:r>
      <w:r w:rsidRPr="00516760">
        <w:rPr>
          <w:rFonts w:ascii="Calibri" w:eastAsia="Calibri" w:hAnsi="Calibri" w:cs="Calibri"/>
          <w:iCs/>
          <w:lang w:val="en-US"/>
        </w:rPr>
        <w:t>, “</w:t>
      </w:r>
      <w:r w:rsidRPr="00516760">
        <w:rPr>
          <w:rFonts w:ascii="Calibri" w:eastAsia="Calibri" w:hAnsi="Calibri" w:cs="Calibri"/>
          <w:iCs/>
          <w:sz w:val="23"/>
          <w:szCs w:val="23"/>
          <w:lang w:val="en-US"/>
        </w:rPr>
        <w:t>The question is not whether to set priorities, but how to do so ethically and consistently, rather than basing decisions on individual institutions’ approaches or a clinician’s intuition in the heat of the moment</w:t>
      </w:r>
      <w:r w:rsidRPr="00516760">
        <w:rPr>
          <w:rFonts w:ascii="Calibri" w:eastAsia="Calibri" w:hAnsi="Calibri" w:cs="Calibri"/>
          <w:sz w:val="23"/>
          <w:szCs w:val="23"/>
          <w:lang w:val="en-US"/>
        </w:rPr>
        <w:t>”</w:t>
      </w:r>
      <w:r w:rsidR="00200F83">
        <w:rPr>
          <w:rFonts w:ascii="Calibri" w:eastAsia="Calibri" w:hAnsi="Calibri" w:cs="Calibri"/>
          <w:sz w:val="23"/>
          <w:szCs w:val="23"/>
          <w:lang w:val="en-US"/>
        </w:rPr>
        <w:t>.</w:t>
      </w:r>
      <w:r>
        <w:rPr>
          <w:rFonts w:ascii="Calibri" w:eastAsia="Calibri" w:hAnsi="Calibri" w:cs="Calibri"/>
          <w:sz w:val="23"/>
          <w:szCs w:val="23"/>
          <w:lang w:val="en-US"/>
        </w:rPr>
        <w:fldChar w:fldCharType="begin" w:fldLock="1"/>
      </w:r>
      <w:r>
        <w:rPr>
          <w:rFonts w:ascii="Calibri" w:eastAsia="Calibri" w:hAnsi="Calibri" w:cs="Calibri"/>
          <w:sz w:val="23"/>
          <w:szCs w:val="23"/>
          <w:lang w:val="en-US"/>
        </w:rPr>
        <w:instrText>ADDIN CSL_CITATION {"citationItems":[{"id":"ITEM-1","itemData":{"DOI":"10.1056/NEJMsb2005114","ISSN":"15334406","PMID":"32202722","author":[{"dropping-particle":"","family":"Emanuel","given":"Ezekiel J.","non-dropping-particle":"","parse-names":false,"suffix":""},{"dropping-particle":"","family":"Persad","given":"Govind","non-dropping-particle":"","parse-names":false,"suffix":""},{"dropping-particle":"","family":"Upshur","given":"Ross","non-dropping-particle":"","parse-names":false,"suffix":""},{"dropping-particle":"","family":"Thome","given":"Beatriz","non-dropping-particle":"","parse-names":false,"suffix":""},{"dropping-particle":"","family":"Parker","given":"Michael","non-dropping-particle":"","parse-names":false,"suffix":""},{"dropping-particle":"","family":"Glickman","given":"Aaron","non-dropping-particle":"","parse-names":false,"suffix":""},{"dropping-particle":"","family":"Zhang","given":"Cathy","non-dropping-particle":"","parse-names":false,"suffix":""},{"dropping-particle":"","family":"Boyle","given":"Connor","non-dropping-particle":"","parse-names":false,"suffix":""},{"dropping-particle":"","family":"Smith","given":"Maxwell","non-dropping-particle":"","parse-names":false,"suffix":""},{"dropping-particle":"","family":"Phillips","given":"James P.","non-dropping-particle":"","parse-names":false,"suffix":""}],"container-title":"The New England journal of medicine","id":"ITEM-1","issued":{"date-parts":[["2020"]]},"note":"No single value is suffience alone to determine which patient should receive scarce resources. \n\nFair allocation requires a multivalue ethiucal framework that can be adapted, depending on the resource and context in question.&amp;quot;\n\n&amp;quot;Priority for limited resources should aim both at saving the most lives and at maximixing imporvements in individuals' post-treatment length of life (26,28, 29)","page":"1-7","title":"Fair Allocation of Scarce Medical Resources in the Time of Covid-19","type":"article-journal"},"uris":["http://www.mendeley.com/documents/?uuid=f2b8e5b0-8a7b-451f-a428-981a538ba935"]}],"mendeley":{"formattedCitation":"&lt;sup&gt;2&lt;/sup&gt;","plainTextFormattedCitation":"2","previouslyFormattedCitation":"&lt;sup&gt;2&lt;/sup&gt;"},"properties":{"noteIndex":0},"schema":"https://github.com/citation-style-language/schema/raw/master/csl-citation.json"}</w:instrText>
      </w:r>
      <w:r>
        <w:rPr>
          <w:rFonts w:ascii="Calibri" w:eastAsia="Calibri" w:hAnsi="Calibri" w:cs="Calibri"/>
          <w:sz w:val="23"/>
          <w:szCs w:val="23"/>
          <w:lang w:val="en-US"/>
        </w:rPr>
        <w:fldChar w:fldCharType="separate"/>
      </w:r>
      <w:r w:rsidRPr="000D187D">
        <w:rPr>
          <w:rFonts w:ascii="Calibri" w:eastAsia="Calibri" w:hAnsi="Calibri" w:cs="Calibri"/>
          <w:noProof/>
          <w:sz w:val="23"/>
          <w:szCs w:val="23"/>
          <w:vertAlign w:val="superscript"/>
          <w:lang w:val="en-US"/>
        </w:rPr>
        <w:t>2</w:t>
      </w:r>
      <w:r>
        <w:rPr>
          <w:rFonts w:ascii="Calibri" w:eastAsia="Calibri" w:hAnsi="Calibri" w:cs="Calibri"/>
          <w:sz w:val="23"/>
          <w:szCs w:val="23"/>
          <w:lang w:val="en-US"/>
        </w:rPr>
        <w:fldChar w:fldCharType="end"/>
      </w:r>
      <w:r w:rsidRPr="008C69CA">
        <w:rPr>
          <w:lang w:val="en-US"/>
        </w:rPr>
        <w:t xml:space="preserve"> </w:t>
      </w:r>
      <w:r>
        <w:rPr>
          <w:rFonts w:ascii="Calibri" w:eastAsia="Calibri" w:hAnsi="Calibri" w:cs="Calibri"/>
          <w:sz w:val="23"/>
          <w:szCs w:val="23"/>
          <w:lang w:val="en-US"/>
        </w:rPr>
        <w:t>I</w:t>
      </w:r>
      <w:r w:rsidRPr="636709EE">
        <w:rPr>
          <w:lang w:val="en-US"/>
        </w:rPr>
        <w:t xml:space="preserve">n </w:t>
      </w:r>
      <w:r>
        <w:rPr>
          <w:lang w:val="en-US"/>
        </w:rPr>
        <w:t>reality</w:t>
      </w:r>
      <w:r w:rsidRPr="636709EE">
        <w:rPr>
          <w:lang w:val="en-US"/>
        </w:rPr>
        <w:t>,</w:t>
      </w:r>
      <w:r>
        <w:rPr>
          <w:lang w:val="en-US"/>
        </w:rPr>
        <w:t xml:space="preserve"> however,</w:t>
      </w:r>
      <w:r w:rsidRPr="636709EE">
        <w:rPr>
          <w:lang w:val="en-US"/>
        </w:rPr>
        <w:t xml:space="preserve"> surgical patients </w:t>
      </w:r>
      <w:r>
        <w:rPr>
          <w:lang w:val="en-US"/>
        </w:rPr>
        <w:t xml:space="preserve">are most </w:t>
      </w:r>
      <w:r w:rsidRPr="636709EE">
        <w:rPr>
          <w:lang w:val="en-US"/>
        </w:rPr>
        <w:t xml:space="preserve">often </w:t>
      </w:r>
      <w:r>
        <w:rPr>
          <w:lang w:val="en-US"/>
        </w:rPr>
        <w:t xml:space="preserve">triaged by </w:t>
      </w:r>
      <w:r w:rsidR="000C32EF">
        <w:rPr>
          <w:lang w:val="en-US"/>
        </w:rPr>
        <w:t>experts from the respective surgical fields</w:t>
      </w:r>
      <w:r w:rsidR="00200F83">
        <w:rPr>
          <w:lang w:val="en-US"/>
        </w:rPr>
        <w:t>.</w:t>
      </w:r>
      <w:r>
        <w:rPr>
          <w:lang w:val="en-US"/>
        </w:rPr>
        <w:fldChar w:fldCharType="begin" w:fldLock="1"/>
      </w:r>
      <w:r>
        <w:rPr>
          <w:lang w:val="en-US"/>
        </w:rPr>
        <w:instrText>ADDIN CSL_CITATION {"citationItems":[{"id":"ITEM-1","itemData":{"DOI":"10.1097/sla.0000000000003963","ISSN":"0003-4932","abstract":"Over the last few weeks, the surge in novel coronavirus COVID-19 cases in the United States has resulted in unprecedented disruptions to hospital operations. We aimed to provide a basic outline of our approach in the hope of providing a reproducible framework based on our early experience.","author":[{"dropping-particle":"","family":"Qadan","given":"Motaz","non-dropping-particle":"","parse-names":false,"suffix":""},{"dropping-particle":"","family":"Hong","given":"Theodore S.","non-dropping-particle":"","parse-names":false,"suffix":""},{"dropping-particle":"","family":"Tanabe","given":"Kenneth K.","non-dropping-particle":"","parse-names":false,"suffix":""},{"dropping-particle":"","family":"Ryan","given":"David P.","non-dropping-particle":"","parse-names":false,"suffix":""},{"dropping-particle":"","family":"Lillemoe","given":"Keith D.","non-dropping-particle":"","parse-names":false,"suffix":""}],"container-title":"Annals of Surgery","id":"ITEM-1","issued":{"date-parts":[["2020","4"]]},"page":"1","publisher":"Ovid Technologies (Wolters Kluwer Health)","title":"A Multidisciplinary Team Approach for Triage of Elective Cancer Surgery at the Massachusetts General Hospital During the Novel Coronavirus COVID-19 Outbreak","type":"article-journal"},"uris":["http://www.mendeley.com/documents/?uuid=e01bc76f-60ca-3cfe-b725-33a23104da15"]}],"mendeley":{"formattedCitation":"&lt;sup&gt;15&lt;/sup&gt;","plainTextFormattedCitation":"15","previouslyFormattedCitation":"&lt;sup&gt;15&lt;/sup&gt;"},"properties":{"noteIndex":0},"schema":"https://github.com/citation-style-language/schema/raw/master/csl-citation.json"}</w:instrText>
      </w:r>
      <w:r>
        <w:rPr>
          <w:lang w:val="en-US"/>
        </w:rPr>
        <w:fldChar w:fldCharType="separate"/>
      </w:r>
      <w:r w:rsidRPr="00516760">
        <w:rPr>
          <w:noProof/>
          <w:vertAlign w:val="superscript"/>
          <w:lang w:val="en-US"/>
        </w:rPr>
        <w:t>15</w:t>
      </w:r>
      <w:r>
        <w:rPr>
          <w:lang w:val="en-US"/>
        </w:rPr>
        <w:fldChar w:fldCharType="end"/>
      </w:r>
      <w:r w:rsidRPr="636709EE">
        <w:rPr>
          <w:lang w:val="en-US"/>
        </w:rPr>
        <w:t xml:space="preserve"> </w:t>
      </w:r>
      <w:r>
        <w:rPr>
          <w:lang w:val="en-US"/>
        </w:rPr>
        <w:t xml:space="preserve">Experts, for which it </w:t>
      </w:r>
      <w:r w:rsidRPr="636709EE">
        <w:rPr>
          <w:lang w:val="en-US"/>
        </w:rPr>
        <w:t>is known that the agreement of prioritization is low</w:t>
      </w:r>
      <w:r>
        <w:rPr>
          <w:lang w:val="en-US"/>
        </w:rPr>
        <w:fldChar w:fldCharType="begin" w:fldLock="1"/>
      </w:r>
      <w:r>
        <w:rPr>
          <w:lang w:val="en-US"/>
        </w:rPr>
        <w:instrText>ADDIN CSL_CITATION {"citationItems":[{"id":"ITEM-1","itemData":{"DOI":"10.1177/0272989X06288680","ISSN":"0272-989X","PMID":"16751324","abstract":"BACKGROUND Access to elective general surgery in New Zealand is governed by clinicians' judgment of priority using a visual analog scale (VAS). This has been criticized as lacking reliability and transparency. Our objective was to describe this judgment in terms of previously elicited cues. METHODS We asked 60 general surgeons in New Zealand to assess patient vignettes using 8 VAS scales to determine priority. They then conducted judgment analysis to determine agreement between surgeons. Cluster analysis was performed to identify groups of surgeons who used different cues. Multiple regression for the combined surgeons was undertaken to determine the predictability of the 8-scale VAS. RESULTS Agreement between surgeons was poor (ra=0.48). The cause of poor agreement was mostly due to poor consensus (G) between surgeons in how they weighted criteria. Using cluster analysis, we classified the surgeons into 2 groups: 1 took more account of quality of life and diagnosis, whereas the other group placed more weight on the influence of treatment. The 8-scale VAS showed good predictability in assigning a priority score (R2=0.66). DISCUSSION The level of agreement reflects surgeons' practice variation. This is exemplified by 2 distinct surgeon groups that differ in how criteria were weighted.","author":[{"dropping-particle":"","family":"MacCormick","given":"Andrew D","non-dropping-particle":"","parse-names":false,"suffix":""},{"dropping-particle":"","family":"Parry","given":"Bryan R","non-dropping-particle":"","parse-names":false,"suffix":""}],"container-title":"Medical decision making : an international journal of the Society for Medical Decision Making","id":"ITEM-1","issue":"3","issued":{"date-parts":[["2006","5","5"]]},"page":"255-64","publisher":"Sage PublicationsSage CA: Thousand Oaks, CA","title":"Judgment analysis of surgeons' prioritization of patients for elective general surgery.","type":"article-journal","volume":"26"},"uris":["http://www.mendeley.com/documents/?uuid=ed99e31a-13db-4e25-8f46-ea829a851168"]}],"mendeley":{"formattedCitation":"&lt;sup&gt;16&lt;/sup&gt;","plainTextFormattedCitation":"16","previouslyFormattedCitation":"&lt;sup&gt;16&lt;/sup&gt;"},"properties":{"noteIndex":0},"schema":"https://github.com/citation-style-language/schema/raw/master/csl-citation.json"}</w:instrText>
      </w:r>
      <w:r>
        <w:rPr>
          <w:lang w:val="en-US"/>
        </w:rPr>
        <w:fldChar w:fldCharType="separate"/>
      </w:r>
      <w:r w:rsidRPr="00516760">
        <w:rPr>
          <w:noProof/>
          <w:vertAlign w:val="superscript"/>
          <w:lang w:val="en-US"/>
        </w:rPr>
        <w:t>16</w:t>
      </w:r>
      <w:r>
        <w:rPr>
          <w:lang w:val="en-US"/>
        </w:rPr>
        <w:fldChar w:fldCharType="end"/>
      </w:r>
      <w:r w:rsidRPr="636709EE">
        <w:rPr>
          <w:lang w:val="en-US"/>
        </w:rPr>
        <w:t xml:space="preserve">. </w:t>
      </w:r>
      <w:r w:rsidR="000C32EF">
        <w:rPr>
          <w:lang w:val="en-US"/>
        </w:rPr>
        <w:t xml:space="preserve">Additionally, prioritization across different disciplines is complicated by the high degree of specialization in modern medicine. </w:t>
      </w:r>
      <w:r w:rsidR="0FA23138" w:rsidRPr="636709EE">
        <w:rPr>
          <w:lang w:val="en-US"/>
        </w:rPr>
        <w:t>T</w:t>
      </w:r>
      <w:r w:rsidR="6E8373DC" w:rsidRPr="636709EE">
        <w:rPr>
          <w:rFonts w:eastAsiaTheme="minorEastAsia"/>
          <w:sz w:val="23"/>
          <w:szCs w:val="23"/>
          <w:lang w:val="en-US"/>
        </w:rPr>
        <w:t xml:space="preserve">o our knowledge, </w:t>
      </w:r>
      <w:r w:rsidR="6FC25B31" w:rsidRPr="636709EE">
        <w:rPr>
          <w:rFonts w:eastAsiaTheme="minorEastAsia"/>
          <w:sz w:val="23"/>
          <w:szCs w:val="23"/>
          <w:lang w:val="en-US"/>
        </w:rPr>
        <w:t>no</w:t>
      </w:r>
      <w:r w:rsidR="43B48730" w:rsidRPr="636709EE">
        <w:rPr>
          <w:rFonts w:eastAsiaTheme="minorEastAsia"/>
          <w:sz w:val="23"/>
          <w:szCs w:val="23"/>
          <w:lang w:val="en-US"/>
        </w:rPr>
        <w:t xml:space="preserve"> </w:t>
      </w:r>
      <w:r>
        <w:rPr>
          <w:rFonts w:eastAsiaTheme="minorEastAsia"/>
          <w:sz w:val="23"/>
          <w:szCs w:val="23"/>
          <w:lang w:val="en-US"/>
        </w:rPr>
        <w:t xml:space="preserve">objective, quantitative, evidence-based approach </w:t>
      </w:r>
      <w:r w:rsidR="6FC25B31" w:rsidRPr="636709EE">
        <w:rPr>
          <w:rFonts w:eastAsiaTheme="minorEastAsia"/>
          <w:sz w:val="23"/>
          <w:szCs w:val="23"/>
          <w:lang w:val="en-US"/>
        </w:rPr>
        <w:t xml:space="preserve">has </w:t>
      </w:r>
      <w:r w:rsidR="32B3C325" w:rsidRPr="636709EE">
        <w:rPr>
          <w:rFonts w:eastAsiaTheme="minorEastAsia"/>
          <w:sz w:val="23"/>
          <w:szCs w:val="23"/>
          <w:lang w:val="en-US"/>
        </w:rPr>
        <w:t xml:space="preserve">yet </w:t>
      </w:r>
      <w:r w:rsidR="6FC25B31" w:rsidRPr="636709EE">
        <w:rPr>
          <w:rFonts w:eastAsiaTheme="minorEastAsia"/>
          <w:sz w:val="23"/>
          <w:szCs w:val="23"/>
          <w:lang w:val="en-US"/>
        </w:rPr>
        <w:t xml:space="preserve">been </w:t>
      </w:r>
      <w:r w:rsidR="361CF97B" w:rsidRPr="636709EE">
        <w:rPr>
          <w:rFonts w:eastAsiaTheme="minorEastAsia"/>
          <w:sz w:val="23"/>
          <w:szCs w:val="23"/>
          <w:lang w:val="en-US"/>
        </w:rPr>
        <w:t>developed</w:t>
      </w:r>
      <w:r w:rsidR="6FC25B31" w:rsidRPr="636709EE">
        <w:rPr>
          <w:rFonts w:eastAsiaTheme="minorEastAsia"/>
          <w:sz w:val="23"/>
          <w:szCs w:val="23"/>
          <w:lang w:val="en-US"/>
        </w:rPr>
        <w:t>.</w:t>
      </w:r>
    </w:p>
    <w:p w14:paraId="40C85AE4" w14:textId="4E980D06" w:rsidR="256137A7" w:rsidRDefault="12BEE698" w:rsidP="04F59E2C">
      <w:pPr>
        <w:rPr>
          <w:rFonts w:ascii="Calibri" w:eastAsia="Calibri" w:hAnsi="Calibri" w:cs="Calibri"/>
          <w:lang w:val="en-US"/>
        </w:rPr>
      </w:pPr>
      <w:r w:rsidRPr="5911DDBD">
        <w:rPr>
          <w:rFonts w:ascii="Calibri" w:eastAsia="Calibri" w:hAnsi="Calibri" w:cs="Calibri"/>
          <w:lang w:val="en-US"/>
        </w:rPr>
        <w:t xml:space="preserve">Therefore, the aim of our study is </w:t>
      </w:r>
      <w:r w:rsidR="319EC840" w:rsidRPr="5911DDBD">
        <w:rPr>
          <w:rFonts w:ascii="Calibri" w:eastAsia="Calibri" w:hAnsi="Calibri" w:cs="Calibri"/>
          <w:lang w:val="en-US"/>
        </w:rPr>
        <w:t xml:space="preserve">to develop a decision model to estimate the </w:t>
      </w:r>
      <w:r w:rsidR="008C69CA">
        <w:rPr>
          <w:rFonts w:ascii="Calibri" w:eastAsia="Calibri" w:hAnsi="Calibri" w:cs="Calibri"/>
          <w:lang w:val="en-US"/>
        </w:rPr>
        <w:t xml:space="preserve">impact of postponing </w:t>
      </w:r>
      <w:r w:rsidR="319EC840" w:rsidRPr="5911DDBD">
        <w:rPr>
          <w:rFonts w:ascii="Calibri" w:eastAsia="Calibri" w:hAnsi="Calibri" w:cs="Calibri"/>
          <w:lang w:val="en-US"/>
        </w:rPr>
        <w:t>surgical intervention</w:t>
      </w:r>
      <w:r w:rsidR="000016BF" w:rsidRPr="000016BF">
        <w:rPr>
          <w:rFonts w:ascii="Calibri" w:eastAsia="Calibri" w:hAnsi="Calibri" w:cs="Calibri"/>
          <w:lang w:val="en-US"/>
        </w:rPr>
        <w:t xml:space="preserve"> </w:t>
      </w:r>
      <w:r w:rsidR="000016BF">
        <w:rPr>
          <w:rFonts w:ascii="Calibri" w:eastAsia="Calibri" w:hAnsi="Calibri" w:cs="Calibri"/>
          <w:lang w:val="en-US"/>
        </w:rPr>
        <w:t>on health</w:t>
      </w:r>
      <w:r w:rsidR="008C69CA">
        <w:rPr>
          <w:rFonts w:ascii="Calibri" w:eastAsia="Calibri" w:hAnsi="Calibri" w:cs="Calibri"/>
          <w:lang w:val="en-US"/>
        </w:rPr>
        <w:t xml:space="preserve">. This measure of urgency might </w:t>
      </w:r>
      <w:r w:rsidR="319EC840" w:rsidRPr="5911DDBD">
        <w:rPr>
          <w:rFonts w:ascii="Calibri" w:eastAsia="Calibri" w:hAnsi="Calibri" w:cs="Calibri"/>
          <w:lang w:val="en-US"/>
        </w:rPr>
        <w:t xml:space="preserve">be used </w:t>
      </w:r>
      <w:r w:rsidR="008C69CA">
        <w:rPr>
          <w:rFonts w:ascii="Calibri" w:eastAsia="Calibri" w:hAnsi="Calibri" w:cs="Calibri"/>
          <w:lang w:val="en-US"/>
        </w:rPr>
        <w:t xml:space="preserve">to </w:t>
      </w:r>
      <w:r w:rsidR="319EC840" w:rsidRPr="5911DDBD">
        <w:rPr>
          <w:rFonts w:ascii="Calibri" w:eastAsia="Calibri" w:hAnsi="Calibri" w:cs="Calibri"/>
          <w:lang w:val="en-US"/>
        </w:rPr>
        <w:t>guide prioritization of surgical intervention form a utilitarian perspective.</w:t>
      </w:r>
      <w:r w:rsidR="5A8C9F72" w:rsidRPr="5911DDBD">
        <w:rPr>
          <w:rFonts w:ascii="Calibri" w:eastAsia="Calibri" w:hAnsi="Calibri" w:cs="Calibri"/>
          <w:lang w:val="en-US"/>
        </w:rPr>
        <w:t xml:space="preserve"> </w:t>
      </w:r>
      <w:r w:rsidR="65DC346E" w:rsidRPr="5911DDBD">
        <w:rPr>
          <w:rFonts w:ascii="Calibri" w:eastAsia="Calibri" w:hAnsi="Calibri" w:cs="Calibri"/>
          <w:lang w:val="en-US"/>
        </w:rPr>
        <w:t>Although t</w:t>
      </w:r>
      <w:r w:rsidR="31972D52" w:rsidRPr="5911DDBD">
        <w:rPr>
          <w:rFonts w:ascii="Calibri" w:eastAsia="Calibri" w:hAnsi="Calibri" w:cs="Calibri"/>
          <w:lang w:val="en-US"/>
        </w:rPr>
        <w:t xml:space="preserve">his </w:t>
      </w:r>
      <w:r w:rsidR="008C69CA">
        <w:rPr>
          <w:rFonts w:ascii="Calibri" w:eastAsia="Calibri" w:hAnsi="Calibri" w:cs="Calibri"/>
          <w:lang w:val="en-US"/>
        </w:rPr>
        <w:t xml:space="preserve">strategy was conceived </w:t>
      </w:r>
      <w:r w:rsidR="6374631D" w:rsidRPr="5911DDBD">
        <w:rPr>
          <w:rFonts w:ascii="Calibri" w:eastAsia="Calibri" w:hAnsi="Calibri" w:cs="Calibri"/>
          <w:lang w:val="en-US"/>
        </w:rPr>
        <w:t xml:space="preserve">during the COVID-19 pandemic, </w:t>
      </w:r>
      <w:r w:rsidR="54C7B04F" w:rsidRPr="5911DDBD">
        <w:rPr>
          <w:rFonts w:ascii="Calibri" w:eastAsia="Calibri" w:hAnsi="Calibri" w:cs="Calibri"/>
          <w:lang w:val="en-US"/>
        </w:rPr>
        <w:t>our</w:t>
      </w:r>
      <w:r w:rsidR="6374631D" w:rsidRPr="5911DDBD">
        <w:rPr>
          <w:rFonts w:ascii="Calibri" w:eastAsia="Calibri" w:hAnsi="Calibri" w:cs="Calibri"/>
          <w:lang w:val="en-US"/>
        </w:rPr>
        <w:t xml:space="preserve"> secondary aim </w:t>
      </w:r>
      <w:r w:rsidR="35B6D260" w:rsidRPr="5911DDBD">
        <w:rPr>
          <w:rFonts w:ascii="Calibri" w:eastAsia="Calibri" w:hAnsi="Calibri" w:cs="Calibri"/>
          <w:lang w:val="en-US"/>
        </w:rPr>
        <w:t xml:space="preserve">is </w:t>
      </w:r>
      <w:r w:rsidR="6374631D" w:rsidRPr="5911DDBD">
        <w:rPr>
          <w:rFonts w:ascii="Calibri" w:eastAsia="Calibri" w:hAnsi="Calibri" w:cs="Calibri"/>
          <w:lang w:val="en-US"/>
        </w:rPr>
        <w:t xml:space="preserve">to ensure applicability to the </w:t>
      </w:r>
      <w:r w:rsidR="2A3F7C20" w:rsidRPr="5911DDBD">
        <w:rPr>
          <w:rFonts w:ascii="Calibri" w:eastAsia="Calibri" w:hAnsi="Calibri" w:cs="Calibri"/>
          <w:lang w:val="en-US"/>
        </w:rPr>
        <w:t xml:space="preserve">context of </w:t>
      </w:r>
      <w:r w:rsidR="19384220" w:rsidRPr="5911DDBD">
        <w:rPr>
          <w:rFonts w:ascii="Calibri" w:eastAsia="Calibri" w:hAnsi="Calibri" w:cs="Calibri"/>
          <w:lang w:val="en-US"/>
        </w:rPr>
        <w:t xml:space="preserve">upcoming </w:t>
      </w:r>
      <w:r w:rsidR="774D57D0" w:rsidRPr="5911DDBD">
        <w:rPr>
          <w:rFonts w:ascii="Calibri" w:eastAsia="Calibri" w:hAnsi="Calibri" w:cs="Calibri"/>
          <w:lang w:val="en-US"/>
        </w:rPr>
        <w:t xml:space="preserve">pandemics, </w:t>
      </w:r>
      <w:r w:rsidR="175989DD" w:rsidRPr="5911DDBD">
        <w:rPr>
          <w:rFonts w:ascii="Calibri" w:eastAsia="Calibri" w:hAnsi="Calibri" w:cs="Calibri"/>
          <w:lang w:val="en-US"/>
        </w:rPr>
        <w:t xml:space="preserve">as well as </w:t>
      </w:r>
      <w:r w:rsidR="1C38A579" w:rsidRPr="5911DDBD">
        <w:rPr>
          <w:rFonts w:ascii="Calibri" w:eastAsia="Calibri" w:hAnsi="Calibri" w:cs="Calibri"/>
          <w:lang w:val="en-US"/>
        </w:rPr>
        <w:t>to</w:t>
      </w:r>
      <w:r w:rsidR="774D57D0" w:rsidRPr="5911DDBD">
        <w:rPr>
          <w:rFonts w:ascii="Calibri" w:eastAsia="Calibri" w:hAnsi="Calibri" w:cs="Calibri"/>
          <w:lang w:val="en-US"/>
        </w:rPr>
        <w:t xml:space="preserve"> the context of usual care.</w:t>
      </w:r>
    </w:p>
    <w:p w14:paraId="23D5DC6B" w14:textId="77777777" w:rsidR="438F5BE1" w:rsidRDefault="438F5BE1" w:rsidP="39A4890C">
      <w:pPr>
        <w:pStyle w:val="Heading2"/>
        <w:rPr>
          <w:lang w:val="en-US"/>
        </w:rPr>
      </w:pPr>
      <w:r w:rsidRPr="39A4890C">
        <w:rPr>
          <w:lang w:val="en-US"/>
        </w:rPr>
        <w:t>Methods</w:t>
      </w:r>
    </w:p>
    <w:p w14:paraId="4D3739C7" w14:textId="255091ED" w:rsidR="438F5BE1" w:rsidRDefault="497E6C1F" w:rsidP="00516760">
      <w:pPr>
        <w:rPr>
          <w:rFonts w:ascii="Calibri" w:eastAsia="Calibri" w:hAnsi="Calibri" w:cs="Calibri"/>
          <w:lang w:val="en-US"/>
        </w:rPr>
      </w:pPr>
      <w:r w:rsidRPr="5911DDBD">
        <w:rPr>
          <w:lang w:val="en-US"/>
        </w:rPr>
        <w:t xml:space="preserve">This </w:t>
      </w:r>
      <w:r w:rsidR="6125538A" w:rsidRPr="5911DDBD">
        <w:rPr>
          <w:lang w:val="en-US"/>
        </w:rPr>
        <w:t xml:space="preserve">manuscript has been written </w:t>
      </w:r>
      <w:r w:rsidRPr="5911DDBD">
        <w:rPr>
          <w:lang w:val="en-US"/>
        </w:rPr>
        <w:t>conform the CHEER guidelines</w:t>
      </w:r>
      <w:r w:rsidR="17703BBA" w:rsidRPr="5911DDBD">
        <w:rPr>
          <w:lang w:val="en-US"/>
        </w:rPr>
        <w:t xml:space="preserve"> for reporting health-economical evaluations</w:t>
      </w:r>
      <w:r w:rsidR="00516760">
        <w:rPr>
          <w:lang w:val="en-US"/>
        </w:rPr>
        <w:fldChar w:fldCharType="begin" w:fldLock="1"/>
      </w:r>
      <w:r w:rsidR="00516760">
        <w:rPr>
          <w:lang w:val="en-US"/>
        </w:rPr>
        <w:instrText>ADDIN CSL_CITATION {"citationItems":[{"id":"ITEM-1","itemData":{"DOI":"10.1007/s10198-013-0471-6","ISBN":"1756-1833","ISSN":"16187598","PMID":"23529982","abstract":"Economic evaluations of health interventions pose a particular challenge for reporting. There is also a need to consolidate and update existing guidelines and promote their use in a user friendly manner. The Consolidated Health Economic Evaluation Reporting Standards (CHEERS) statement is an attempt to consolidate and update previous health economic evaluation guidelines efforts into one current, useful reporting guidance. The primary audiences for the CHEERS statement are researchers reporting economic evaluations and the editors and peer reviewers assessing them for publication. The need for new reporting guidance was identified by a survey of medical editors. A list of possible items based on a systematic review was created. A two round, modified Delphi panel consisting of representatives from academia, clinical practice, industry, government, and the editorial community was conducted. Out of 44 candidate items, 24 items and accompanying recommendations were developed. The recommendations are contained in a user friendly, 24 item checklist. A copy of the statement, accompanying checklist, and this report can be found on the ISPOR Health Economic Evaluations Publication Guidelines Task Force website: (www.ispor.org/TaskForces/EconomicPubGuidelines.asp). We hope CHEERS will lead to better reporting, and ultimately, better health decisions. To facilitate dissemination and uptake, the CHEERS statement is being co-published across 10 health economics and medical journals. We encourage other journals and groups, to endorse CHEERS. The author team plans to review the checklist for an update in five years. © 2013.","author":[{"dropping-particle":"","family":"Husereau","given":"Don","non-dropping-particle":"","parse-names":false,"suffix":""},{"dropping-particle":"","family":"Drummond","given":"Michael","non-dropping-particle":"","parse-names":false,"suffix":""},{"dropping-particle":"","family":"Petrou","given":"Stavros","non-dropping-particle":"","parse-names":false,"suffix":""},{"dropping-particle":"","family":"Carswell","given":"Chris","non-dropping-particle":"","parse-names":false,"suffix":""},{"dropping-particle":"","family":"Moher","given":"David","non-dropping-particle":"","parse-names":false,"suffix":""},{"dropping-particle":"","family":"Greenberg","given":"Dan","non-dropping-particle":"","parse-names":false,"suffix":""},{"dropping-particle":"","family":"Augustovski","given":"Federico","non-dropping-particle":"","parse-names":false,"suffix":""},{"dropping-particle":"","family":"Briggs","given":"Andrew H.","non-dropping-particle":"","parse-names":false,"suffix":""},{"dropping-particle":"","family":"Mauskopf","given":"Josephine","non-dropping-particle":"","parse-names":false,"suffix":""},{"dropping-particle":"","family":"Loder","given":"Elizabeth","non-dropping-particle":"","parse-names":false,"suffix":""}],"container-title":"European Journal of Health Economics","id":"ITEM-1","issued":{"date-parts":[["2013"]]},"title":"Consolidated Health Economic Evaluation Reporting Standards (CHEERS) statement","type":"article-journal"},"uris":["http://www.mendeley.com/documents/?uuid=2530b343-a691-3d8a-8374-5c80dcb5d418"]}],"mendeley":{"formattedCitation":"&lt;sup&gt;17&lt;/sup&gt;","plainTextFormattedCitation":"17","previouslyFormattedCitation":"&lt;sup&gt;17&lt;/sup&gt;"},"properties":{"noteIndex":0},"schema":"https://github.com/citation-style-language/schema/raw/master/csl-citation.json"}</w:instrText>
      </w:r>
      <w:r w:rsidR="00516760">
        <w:rPr>
          <w:lang w:val="en-US"/>
        </w:rPr>
        <w:fldChar w:fldCharType="separate"/>
      </w:r>
      <w:r w:rsidR="00516760" w:rsidRPr="00516760">
        <w:rPr>
          <w:noProof/>
          <w:vertAlign w:val="superscript"/>
          <w:lang w:val="en-US"/>
        </w:rPr>
        <w:t>17</w:t>
      </w:r>
      <w:r w:rsidR="00516760">
        <w:rPr>
          <w:lang w:val="en-US"/>
        </w:rPr>
        <w:fldChar w:fldCharType="end"/>
      </w:r>
      <w:r w:rsidR="17703BBA" w:rsidRPr="5911DDBD">
        <w:rPr>
          <w:lang w:val="en-US"/>
        </w:rPr>
        <w:t xml:space="preserve">. </w:t>
      </w:r>
      <w:r w:rsidR="6A168F23" w:rsidRPr="5911DDBD">
        <w:rPr>
          <w:lang w:val="en-US"/>
        </w:rPr>
        <w:t>The</w:t>
      </w:r>
      <w:r w:rsidR="25356529" w:rsidRPr="5911DDBD">
        <w:rPr>
          <w:lang w:val="en-US"/>
        </w:rPr>
        <w:t xml:space="preserve"> model</w:t>
      </w:r>
      <w:r w:rsidR="6A168F23" w:rsidRPr="5911DDBD">
        <w:rPr>
          <w:lang w:val="en-US"/>
        </w:rPr>
        <w:t xml:space="preserve"> </w:t>
      </w:r>
      <w:r w:rsidR="000016BF">
        <w:rPr>
          <w:lang w:val="en-US"/>
        </w:rPr>
        <w:t xml:space="preserve">was </w:t>
      </w:r>
      <w:r w:rsidR="5D00BC3F" w:rsidRPr="5911DDBD">
        <w:rPr>
          <w:lang w:val="en-US"/>
        </w:rPr>
        <w:t>buil</w:t>
      </w:r>
      <w:r w:rsidR="000016BF">
        <w:rPr>
          <w:lang w:val="en-US"/>
        </w:rPr>
        <w:t>t</w:t>
      </w:r>
      <w:r w:rsidR="5D00BC3F" w:rsidRPr="5911DDBD">
        <w:rPr>
          <w:lang w:val="en-US"/>
        </w:rPr>
        <w:t xml:space="preserve"> in R software</w:t>
      </w:r>
      <w:r w:rsidR="0BB6E199" w:rsidRPr="5911DDBD">
        <w:rPr>
          <w:lang w:val="en-US"/>
        </w:rPr>
        <w:t xml:space="preserve"> (</w:t>
      </w:r>
      <w:r w:rsidR="00516760" w:rsidRPr="00516760">
        <w:rPr>
          <w:lang w:val="en-US"/>
        </w:rPr>
        <w:t>R Core Team (2013). R: A language and environment for statistical</w:t>
      </w:r>
      <w:r w:rsidR="00516760">
        <w:rPr>
          <w:lang w:val="en-US"/>
        </w:rPr>
        <w:t xml:space="preserve"> </w:t>
      </w:r>
      <w:r w:rsidR="00516760" w:rsidRPr="00516760">
        <w:rPr>
          <w:lang w:val="en-US"/>
        </w:rPr>
        <w:t>computing. R Foundation for Statistical Computing, Vienna, Austria.</w:t>
      </w:r>
      <w:r w:rsidR="0BB6E199" w:rsidRPr="5911DDBD">
        <w:rPr>
          <w:lang w:val="en-US"/>
        </w:rPr>
        <w:t>)</w:t>
      </w:r>
      <w:r w:rsidR="3E927376" w:rsidRPr="5911DDBD">
        <w:rPr>
          <w:lang w:val="en-US"/>
        </w:rPr>
        <w:t xml:space="preserve"> and</w:t>
      </w:r>
      <w:r w:rsidR="0E96ACC2" w:rsidRPr="5911DDBD">
        <w:rPr>
          <w:lang w:val="en-US"/>
        </w:rPr>
        <w:t xml:space="preserve"> the code is based on tutorial</w:t>
      </w:r>
      <w:r w:rsidR="14AA56E1" w:rsidRPr="5911DDBD">
        <w:rPr>
          <w:lang w:val="en-US"/>
        </w:rPr>
        <w:t>s</w:t>
      </w:r>
      <w:r w:rsidR="0E96ACC2" w:rsidRPr="5911DDBD">
        <w:rPr>
          <w:lang w:val="en-US"/>
        </w:rPr>
        <w:t xml:space="preserve"> provided by the DART</w:t>
      </w:r>
      <w:r w:rsidR="3F054FD8" w:rsidRPr="5911DDBD">
        <w:rPr>
          <w:lang w:val="en-US"/>
        </w:rPr>
        <w:t>H</w:t>
      </w:r>
      <w:r w:rsidR="0084022E">
        <w:rPr>
          <w:lang w:val="en-US"/>
        </w:rPr>
        <w:t xml:space="preserve"> workgroup</w:t>
      </w:r>
      <w:r w:rsidR="00200F83">
        <w:rPr>
          <w:lang w:val="en-US"/>
        </w:rPr>
        <w:t>.</w:t>
      </w:r>
      <w:r w:rsidR="0084022E">
        <w:rPr>
          <w:lang w:val="en-US"/>
        </w:rPr>
        <w:fldChar w:fldCharType="begin" w:fldLock="1"/>
      </w:r>
      <w:r w:rsidR="00C047C6">
        <w:rPr>
          <w:lang w:val="en-US"/>
        </w:rPr>
        <w:instrText>ADDIN CSL_CITATION {"citationItems":[{"id":"ITEM-1","itemData":{"abstract":"Decision models can synthesize evidence from different sources to provide estimates of long-term consequences of a decision with uncertainty. Cohort state-transition models (cSTM) are decision models commonly used in medical decision making because they can simulate hypothetical cohorts' transitions across various health states over time. This tutorial shows how to conceptualize cSTMs in a programming language environment and shows examples of their implementation in R. We illustrate their use in a cost-effectiveness analysis of a treatment using a previously published testbed cSTM. Both time-independent cSTM where transition probabilities are constant over time and time-dependent cSTM where transition probabilities vary over time are represented. For the time-dependent cSTM, we consider transition probabilities dependent on age and state residence. We also illustrate how this setup can facilitate the computation of epidemiological outcomes of interest, such as survival and prevalence. We conclude by demonstrating how to calculate economic outcomes and conducting a cost-effectiveness analysis of a treatment compared to usual care using the testbed model. We provide a link to a public repository with all the R code described in this tutorial that can be used to replicate the example or to be modified to suit different decision modeling needs.","author":[{"dropping-particle":"","family":"Alarid-Escudero","given":"Fernando","non-dropping-particle":"","parse-names":false,"suffix":""},{"dropping-particle":"","family":"Krijkamp","given":"Eline M.","non-dropping-particle":"","parse-names":false,"suffix":""},{"dropping-particle":"","family":"Enns","given":"Eva A.","non-dropping-particle":"","parse-names":false,"suffix":""},{"dropping-particle":"","family":"Hunink","given":"M. G. Myriam","non-dropping-particle":"","parse-names":false,"suffix":""},{"dropping-particle":"","family":"Pechlivanoglou","given":"Petros","non-dropping-particle":"","parse-names":false,"suffix":""},{"dropping-particle":"","family":"Jalal","given":"Hawre","non-dropping-particle":"","parse-names":false,"suffix":""}],"id":"ITEM-1","issued":{"date-parts":[["2020","1","21"]]},"title":"Cohort state-transition models in R: From conceptualization to implementation","type":"article-journal"},"uris":["http://www.mendeley.com/documents/?uuid=899a08cc-e667-37c1-98cf-d1d7bf790b59"]},{"id":"ITEM-2","itemData":{"DOI":"10.1007/s40273-019-00837-x","ISSN":"11792027","PMID":"31549359","abstract":"The use of open-source programming languages, such as R, in health decision sciences is growing and has the potential to facilitate model transparency, reproducibility, and shareability. However, realizing this potential can be challenging. Models are complex and primarily built to answer a research question, with model sharing and transparency relegated to being secondary goals. Consequently, code is often neither well documented nor systematically organized in a comprehensible and shareable approach. Moreover, many decision modelers are not formally trained in computer programming and may lack good coding practices, further compounding the problem of model transparency. To address these challenges, we propose a high-level framework for model-based decision and cost-effectiveness analyses (CEA) in R. The proposed framework consists of a conceptual, modular structure and coding recommendations for the implementation of model-based decision analyses in R. This framework defines a set of common decision model elements divided into five components: (1) model inputs, (2) decision model implementation, (3) model calibration, (4) model validation, and (5) analysis. The first four components form the model development phase. The analysis component is the application of the fully developed decision model to answer the policy or the research question of interest, assess decision uncertainty, and/or to determine the value of future research through value of information (VOI) analysis. In this framework, we also make recommendations for good coding practices specific to decision modeling, such as file organization and variable naming conventions. We showcase the framework through a fully functional, testbed decision model, which is hosted on GitHub for free download and easy adaptation to other applications. The use of this framework in decision modeling will improve code readability and model sharing, paving the way to an ideal, open-source world.","author":[{"dropping-particle":"","family":"Alarid-Escudero","given":"Fernando","non-dropping-particle":"","parse-names":false,"suffix":""},{"dropping-particle":"","family":"Krijkamp","given":"Eline M.","non-dropping-particle":"","parse-names":false,"suffix":""},{"dropping-particle":"","family":"Pechlivanoglou","given":"Petros","non-dropping-particle":"","parse-names":false,"suffix":""},{"dropping-particle":"","family":"Jalal","given":"Hawre","non-dropping-particle":"","parse-names":false,"suffix":""},{"dropping-particle":"","family":"Kao","given":"Szu Yu Zoe","non-dropping-particle":"","parse-names":false,"suffix":""},{"dropping-particle":"","family":"Yang","given":"Alan","non-dropping-particle":"","parse-names":false,"suffix":""},{"dropping-particle":"","family":"Enns","given":"Eva A.","non-dropping-particle":"","parse-names":false,"suffix":""}],"container-title":"PharmacoEconomics","id":"ITEM-2","issue":"11","issued":{"date-parts":[["2019","11","1"]]},"page":"1329-1339","publisher":"Springer International Publishing","title":"A Need for Change! A Coding Framework for Improving Transparency in Decision Modeling","type":"article-journal","volume":"37"},"uris":["http://www.mendeley.com/documents/?uuid=b47528a7-f603-3e24-bcf0-4f349b94c4f0"]}],"mendeley":{"formattedCitation":"&lt;sup&gt;18,19&lt;/sup&gt;","plainTextFormattedCitation":"18,19","previouslyFormattedCitation":"&lt;sup&gt;18,19&lt;/sup&gt;"},"properties":{"noteIndex":0},"schema":"https://github.com/citation-style-language/schema/raw/master/csl-citation.json"}</w:instrText>
      </w:r>
      <w:r w:rsidR="0084022E">
        <w:rPr>
          <w:lang w:val="en-US"/>
        </w:rPr>
        <w:fldChar w:fldCharType="separate"/>
      </w:r>
      <w:r w:rsidR="0084022E" w:rsidRPr="0084022E">
        <w:rPr>
          <w:noProof/>
          <w:vertAlign w:val="superscript"/>
          <w:lang w:val="en-US"/>
        </w:rPr>
        <w:t>18,19</w:t>
      </w:r>
      <w:r w:rsidR="0084022E">
        <w:rPr>
          <w:lang w:val="en-US"/>
        </w:rPr>
        <w:fldChar w:fldCharType="end"/>
      </w:r>
      <w:r w:rsidR="0084022E">
        <w:rPr>
          <w:lang w:val="en-US"/>
        </w:rPr>
        <w:t xml:space="preserve"> </w:t>
      </w:r>
      <w:r w:rsidR="0BB6E199" w:rsidRPr="5911DDBD">
        <w:rPr>
          <w:lang w:val="en-US"/>
        </w:rPr>
        <w:t>The model code</w:t>
      </w:r>
      <w:r w:rsidR="5D00BC3F" w:rsidRPr="5911DDBD">
        <w:rPr>
          <w:lang w:val="en-US"/>
        </w:rPr>
        <w:t xml:space="preserve"> </w:t>
      </w:r>
      <w:r w:rsidR="647B3385" w:rsidRPr="5911DDBD">
        <w:rPr>
          <w:lang w:val="en-US"/>
        </w:rPr>
        <w:t>and input data</w:t>
      </w:r>
      <w:r w:rsidR="6A168F23" w:rsidRPr="5911DDBD">
        <w:rPr>
          <w:lang w:val="en-US"/>
        </w:rPr>
        <w:t xml:space="preserve"> </w:t>
      </w:r>
      <w:r w:rsidR="47C9FD85" w:rsidRPr="5911DDBD">
        <w:rPr>
          <w:lang w:val="en-US"/>
        </w:rPr>
        <w:t>are</w:t>
      </w:r>
      <w:r w:rsidR="4CDDF185" w:rsidRPr="5911DDBD">
        <w:rPr>
          <w:lang w:val="en-US"/>
        </w:rPr>
        <w:t xml:space="preserve"> freely</w:t>
      </w:r>
      <w:r w:rsidR="47C9FD85" w:rsidRPr="5911DDBD">
        <w:rPr>
          <w:lang w:val="en-US"/>
        </w:rPr>
        <w:t xml:space="preserve"> </w:t>
      </w:r>
      <w:r w:rsidR="60AEA2F4" w:rsidRPr="5911DDBD">
        <w:rPr>
          <w:lang w:val="en-US"/>
        </w:rPr>
        <w:t>available via</w:t>
      </w:r>
      <w:r w:rsidR="0C86CA25" w:rsidRPr="5911DDBD">
        <w:rPr>
          <w:lang w:val="en-US"/>
        </w:rPr>
        <w:t xml:space="preserve"> a GitHub repository</w:t>
      </w:r>
      <w:r w:rsidR="6A168F23" w:rsidRPr="5911DDBD">
        <w:rPr>
          <w:lang w:val="en-US"/>
        </w:rPr>
        <w:t xml:space="preserve">: </w:t>
      </w:r>
      <w:hyperlink r:id="rId18">
        <w:r w:rsidR="18A35708" w:rsidRPr="5911DDBD">
          <w:rPr>
            <w:rStyle w:val="Hyperlink"/>
            <w:rFonts w:ascii="Calibri" w:eastAsia="Calibri" w:hAnsi="Calibri" w:cs="Calibri"/>
            <w:lang w:val="en-US"/>
          </w:rPr>
          <w:t>https://github.com/erasmusmc-mgz/VB_OR_t</w:t>
        </w:r>
      </w:hyperlink>
      <w:commentRangeStart w:id="9"/>
      <w:r w:rsidR="18A35708" w:rsidRPr="5911DDBD">
        <w:rPr>
          <w:rStyle w:val="Hyperlink"/>
          <w:rFonts w:ascii="Calibri" w:eastAsia="Calibri" w:hAnsi="Calibri" w:cs="Calibri"/>
          <w:lang w:val="en-US"/>
        </w:rPr>
        <w:t>riage</w:t>
      </w:r>
      <w:r w:rsidR="18A35708" w:rsidRPr="5911DDBD">
        <w:rPr>
          <w:rFonts w:ascii="Calibri" w:eastAsia="Calibri" w:hAnsi="Calibri" w:cs="Calibri"/>
          <w:lang w:val="en-US"/>
        </w:rPr>
        <w:t>.</w:t>
      </w:r>
      <w:commentRangeEnd w:id="9"/>
      <w:r w:rsidR="438F5BE1">
        <w:commentReference w:id="9"/>
      </w:r>
    </w:p>
    <w:p w14:paraId="19049486" w14:textId="3EC0EBB9" w:rsidR="438F5BE1" w:rsidRDefault="2E6165B6" w:rsidP="39A4890C">
      <w:pPr>
        <w:pStyle w:val="Heading3"/>
        <w:rPr>
          <w:lang w:val="en-US"/>
        </w:rPr>
      </w:pPr>
      <w:r w:rsidRPr="39A4890C">
        <w:rPr>
          <w:lang w:val="en-US"/>
        </w:rPr>
        <w:lastRenderedPageBreak/>
        <w:t xml:space="preserve">Patients </w:t>
      </w:r>
      <w:commentRangeStart w:id="10"/>
      <w:r w:rsidRPr="39A4890C">
        <w:rPr>
          <w:lang w:val="en-US"/>
        </w:rPr>
        <w:t xml:space="preserve">and setting </w:t>
      </w:r>
      <w:commentRangeEnd w:id="10"/>
      <w:r w:rsidR="005966E7">
        <w:rPr>
          <w:rStyle w:val="CommentReference"/>
          <w:rFonts w:asciiTheme="minorHAnsi" w:eastAsiaTheme="minorHAnsi" w:hAnsiTheme="minorHAnsi" w:cstheme="minorBidi"/>
          <w:color w:val="auto"/>
        </w:rPr>
        <w:commentReference w:id="10"/>
      </w:r>
    </w:p>
    <w:p w14:paraId="232F8109" w14:textId="37B8FF6A" w:rsidR="00516760" w:rsidRDefault="00516760" w:rsidP="00516760">
      <w:pPr>
        <w:spacing w:after="0" w:line="276" w:lineRule="auto"/>
        <w:rPr>
          <w:lang w:val="en-US"/>
        </w:rPr>
      </w:pPr>
      <w:r w:rsidRPr="5911DDBD">
        <w:rPr>
          <w:lang w:val="en-US"/>
        </w:rPr>
        <w:t>The procedures evaluated in this study comprised of non-pediatric, semi-elective surgeries</w:t>
      </w:r>
      <w:r w:rsidR="006D76AB">
        <w:rPr>
          <w:lang w:val="en-US"/>
        </w:rPr>
        <w:t xml:space="preserve"> in an academic tertiary referring hospital</w:t>
      </w:r>
      <w:r w:rsidRPr="5911DDBD">
        <w:rPr>
          <w:lang w:val="en-US"/>
        </w:rPr>
        <w:t>. A semi-elective procedure was defined as a procedure that is non-urgent</w:t>
      </w:r>
      <w:r w:rsidR="00BE6480">
        <w:rPr>
          <w:lang w:val="en-US"/>
        </w:rPr>
        <w:t>,</w:t>
      </w:r>
      <w:r w:rsidRPr="5911DDBD">
        <w:rPr>
          <w:lang w:val="en-US"/>
        </w:rPr>
        <w:t xml:space="preserve"> but ideally performed within three </w:t>
      </w:r>
      <w:r w:rsidR="006D76AB">
        <w:rPr>
          <w:lang w:val="en-US"/>
        </w:rPr>
        <w:t xml:space="preserve">to six </w:t>
      </w:r>
      <w:r w:rsidRPr="5911DDBD">
        <w:rPr>
          <w:lang w:val="en-US"/>
        </w:rPr>
        <w:t>weeks. A selection of semi-electiv</w:t>
      </w:r>
      <w:r w:rsidR="006D76AB">
        <w:rPr>
          <w:lang w:val="en-US"/>
        </w:rPr>
        <w:t>e procedures for this model</w:t>
      </w:r>
      <w:r w:rsidRPr="5911DDBD">
        <w:rPr>
          <w:lang w:val="en-US"/>
        </w:rPr>
        <w:t xml:space="preserve">ing study was based on electronic patient registry data of the Erasmus MC (University Medical Center based in Rotterdam, The Netherlands). From this patient registry, we retrieved the surgery time, length of </w:t>
      </w:r>
      <w:r w:rsidRPr="5911DDBD">
        <w:rPr>
          <w:rFonts w:ascii="Calibri" w:eastAsia="Calibri" w:hAnsi="Calibri" w:cs="Calibri"/>
          <w:lang w:val="en-US"/>
        </w:rPr>
        <w:t>stay at an</w:t>
      </w:r>
      <w:r w:rsidRPr="5911DDBD">
        <w:rPr>
          <w:lang w:val="en-US"/>
        </w:rPr>
        <w:t xml:space="preserve"> intensive care unit (ICU), and length</w:t>
      </w:r>
      <w:r w:rsidR="00BE6480">
        <w:rPr>
          <w:lang w:val="en-US"/>
        </w:rPr>
        <w:t xml:space="preserve"> of</w:t>
      </w:r>
      <w:r w:rsidRPr="5911DDBD">
        <w:rPr>
          <w:lang w:val="en-US"/>
        </w:rPr>
        <w:t xml:space="preserve"> stay at a non-ICU unit of all non-urgent procedures between July 2017</w:t>
      </w:r>
      <w:r w:rsidR="00621EAC">
        <w:rPr>
          <w:lang w:val="en-US"/>
        </w:rPr>
        <w:t xml:space="preserve"> and</w:t>
      </w:r>
      <w:r w:rsidRPr="5911DDBD">
        <w:rPr>
          <w:lang w:val="en-US"/>
        </w:rPr>
        <w:t xml:space="preserve"> May 2020. Procedures that were performed at least 80 times were selected. These selected procedures were </w:t>
      </w:r>
      <w:r w:rsidR="00621EAC">
        <w:rPr>
          <w:lang w:val="en-US"/>
        </w:rPr>
        <w:t xml:space="preserve">consecutively </w:t>
      </w:r>
      <w:r w:rsidRPr="5911DDBD">
        <w:rPr>
          <w:lang w:val="en-US"/>
        </w:rPr>
        <w:t xml:space="preserve">classified by two </w:t>
      </w:r>
      <w:r w:rsidR="00E678CD">
        <w:rPr>
          <w:lang w:val="en-US"/>
        </w:rPr>
        <w:t xml:space="preserve">senior clinicians </w:t>
      </w:r>
      <w:r w:rsidRPr="5911DDBD">
        <w:rPr>
          <w:lang w:val="en-US"/>
        </w:rPr>
        <w:t>(</w:t>
      </w:r>
      <w:proofErr w:type="spellStart"/>
      <w:r w:rsidRPr="5911DDBD">
        <w:rPr>
          <w:lang w:val="en-US"/>
        </w:rPr>
        <w:t>JvS</w:t>
      </w:r>
      <w:proofErr w:type="spellEnd"/>
      <w:r w:rsidR="000C32EF">
        <w:rPr>
          <w:lang w:val="en-US"/>
        </w:rPr>
        <w:t xml:space="preserve"> – emeritus professor internal </w:t>
      </w:r>
      <w:proofErr w:type="spellStart"/>
      <w:r w:rsidR="000C32EF">
        <w:rPr>
          <w:lang w:val="en-US"/>
        </w:rPr>
        <w:t>medecine</w:t>
      </w:r>
      <w:proofErr w:type="spellEnd"/>
      <w:r w:rsidRPr="5911DDBD">
        <w:rPr>
          <w:lang w:val="en-US"/>
        </w:rPr>
        <w:t xml:space="preserve">, </w:t>
      </w:r>
      <w:proofErr w:type="spellStart"/>
      <w:r w:rsidRPr="5911DDBD">
        <w:rPr>
          <w:lang w:val="en-US"/>
        </w:rPr>
        <w:t>RBdJ</w:t>
      </w:r>
      <w:proofErr w:type="spellEnd"/>
      <w:r w:rsidR="000C32EF">
        <w:rPr>
          <w:lang w:val="en-US"/>
        </w:rPr>
        <w:t xml:space="preserve"> – head of the department of head and neck surgery</w:t>
      </w:r>
      <w:r w:rsidRPr="5911DDBD">
        <w:rPr>
          <w:lang w:val="en-US"/>
        </w:rPr>
        <w:t xml:space="preserve">) as </w:t>
      </w:r>
      <w:r w:rsidR="00621EAC">
        <w:rPr>
          <w:lang w:val="en-US"/>
        </w:rPr>
        <w:t xml:space="preserve">a </w:t>
      </w:r>
      <w:r w:rsidRPr="5911DDBD">
        <w:rPr>
          <w:lang w:val="en-US"/>
        </w:rPr>
        <w:t xml:space="preserve">semi-elective </w:t>
      </w:r>
      <w:r w:rsidR="00621EAC">
        <w:rPr>
          <w:lang w:val="en-US"/>
        </w:rPr>
        <w:t xml:space="preserve">procedure </w:t>
      </w:r>
      <w:r w:rsidRPr="5911DDBD">
        <w:rPr>
          <w:lang w:val="en-US"/>
        </w:rPr>
        <w:t>based on their experience. Ultimately, 61 semi-elective procedures were selected.</w:t>
      </w:r>
      <w:r w:rsidR="00ED3925">
        <w:rPr>
          <w:lang w:val="en-US"/>
        </w:rPr>
        <w:t xml:space="preserve"> Where relevant, we distinguished mild and severe cases undergoing the procedure.</w:t>
      </w:r>
    </w:p>
    <w:p w14:paraId="7075F20F" w14:textId="77777777" w:rsidR="00516760" w:rsidRDefault="00516760" w:rsidP="00516760">
      <w:pPr>
        <w:spacing w:after="0" w:line="276" w:lineRule="auto"/>
        <w:rPr>
          <w:lang w:val="en-US"/>
        </w:rPr>
      </w:pPr>
    </w:p>
    <w:p w14:paraId="569A589D" w14:textId="249770A5" w:rsidR="00572679" w:rsidRPr="00ED3925" w:rsidRDefault="00516760" w:rsidP="00516760">
      <w:r w:rsidRPr="5911DDBD">
        <w:rPr>
          <w:lang w:val="en-US"/>
        </w:rPr>
        <w:t>The</w:t>
      </w:r>
      <w:r w:rsidR="006E5AC7">
        <w:rPr>
          <w:lang w:val="en-US"/>
        </w:rPr>
        <w:t xml:space="preserve"> simulated</w:t>
      </w:r>
      <w:r w:rsidRPr="5911DDBD">
        <w:rPr>
          <w:lang w:val="en-US"/>
        </w:rPr>
        <w:t xml:space="preserve"> populations </w:t>
      </w:r>
      <w:r w:rsidR="005966E7">
        <w:rPr>
          <w:lang w:val="en-US"/>
        </w:rPr>
        <w:t>consist of</w:t>
      </w:r>
      <w:r w:rsidRPr="5911DDBD">
        <w:rPr>
          <w:lang w:val="en-US"/>
        </w:rPr>
        <w:t xml:space="preserve"> patients with an indication of one of the selected </w:t>
      </w:r>
      <w:commentRangeStart w:id="11"/>
      <w:r w:rsidRPr="5911DDBD">
        <w:rPr>
          <w:lang w:val="en-US"/>
        </w:rPr>
        <w:t xml:space="preserve">61 non-pediatric semi-elective procedures. </w:t>
      </w:r>
      <w:commentRangeEnd w:id="11"/>
      <w:r w:rsidR="005966E7">
        <w:rPr>
          <w:rStyle w:val="CommentReference"/>
        </w:rPr>
        <w:commentReference w:id="11"/>
      </w:r>
      <w:r w:rsidRPr="5911DDBD">
        <w:rPr>
          <w:lang w:val="en-US"/>
        </w:rPr>
        <w:t xml:space="preserve">The average age of the patients was used as the initial age of the simulated cohort in the model. Where possible, </w:t>
      </w:r>
      <w:r w:rsidR="00FC2F85">
        <w:rPr>
          <w:lang w:val="en-US"/>
        </w:rPr>
        <w:t xml:space="preserve">survival </w:t>
      </w:r>
      <w:r w:rsidRPr="5911DDBD">
        <w:rPr>
          <w:lang w:val="en-US"/>
        </w:rPr>
        <w:t xml:space="preserve">data from Dutch registries was used. In this study, we only focus on health benefits. </w:t>
      </w:r>
      <w:r w:rsidR="000C32EF">
        <w:rPr>
          <w:lang w:val="en-US"/>
        </w:rPr>
        <w:t xml:space="preserve">Because benefits have more “value” in the near than in the distant future, it is common to perform discounting: this is a procedure where benefits later in the time </w:t>
      </w:r>
      <w:r w:rsidR="00995896">
        <w:rPr>
          <w:lang w:val="en-US"/>
        </w:rPr>
        <w:t xml:space="preserve">horizon </w:t>
      </w:r>
      <w:r w:rsidR="000C32EF">
        <w:rPr>
          <w:lang w:val="en-US"/>
        </w:rPr>
        <w:t xml:space="preserve">are weighed less. </w:t>
      </w:r>
      <w:commentRangeStart w:id="12"/>
      <w:r w:rsidRPr="5911DDBD">
        <w:rPr>
          <w:lang w:val="en-US"/>
        </w:rPr>
        <w:t xml:space="preserve">A discount rate of 0.015 per year for health benefits was used, as </w:t>
      </w:r>
      <w:r w:rsidR="00621EAC">
        <w:rPr>
          <w:lang w:val="en-US"/>
        </w:rPr>
        <w:t xml:space="preserve">this </w:t>
      </w:r>
      <w:r w:rsidRPr="5911DDBD">
        <w:rPr>
          <w:lang w:val="en-US"/>
        </w:rPr>
        <w:t xml:space="preserve">is </w:t>
      </w:r>
      <w:r w:rsidR="00621EAC">
        <w:rPr>
          <w:lang w:val="en-US"/>
        </w:rPr>
        <w:t>common</w:t>
      </w:r>
      <w:r w:rsidRPr="5911DDBD">
        <w:rPr>
          <w:lang w:val="en-US"/>
        </w:rPr>
        <w:t xml:space="preserve"> </w:t>
      </w:r>
      <w:r w:rsidR="00621EAC">
        <w:rPr>
          <w:lang w:val="en-US"/>
        </w:rPr>
        <w:t xml:space="preserve">practice </w:t>
      </w:r>
      <w:r w:rsidRPr="5911DDBD">
        <w:rPr>
          <w:lang w:val="en-US"/>
        </w:rPr>
        <w:t>in the Netherlands</w:t>
      </w:r>
      <w:r>
        <w:rPr>
          <w:lang w:val="en-US"/>
        </w:rPr>
        <w:fldChar w:fldCharType="begin" w:fldLock="1"/>
      </w:r>
      <w:r w:rsidR="00C047C6">
        <w:rPr>
          <w:lang w:val="en-US"/>
        </w:rPr>
        <w:instrText>ADDIN CSL_CITATION {"citationItems":[{"id":"ITEM-1","itemData":{"author":[{"dropping-particle":"","family":"Zorginstituut Nederland","given":"","non-dropping-particle":"","parse-names":false,"suffix":""}],"id":"ITEM-1","issued":{"date-parts":[["2016"]]},"title":"Richtlijn voor het uitvoeren van economische evaluaties in de gezondheidszorg","type":"article-journal"},"uris":["http://www.mendeley.com/documents/?uuid=166f94c9-aa3d-3879-adf7-e105d24c30d6"]}],"mendeley":{"formattedCitation":"&lt;sup&gt;20&lt;/sup&gt;","plainTextFormattedCitation":"20","previouslyFormattedCitation":"&lt;sup&gt;20&lt;/sup&gt;"},"properties":{"noteIndex":0},"schema":"https://github.com/citation-style-language/schema/raw/master/csl-citation.json"}</w:instrText>
      </w:r>
      <w:r>
        <w:rPr>
          <w:lang w:val="en-US"/>
        </w:rPr>
        <w:fldChar w:fldCharType="separate"/>
      </w:r>
      <w:r w:rsidR="0084022E" w:rsidRPr="000C32EF">
        <w:rPr>
          <w:noProof/>
          <w:vertAlign w:val="superscript"/>
        </w:rPr>
        <w:t>20</w:t>
      </w:r>
      <w:r>
        <w:rPr>
          <w:lang w:val="en-US"/>
        </w:rPr>
        <w:fldChar w:fldCharType="end"/>
      </w:r>
      <w:r w:rsidR="000C32EF">
        <w:rPr>
          <w:lang w:val="en-US"/>
        </w:rPr>
        <w:t xml:space="preserve">: </w:t>
      </w:r>
      <w:commentRangeEnd w:id="12"/>
      <w:r w:rsidR="005966E7">
        <w:rPr>
          <w:rStyle w:val="CommentReference"/>
        </w:rPr>
        <w:commentReference w:id="12"/>
      </w:r>
    </w:p>
    <w:p w14:paraId="6AAE4EFE" w14:textId="632769B1" w:rsidR="438F5BE1" w:rsidRDefault="17703BBA" w:rsidP="39A4890C">
      <w:pPr>
        <w:pStyle w:val="Heading3"/>
        <w:rPr>
          <w:lang w:val="en-US"/>
        </w:rPr>
      </w:pPr>
      <w:r w:rsidRPr="39A4890C">
        <w:rPr>
          <w:lang w:val="en-US"/>
        </w:rPr>
        <w:t>Markov model</w:t>
      </w:r>
    </w:p>
    <w:p w14:paraId="02B91D1C" w14:textId="415984AA" w:rsidR="2FB1C186" w:rsidRDefault="32A06425" w:rsidP="39A4890C">
      <w:pPr>
        <w:rPr>
          <w:lang w:val="en-US"/>
        </w:rPr>
      </w:pPr>
      <w:r w:rsidRPr="5911DDBD">
        <w:rPr>
          <w:lang w:val="en-US"/>
        </w:rPr>
        <w:t xml:space="preserve">To quantify the </w:t>
      </w:r>
      <w:r w:rsidR="3189EEB8" w:rsidRPr="5911DDBD">
        <w:rPr>
          <w:lang w:val="en-US"/>
        </w:rPr>
        <w:t>long-term</w:t>
      </w:r>
      <w:r w:rsidRPr="5911DDBD">
        <w:rPr>
          <w:lang w:val="en-US"/>
        </w:rPr>
        <w:t xml:space="preserve"> </w:t>
      </w:r>
      <w:r w:rsidR="27BE5CFD" w:rsidRPr="5911DDBD">
        <w:rPr>
          <w:lang w:val="en-US"/>
        </w:rPr>
        <w:t xml:space="preserve">health </w:t>
      </w:r>
      <w:r w:rsidRPr="5911DDBD">
        <w:rPr>
          <w:lang w:val="en-US"/>
        </w:rPr>
        <w:t>effects of surgery delay we made use of a Markov cohort state-</w:t>
      </w:r>
      <w:r w:rsidR="5074D5FA" w:rsidRPr="5911DDBD">
        <w:rPr>
          <w:lang w:val="en-US"/>
        </w:rPr>
        <w:t>transition</w:t>
      </w:r>
      <w:r w:rsidRPr="5911DDBD">
        <w:rPr>
          <w:lang w:val="en-US"/>
        </w:rPr>
        <w:t xml:space="preserve"> model</w:t>
      </w:r>
      <w:r w:rsidR="7020F6C5" w:rsidRPr="5911DDBD">
        <w:rPr>
          <w:lang w:val="en-US"/>
        </w:rPr>
        <w:t xml:space="preserve"> (</w:t>
      </w:r>
      <w:proofErr w:type="spellStart"/>
      <w:r w:rsidR="7020F6C5" w:rsidRPr="5911DDBD">
        <w:rPr>
          <w:lang w:val="en-US"/>
        </w:rPr>
        <w:t>cSTM</w:t>
      </w:r>
      <w:proofErr w:type="spellEnd"/>
      <w:r w:rsidR="7020F6C5" w:rsidRPr="5911DDBD">
        <w:rPr>
          <w:lang w:val="en-US"/>
        </w:rPr>
        <w:t>)</w:t>
      </w:r>
      <w:r w:rsidRPr="5911DDBD">
        <w:rPr>
          <w:lang w:val="en-US"/>
        </w:rPr>
        <w:t>. Th</w:t>
      </w:r>
      <w:r w:rsidR="4665C0AD" w:rsidRPr="5911DDBD">
        <w:rPr>
          <w:lang w:val="en-US"/>
        </w:rPr>
        <w:t>is</w:t>
      </w:r>
      <w:r w:rsidRPr="5911DDBD">
        <w:rPr>
          <w:lang w:val="en-US"/>
        </w:rPr>
        <w:t xml:space="preserve"> model</w:t>
      </w:r>
      <w:r w:rsidR="43592C67" w:rsidRPr="5911DDBD">
        <w:rPr>
          <w:lang w:val="en-US"/>
        </w:rPr>
        <w:t xml:space="preserve"> type is</w:t>
      </w:r>
      <w:r w:rsidRPr="5911DDBD">
        <w:rPr>
          <w:lang w:val="en-US"/>
        </w:rPr>
        <w:t xml:space="preserve"> frequently used in clinical decision analysis</w:t>
      </w:r>
      <w:r w:rsidR="3ECC6C06" w:rsidRPr="5911DDBD">
        <w:rPr>
          <w:lang w:val="en-US"/>
        </w:rPr>
        <w:t>,</w:t>
      </w:r>
      <w:r w:rsidRPr="5911DDBD">
        <w:rPr>
          <w:lang w:val="en-US"/>
        </w:rPr>
        <w:t xml:space="preserve"> because </w:t>
      </w:r>
      <w:r w:rsidR="50060A60" w:rsidRPr="5911DDBD">
        <w:rPr>
          <w:lang w:val="en-US"/>
        </w:rPr>
        <w:t>it is</w:t>
      </w:r>
      <w:r w:rsidRPr="5911DDBD">
        <w:rPr>
          <w:lang w:val="en-US"/>
        </w:rPr>
        <w:t xml:space="preserve"> relatively simple to build, easy to communicate and can </w:t>
      </w:r>
      <w:r w:rsidR="68EA8E4B" w:rsidRPr="5911DDBD">
        <w:rPr>
          <w:lang w:val="en-US"/>
        </w:rPr>
        <w:t>synthesize</w:t>
      </w:r>
      <w:r w:rsidRPr="5911DDBD">
        <w:rPr>
          <w:lang w:val="en-US"/>
        </w:rPr>
        <w:t xml:space="preserve"> data from different sources to estimate long-term outcomes</w:t>
      </w:r>
      <w:r w:rsidR="00200F83">
        <w:rPr>
          <w:lang w:val="en-US"/>
        </w:rPr>
        <w:t>.</w:t>
      </w:r>
      <w:r w:rsidR="00516760">
        <w:rPr>
          <w:lang w:val="en-US"/>
        </w:rPr>
        <w:fldChar w:fldCharType="begin" w:fldLock="1"/>
      </w:r>
      <w:r w:rsidR="00C047C6">
        <w:rPr>
          <w:lang w:val="en-US"/>
        </w:rPr>
        <w:instrText>ADDIN CSL_CITATION {"citationItems":[{"id":"ITEM-1","itemData":{"DOI":"10.1016/j.jval.2012.06.014","ISBN":"1524-4733","ISSN":"10983015","PMID":"22999128","abstract":"Models—mathematical frameworks that facilitate estimation of the consequences of health care decisions—have become essential tools for health technology assessment. Evolution of the methods since the first ISPOR modeling task force reported in 2003 has led to a new task force, jointly convened with the Society for Medical Decision Making, and this series of seven papers presents the updated recommendations for best practices in conceptualizing models; implementing state–transition approaches, discrete event simulations, or dynamic transmission models; dealing with uncertainty; and validating and reporting models transparently. This overview introduces the work of the task force, provides all the recommendations, and discusses some quandaries that require further elucidation. The audience for these papers includes those who build models, stakeholders who utilize their results, and, indeed, anyone concerned with the use of models to support decision making.","author":[{"dropping-particle":"","family":"Siebert","given":"Uwe","non-dropping-particle":"","parse-names":false,"suffix":""},{"dropping-particle":"","family":"Alagoz","given":"Oguzhan","non-dropping-particle":"","parse-names":false,"suffix":""},{"dropping-particle":"","family":"Bayoumi","given":"Ahmed M.","non-dropping-particle":"","parse-names":false,"suffix":""},{"dropping-particle":"","family":"Jahn","given":"Beate","non-dropping-particle":"","parse-names":false,"suffix":""},{"dropping-particle":"","family":"Owens","given":"Douglas K.","non-dropping-particle":"","parse-names":false,"suffix":""},{"dropping-particle":"","family":"Cohen","given":"David J.","non-dropping-particle":"","parse-names":false,"suffix":""},{"dropping-particle":"","family":"Kuntz","given":"Karen M.","non-dropping-particle":"","parse-names":false,"suffix":""}],"container-title":"Value in Health","id":"ITEM-1","issue":"6","issued":{"date-parts":[["2012","9"]]},"note":"From Duplicate 2 (State-transition modeling: a report of the ISPOR-SMDM Modeling Good Research Practices Task Force-3. - Siebert, Uwe; Alagoz, Oguzhan; Bayoumi, Ahmed M; Jahn, Beate; Owens, Douglas K; Cohen, David J; Kuntz, Karen M)\n\nCohort &amp;amp; individual level","page":"812-820","title":"State-Transition Modeling: A Report of the ISPOR-SMDM Modeling Good Research Practices Task Force-3","type":"article-journal","volume":"15"},"uris":["http://www.mendeley.com/documents/?uuid=b725dc22-d83d-4fe8-b97b-2c6fc30e0a59"]},{"id":"ITEM-2","itemData":{"DOI":"10.1177/0272989X9301300409","ISSN":"0272-989X","abstract":"Markov models are useful when a decision problem involves risk that is continuous over time, when the timing of events is important, and when important events may happen more than once. Representing such clinical settings with conventional decision trees is difficult and may require unrealistic simplifying assumptions. Markov models assume that a patient is always in one of a finite number of discrete health states, called Markov states. All events are represented as transitions from one state to another. A Markov model may be evaluated by matrix algebra, as a cohort simulation, or as a Monte Carlo simulation. A newer repre sentation of Markov models, the Markov-cycle tree, uses a tree representation of clinical events and may be evaluated either as a cohort simulation or as a Monte Carlo simulation. The ability of the Markov model to represent repetitive events and the time dependence of both probabilities and utilities allows for more accurate representation of clinical settings that involve these issue...","author":[{"dropping-particle":"","family":"Sonnenberg","given":"Frank A.","non-dropping-particle":"","parse-names":false,"suffix":""},{"dropping-particle":"","family":"Beck","given":"J. Robert","non-dropping-particle":"","parse-names":false,"suffix":""}],"container-title":"Medical Decision Making","id":"ITEM-2","issue":"4","issued":{"date-parts":[["1993","12","2"]]},"page":"322-338","publisher":"Sage PublicationsSage CA: Thousand Oaks, CA","title":"Markov Models in Medical Decision Making","type":"article-journal","volume":"13"},"uris":["http://www.mendeley.com/documents/?uuid=44c0eee1-86c0-4da6-814d-38c403687fdd"]}],"mendeley":{"formattedCitation":"&lt;sup&gt;21,22&lt;/sup&gt;","plainTextFormattedCitation":"21,22","previouslyFormattedCitation":"&lt;sup&gt;21,22&lt;/sup&gt;"},"properties":{"noteIndex":0},"schema":"https://github.com/citation-style-language/schema/raw/master/csl-citation.json"}</w:instrText>
      </w:r>
      <w:r w:rsidR="00516760">
        <w:rPr>
          <w:lang w:val="en-US"/>
        </w:rPr>
        <w:fldChar w:fldCharType="separate"/>
      </w:r>
      <w:r w:rsidR="0084022E" w:rsidRPr="0084022E">
        <w:rPr>
          <w:noProof/>
          <w:vertAlign w:val="superscript"/>
          <w:lang w:val="en-US"/>
        </w:rPr>
        <w:t>21,22</w:t>
      </w:r>
      <w:r w:rsidR="00516760">
        <w:rPr>
          <w:lang w:val="en-US"/>
        </w:rPr>
        <w:fldChar w:fldCharType="end"/>
      </w:r>
      <w:r w:rsidRPr="5911DDBD">
        <w:rPr>
          <w:lang w:val="en-US"/>
        </w:rPr>
        <w:t xml:space="preserve"> </w:t>
      </w:r>
      <w:r w:rsidR="60C4AE84" w:rsidRPr="5911DDBD">
        <w:rPr>
          <w:lang w:val="en-US"/>
        </w:rPr>
        <w:t xml:space="preserve">A </w:t>
      </w:r>
      <w:proofErr w:type="spellStart"/>
      <w:r w:rsidR="60C4AE84" w:rsidRPr="5911DDBD">
        <w:rPr>
          <w:lang w:val="en-US"/>
        </w:rPr>
        <w:t>cSTM</w:t>
      </w:r>
      <w:proofErr w:type="spellEnd"/>
      <w:r w:rsidR="03B23358" w:rsidRPr="5911DDBD">
        <w:rPr>
          <w:lang w:val="en-US"/>
        </w:rPr>
        <w:t xml:space="preserve"> </w:t>
      </w:r>
      <w:r w:rsidR="2E3132D7" w:rsidRPr="5911DDBD">
        <w:rPr>
          <w:lang w:val="en-US"/>
        </w:rPr>
        <w:t>simulate</w:t>
      </w:r>
      <w:r w:rsidR="31E969BC" w:rsidRPr="5911DDBD">
        <w:rPr>
          <w:lang w:val="en-US"/>
        </w:rPr>
        <w:t>s</w:t>
      </w:r>
      <w:r w:rsidR="2E3132D7" w:rsidRPr="5911DDBD">
        <w:rPr>
          <w:lang w:val="en-US"/>
        </w:rPr>
        <w:t xml:space="preserve"> </w:t>
      </w:r>
      <w:r w:rsidR="03B23358" w:rsidRPr="5911DDBD">
        <w:rPr>
          <w:lang w:val="en-US"/>
        </w:rPr>
        <w:t xml:space="preserve">a hypothetical cohort of patients over a defined period in discrete time cycles </w:t>
      </w:r>
      <w:r w:rsidR="2275A92C" w:rsidRPr="5911DDBD">
        <w:rPr>
          <w:lang w:val="en-US"/>
        </w:rPr>
        <w:t>to</w:t>
      </w:r>
      <w:r w:rsidR="00DC4B44">
        <w:rPr>
          <w:lang w:val="en-US"/>
        </w:rPr>
        <w:t xml:space="preserve"> estimate</w:t>
      </w:r>
      <w:r w:rsidR="0A318B72" w:rsidRPr="5911DDBD">
        <w:rPr>
          <w:lang w:val="en-US"/>
        </w:rPr>
        <w:t xml:space="preserve"> the average time individuals spend in </w:t>
      </w:r>
      <w:r w:rsidR="5B768AB1" w:rsidRPr="5911DDBD">
        <w:rPr>
          <w:lang w:val="en-US"/>
        </w:rPr>
        <w:t xml:space="preserve">the </w:t>
      </w:r>
      <w:r w:rsidR="0A318B72" w:rsidRPr="5911DDBD">
        <w:rPr>
          <w:lang w:val="en-US"/>
        </w:rPr>
        <w:t>various health states</w:t>
      </w:r>
      <w:r w:rsidR="00200F83">
        <w:rPr>
          <w:lang w:val="en-US"/>
        </w:rPr>
        <w:t>.</w:t>
      </w:r>
      <w:r w:rsidR="00516760">
        <w:rPr>
          <w:lang w:val="en-US"/>
        </w:rPr>
        <w:fldChar w:fldCharType="begin" w:fldLock="1"/>
      </w:r>
      <w:r w:rsidR="00C047C6">
        <w:rPr>
          <w:lang w:val="en-US"/>
        </w:rPr>
        <w:instrText>ADDIN CSL_CITATION {"citationItems":[{"id":"ITEM-1","itemData":{"DOI":"10.1016/j.jval.2012.06.014","ISBN":"1524-4733","ISSN":"10983015","PMID":"22999128","abstract":"Models—mathematical frameworks that facilitate estimation of the consequences of health care decisions—have become essential tools for health technology assessment. Evolution of the methods since the first ISPOR modeling task force reported in 2003 has led to a new task force, jointly convened with the Society for Medical Decision Making, and this series of seven papers presents the updated recommendations for best practices in conceptualizing models; implementing state–transition approaches, discrete event simulations, or dynamic transmission models; dealing with uncertainty; and validating and reporting models transparently. This overview introduces the work of the task force, provides all the recommendations, and discusses some quandaries that require further elucidation. The audience for these papers includes those who build models, stakeholders who utilize their results, and, indeed, anyone concerned with the use of models to support decision making.","author":[{"dropping-particle":"","family":"Siebert","given":"Uwe","non-dropping-particle":"","parse-names":false,"suffix":""},{"dropping-particle":"","family":"Alagoz","given":"Oguzhan","non-dropping-particle":"","parse-names":false,"suffix":""},{"dropping-particle":"","family":"Bayoumi","given":"Ahmed M.","non-dropping-particle":"","parse-names":false,"suffix":""},{"dropping-particle":"","family":"Jahn","given":"Beate","non-dropping-particle":"","parse-names":false,"suffix":""},{"dropping-particle":"","family":"Owens","given":"Douglas K.","non-dropping-particle":"","parse-names":false,"suffix":""},{"dropping-particle":"","family":"Cohen","given":"David J.","non-dropping-particle":"","parse-names":false,"suffix":""},{"dropping-particle":"","family":"Kuntz","given":"Karen M.","non-dropping-particle":"","parse-names":false,"suffix":""}],"container-title":"Value in Health","id":"ITEM-1","issue":"6","issued":{"date-parts":[["2012","9"]]},"note":"From Duplicate 2 (State-transition modeling: a report of the ISPOR-SMDM Modeling Good Research Practices Task Force-3. - Siebert, Uwe; Alagoz, Oguzhan; Bayoumi, Ahmed M; Jahn, Beate; Owens, Douglas K; Cohen, David J; Kuntz, Karen M)\n\nCohort &amp;amp; individual level","page":"812-820","title":"State-Transition Modeling: A Report of the ISPOR-SMDM Modeling Good Research Practices Task Force-3","type":"article-journal","volume":"15"},"uris":["http://www.mendeley.com/documents/?uuid=b725dc22-d83d-4fe8-b97b-2c6fc30e0a59"]},{"id":"ITEM-2","itemData":{"ISBN":"0521770297","author":[{"dropping-particle":"","family":"Hunink","given":"Myriam","non-dropping-particle":"","parse-names":false,"suffix":""},{"dropping-particle":"","family":"Mc","given":"Erasmus","non-dropping-particle":"","parse-names":false,"suffix":""},{"dropping-particle":"","family":"Glasziou","given":"Paul","non-dropping-particle":"","parse-names":false,"suffix":""},{"dropping-particle":"","family":"Elstein","given":"Arthur","non-dropping-particle":"","parse-names":false,"suffix":""}],"edition":"2","id":"ITEM-2","issued":{"date-parts":[["2003"]]},"publisher":"Cambridge University Press","publisher-place":"Cambridge","title":"Decision Making in Health and Medicine: Integrating Evidence and Values","type":"book"},"uris":["http://www.mendeley.com/documents/?uuid=fe420a21-4b6d-3a9c-995a-32d05188fb16"]}],"mendeley":{"formattedCitation":"&lt;sup&gt;21,23&lt;/sup&gt;","plainTextFormattedCitation":"21,23","previouslyFormattedCitation":"&lt;sup&gt;21,23&lt;/sup&gt;"},"properties":{"noteIndex":0},"schema":"https://github.com/citation-style-language/schema/raw/master/csl-citation.json"}</w:instrText>
      </w:r>
      <w:r w:rsidR="00516760">
        <w:rPr>
          <w:lang w:val="en-US"/>
        </w:rPr>
        <w:fldChar w:fldCharType="separate"/>
      </w:r>
      <w:r w:rsidR="0084022E" w:rsidRPr="0084022E">
        <w:rPr>
          <w:noProof/>
          <w:vertAlign w:val="superscript"/>
          <w:lang w:val="en-US"/>
        </w:rPr>
        <w:t>21,23</w:t>
      </w:r>
      <w:r w:rsidR="00516760">
        <w:rPr>
          <w:lang w:val="en-US"/>
        </w:rPr>
        <w:fldChar w:fldCharType="end"/>
      </w:r>
      <w:r w:rsidR="00200F83">
        <w:rPr>
          <w:lang w:val="en-US"/>
        </w:rPr>
        <w:t xml:space="preserve"> </w:t>
      </w:r>
      <w:r w:rsidR="00DC4B44">
        <w:rPr>
          <w:lang w:val="en-US"/>
        </w:rPr>
        <w:t>Based on the time spent</w:t>
      </w:r>
      <w:r w:rsidR="17AAC78C" w:rsidRPr="5911DDBD">
        <w:rPr>
          <w:lang w:val="en-US"/>
        </w:rPr>
        <w:t xml:space="preserve"> in these state</w:t>
      </w:r>
      <w:r w:rsidR="00DC4B44">
        <w:rPr>
          <w:lang w:val="en-US"/>
        </w:rPr>
        <w:t>s,</w:t>
      </w:r>
      <w:r w:rsidR="17AAC78C" w:rsidRPr="5911DDBD">
        <w:rPr>
          <w:lang w:val="en-US"/>
        </w:rPr>
        <w:t xml:space="preserve"> health benefits</w:t>
      </w:r>
      <w:r w:rsidR="61641710" w:rsidRPr="5911DDBD">
        <w:rPr>
          <w:lang w:val="en-US"/>
        </w:rPr>
        <w:t xml:space="preserve"> can be calculated</w:t>
      </w:r>
      <w:r w:rsidR="00DC4B44">
        <w:rPr>
          <w:lang w:val="en-US"/>
        </w:rPr>
        <w:t xml:space="preserve">. Possible health benefits that can be calculated include the </w:t>
      </w:r>
      <w:r w:rsidR="17AAC78C" w:rsidRPr="5911DDBD">
        <w:rPr>
          <w:lang w:val="en-US"/>
        </w:rPr>
        <w:t xml:space="preserve">expected life years or </w:t>
      </w:r>
      <w:r w:rsidR="01B882A2" w:rsidRPr="5911DDBD">
        <w:rPr>
          <w:lang w:val="en-US"/>
        </w:rPr>
        <w:t>quality adjusted life years (QALYs)</w:t>
      </w:r>
      <w:r w:rsidR="1741EE30" w:rsidRPr="5911DDBD">
        <w:rPr>
          <w:lang w:val="en-US"/>
        </w:rPr>
        <w:t xml:space="preserve"> - the surrogate measure of life years with utility (“quality of life”)</w:t>
      </w:r>
      <w:r w:rsidR="00200F83">
        <w:rPr>
          <w:lang w:val="en-US"/>
        </w:rPr>
        <w:t>.</w:t>
      </w:r>
      <w:r w:rsidR="00516760">
        <w:rPr>
          <w:lang w:val="en-US"/>
        </w:rPr>
        <w:fldChar w:fldCharType="begin" w:fldLock="1"/>
      </w:r>
      <w:r w:rsidR="00C047C6">
        <w:rPr>
          <w:lang w:val="en-US"/>
        </w:rPr>
        <w:instrText>ADDIN CSL_CITATION {"citationItems":[{"id":"ITEM-1","itemData":{"ISBN":"0521770297","author":[{"dropping-particle":"","family":"Hunink","given":"Myriam","non-dropping-particle":"","parse-names":false,"suffix":""},{"dropping-particle":"","family":"Mc","given":"Erasmus","non-dropping-particle":"","parse-names":false,"suffix":""},{"dropping-particle":"","family":"Glasziou","given":"Paul","non-dropping-particle":"","parse-names":false,"suffix":""},{"dropping-particle":"","family":"Elstein","given":"Arthur","non-dropping-particle":"","parse-names":false,"suffix":""}],"edition":"2","id":"ITEM-1","issued":{"date-parts":[["2003"]]},"publisher":"Cambridge University Press","publisher-place":"Cambridge","title":"Decision Making in Health and Medicine: Integrating Evidence and Values","type":"book"},"uris":["http://www.mendeley.com/documents/?uuid=fe420a21-4b6d-3a9c-995a-32d05188fb16"]},{"id":"ITEM-2","itemData":{"author":[{"dropping-particle":"","family":"Klarman","given":"Herbert","non-dropping-particle":"","parse-names":false,"suffix":""},{"dropping-particle":"","family":"Rosenthal","given":"Gerald D","non-dropping-particle":"","parse-names":false,"suffix":""}],"container-title":"Medical care","id":"ITEM-2","issued":{"date-parts":[["1968"]]},"page":"48-54","title":"Cost Effectiveness Analysis Applied to the Treatment of Chronic Renal Disease","type":"article-journal","volume":"6.1"},"uris":["http://www.mendeley.com/documents/?uuid=93388b13-a579-4020-8e40-1d02ea053c65"]}],"mendeley":{"formattedCitation":"&lt;sup&gt;23,24&lt;/sup&gt;","plainTextFormattedCitation":"23,24","previouslyFormattedCitation":"&lt;sup&gt;23,24&lt;/sup&gt;"},"properties":{"noteIndex":0},"schema":"https://github.com/citation-style-language/schema/raw/master/csl-citation.json"}</w:instrText>
      </w:r>
      <w:r w:rsidR="00516760">
        <w:rPr>
          <w:lang w:val="en-US"/>
        </w:rPr>
        <w:fldChar w:fldCharType="separate"/>
      </w:r>
      <w:r w:rsidR="0084022E" w:rsidRPr="0084022E">
        <w:rPr>
          <w:noProof/>
          <w:vertAlign w:val="superscript"/>
          <w:lang w:val="en-US"/>
        </w:rPr>
        <w:t>23,24</w:t>
      </w:r>
      <w:r w:rsidR="00516760">
        <w:rPr>
          <w:lang w:val="en-US"/>
        </w:rPr>
        <w:fldChar w:fldCharType="end"/>
      </w:r>
    </w:p>
    <w:p w14:paraId="11E200AD" w14:textId="5C6BDE45" w:rsidR="2C34727F" w:rsidRDefault="3492ED08" w:rsidP="39A4890C">
      <w:pPr>
        <w:rPr>
          <w:lang w:val="en-US"/>
        </w:rPr>
      </w:pPr>
      <w:r w:rsidRPr="5911DDBD">
        <w:rPr>
          <w:lang w:val="en-US"/>
        </w:rPr>
        <w:t xml:space="preserve">For our </w:t>
      </w:r>
      <w:r w:rsidR="66A5AE35" w:rsidRPr="5911DDBD">
        <w:rPr>
          <w:lang w:val="en-US"/>
        </w:rPr>
        <w:t>aim</w:t>
      </w:r>
      <w:r w:rsidRPr="5911DDBD">
        <w:rPr>
          <w:lang w:val="en-US"/>
        </w:rPr>
        <w:t xml:space="preserve">, we developed a three-state </w:t>
      </w:r>
      <w:proofErr w:type="spellStart"/>
      <w:r w:rsidR="18E53183" w:rsidRPr="5911DDBD">
        <w:rPr>
          <w:rFonts w:ascii="Calibri" w:eastAsia="Calibri" w:hAnsi="Calibri" w:cs="Calibri"/>
          <w:lang w:val="en-US"/>
        </w:rPr>
        <w:t>cSTM</w:t>
      </w:r>
      <w:proofErr w:type="spellEnd"/>
      <w:r w:rsidR="18E53183" w:rsidRPr="5911DDBD">
        <w:rPr>
          <w:rFonts w:ascii="Calibri" w:eastAsia="Calibri" w:hAnsi="Calibri" w:cs="Calibri"/>
          <w:lang w:val="en-US"/>
        </w:rPr>
        <w:t xml:space="preserve"> </w:t>
      </w:r>
      <w:r w:rsidRPr="5911DDBD">
        <w:rPr>
          <w:rFonts w:ascii="Calibri" w:eastAsia="Calibri" w:hAnsi="Calibri" w:cs="Calibri"/>
          <w:lang w:val="en-US"/>
        </w:rPr>
        <w:t>with a preoperative state, a postoperative state, and a dead state (</w:t>
      </w:r>
      <w:r w:rsidR="7AD3D8B7" w:rsidRPr="5911DDBD">
        <w:rPr>
          <w:rFonts w:ascii="Calibri" w:eastAsia="Calibri" w:hAnsi="Calibri" w:cs="Calibri"/>
          <w:lang w:val="en-US"/>
        </w:rPr>
        <w:t>F</w:t>
      </w:r>
      <w:r w:rsidRPr="5911DDBD">
        <w:rPr>
          <w:rFonts w:ascii="Calibri" w:eastAsia="Calibri" w:hAnsi="Calibri" w:cs="Calibri"/>
          <w:lang w:val="en-US"/>
        </w:rPr>
        <w:t>igure 1).</w:t>
      </w:r>
      <w:r w:rsidRPr="5911DDBD">
        <w:rPr>
          <w:lang w:val="en-US"/>
        </w:rPr>
        <w:t xml:space="preserve"> The </w:t>
      </w:r>
      <w:r w:rsidR="23E9DCAF" w:rsidRPr="5911DDBD">
        <w:rPr>
          <w:lang w:val="en-US"/>
        </w:rPr>
        <w:t xml:space="preserve">entire </w:t>
      </w:r>
      <w:r w:rsidR="283240E3" w:rsidRPr="5911DDBD">
        <w:rPr>
          <w:lang w:val="en-US"/>
        </w:rPr>
        <w:t>cohort</w:t>
      </w:r>
      <w:r w:rsidRPr="5911DDBD">
        <w:rPr>
          <w:lang w:val="en-US"/>
        </w:rPr>
        <w:t xml:space="preserve"> starts in the preoperative state</w:t>
      </w:r>
      <w:r w:rsidR="00DC4B44">
        <w:rPr>
          <w:lang w:val="en-US"/>
        </w:rPr>
        <w:t>, and was followed</w:t>
      </w:r>
      <w:r w:rsidR="00DC4B44" w:rsidRPr="5911DDBD">
        <w:rPr>
          <w:lang w:val="en-US"/>
        </w:rPr>
        <w:t xml:space="preserve"> their entire remaining lifespan, until they are 100 years, using weekly </w:t>
      </w:r>
      <w:r w:rsidR="00DC4B44">
        <w:rPr>
          <w:lang w:val="en-US"/>
        </w:rPr>
        <w:t>cycles</w:t>
      </w:r>
      <w:r w:rsidRPr="5911DDBD">
        <w:rPr>
          <w:lang w:val="en-US"/>
        </w:rPr>
        <w:t xml:space="preserve">. </w:t>
      </w:r>
      <w:r w:rsidR="472A43A8" w:rsidRPr="5911DDBD">
        <w:rPr>
          <w:lang w:val="en-US"/>
        </w:rPr>
        <w:t>Th</w:t>
      </w:r>
      <w:r w:rsidRPr="5911DDBD">
        <w:rPr>
          <w:lang w:val="en-US"/>
        </w:rPr>
        <w:t>e transition from the preoperative state to the postoperative state was set to a specific week</w:t>
      </w:r>
      <w:r w:rsidR="00DC4B44">
        <w:rPr>
          <w:lang w:val="en-US"/>
        </w:rPr>
        <w:t>,</w:t>
      </w:r>
      <w:r w:rsidRPr="5911DDBD">
        <w:rPr>
          <w:lang w:val="en-US"/>
        </w:rPr>
        <w:t xml:space="preserve"> depending on the scenario. </w:t>
      </w:r>
      <w:r w:rsidR="33A6FFFD" w:rsidRPr="5911DDBD">
        <w:rPr>
          <w:lang w:val="en-US"/>
        </w:rPr>
        <w:t>We evaluated scenarios where patients were treated immediately (delay of two weeks) up to a delay of a year</w:t>
      </w:r>
      <w:r w:rsidR="64F4A74C" w:rsidRPr="5911DDBD">
        <w:rPr>
          <w:lang w:val="en-US"/>
        </w:rPr>
        <w:t xml:space="preserve"> using intervals of </w:t>
      </w:r>
      <w:r w:rsidR="00DC4B44">
        <w:rPr>
          <w:lang w:val="en-US"/>
        </w:rPr>
        <w:t xml:space="preserve">ten </w:t>
      </w:r>
      <w:r w:rsidR="64F4A74C" w:rsidRPr="5911DDBD">
        <w:rPr>
          <w:lang w:val="en-US"/>
        </w:rPr>
        <w:t>weeks</w:t>
      </w:r>
      <w:r w:rsidR="33A6FFFD" w:rsidRPr="5911DDBD">
        <w:rPr>
          <w:lang w:val="en-US"/>
        </w:rPr>
        <w:t xml:space="preserve">. In addition, we evaluated the scenario where nobody </w:t>
      </w:r>
      <w:r w:rsidR="57591E29" w:rsidRPr="5911DDBD">
        <w:rPr>
          <w:lang w:val="en-US"/>
        </w:rPr>
        <w:t>ever</w:t>
      </w:r>
      <w:r w:rsidR="33A6FFFD" w:rsidRPr="5911DDBD">
        <w:rPr>
          <w:lang w:val="en-US"/>
        </w:rPr>
        <w:t xml:space="preserve"> receive</w:t>
      </w:r>
      <w:r w:rsidR="22ED54DC" w:rsidRPr="5911DDBD">
        <w:rPr>
          <w:lang w:val="en-US"/>
        </w:rPr>
        <w:t>d</w:t>
      </w:r>
      <w:r w:rsidR="33A6FFFD" w:rsidRPr="5911DDBD">
        <w:rPr>
          <w:lang w:val="en-US"/>
        </w:rPr>
        <w:t xml:space="preserve"> treatment</w:t>
      </w:r>
      <w:r w:rsidR="00DC4B44">
        <w:rPr>
          <w:lang w:val="en-US"/>
        </w:rPr>
        <w:t>: this was modeled by</w:t>
      </w:r>
      <w:r w:rsidR="29524A89" w:rsidRPr="5911DDBD">
        <w:rPr>
          <w:lang w:val="en-US"/>
        </w:rPr>
        <w:t xml:space="preserve"> follow</w:t>
      </w:r>
      <w:r w:rsidR="00DC4B44">
        <w:rPr>
          <w:lang w:val="en-US"/>
        </w:rPr>
        <w:t>ing</w:t>
      </w:r>
      <w:r w:rsidR="29524A89" w:rsidRPr="5911DDBD">
        <w:rPr>
          <w:lang w:val="en-US"/>
        </w:rPr>
        <w:t xml:space="preserve"> patients their remaining </w:t>
      </w:r>
      <w:r w:rsidR="00DC4B44">
        <w:rPr>
          <w:lang w:val="en-US"/>
        </w:rPr>
        <w:t>lifespan</w:t>
      </w:r>
      <w:r w:rsidR="29524A89" w:rsidRPr="5911DDBD">
        <w:rPr>
          <w:lang w:val="en-US"/>
        </w:rPr>
        <w:t xml:space="preserve"> in the preoperative healt</w:t>
      </w:r>
      <w:r w:rsidR="00DC4B44">
        <w:rPr>
          <w:lang w:val="en-US"/>
        </w:rPr>
        <w:t>h</w:t>
      </w:r>
      <w:r w:rsidR="29524A89" w:rsidRPr="5911DDBD">
        <w:rPr>
          <w:lang w:val="en-US"/>
        </w:rPr>
        <w:t xml:space="preserve"> state</w:t>
      </w:r>
      <w:r w:rsidR="33A6FFFD" w:rsidRPr="5911DDBD">
        <w:rPr>
          <w:lang w:val="en-US"/>
        </w:rPr>
        <w:t>. In all scenarios, t</w:t>
      </w:r>
      <w:r w:rsidRPr="5911DDBD">
        <w:rPr>
          <w:lang w:val="en-US"/>
        </w:rPr>
        <w:t xml:space="preserve">he transitions from the pre- and postoperative states to the absorbing state dead were based on survival data, as described in the next section. </w:t>
      </w:r>
    </w:p>
    <w:p w14:paraId="6CB8CEB9" w14:textId="4DAAAC06" w:rsidR="438F5BE1" w:rsidRDefault="0838F516" w:rsidP="39A4890C">
      <w:pPr>
        <w:pStyle w:val="Heading3"/>
        <w:rPr>
          <w:lang w:val="en-US"/>
        </w:rPr>
      </w:pPr>
      <w:r w:rsidRPr="39A4890C">
        <w:rPr>
          <w:lang w:val="en-US"/>
        </w:rPr>
        <w:t xml:space="preserve">Survival </w:t>
      </w:r>
    </w:p>
    <w:p w14:paraId="0BECA14F" w14:textId="12D490C2" w:rsidR="438F5BE1" w:rsidRDefault="571FACFA" w:rsidP="39A4890C">
      <w:pPr>
        <w:rPr>
          <w:lang w:val="en-US"/>
        </w:rPr>
      </w:pPr>
      <w:r w:rsidRPr="04F59E2C">
        <w:rPr>
          <w:lang w:val="en-US"/>
        </w:rPr>
        <w:t>Two types of survival data were required</w:t>
      </w:r>
      <w:r w:rsidR="00200F83">
        <w:rPr>
          <w:lang w:val="en-US"/>
        </w:rPr>
        <w:t xml:space="preserve"> </w:t>
      </w:r>
      <w:r w:rsidR="00200F83" w:rsidRPr="04F59E2C">
        <w:rPr>
          <w:lang w:val="en-US"/>
        </w:rPr>
        <w:t>to model the survival in the pre- and postoperative health state</w:t>
      </w:r>
      <w:r w:rsidR="00200F83">
        <w:rPr>
          <w:lang w:val="en-US"/>
        </w:rPr>
        <w:t>, the s</w:t>
      </w:r>
      <w:r w:rsidRPr="04F59E2C">
        <w:rPr>
          <w:lang w:val="en-US"/>
        </w:rPr>
        <w:t>urvival</w:t>
      </w:r>
      <w:r w:rsidR="5FACCB8F" w:rsidRPr="04F59E2C">
        <w:rPr>
          <w:lang w:val="en-US"/>
        </w:rPr>
        <w:t xml:space="preserve"> wit</w:t>
      </w:r>
      <w:r w:rsidR="532F2265" w:rsidRPr="04F59E2C">
        <w:rPr>
          <w:lang w:val="en-US"/>
        </w:rPr>
        <w:t>h</w:t>
      </w:r>
      <w:r w:rsidR="6BB55B23" w:rsidRPr="04F59E2C">
        <w:rPr>
          <w:lang w:val="en-US"/>
        </w:rPr>
        <w:t xml:space="preserve"> </w:t>
      </w:r>
      <w:r w:rsidR="5FACCB8F" w:rsidRPr="04F59E2C">
        <w:rPr>
          <w:lang w:val="en-US"/>
        </w:rPr>
        <w:t xml:space="preserve">and </w:t>
      </w:r>
      <w:r w:rsidR="6BCD1A54" w:rsidRPr="04F59E2C">
        <w:rPr>
          <w:lang w:val="en-US"/>
        </w:rPr>
        <w:t>with</w:t>
      </w:r>
      <w:r w:rsidR="50714525" w:rsidRPr="04F59E2C">
        <w:rPr>
          <w:lang w:val="en-US"/>
        </w:rPr>
        <w:t>out</w:t>
      </w:r>
      <w:r w:rsidR="6BCD1A54" w:rsidRPr="04F59E2C">
        <w:rPr>
          <w:lang w:val="en-US"/>
        </w:rPr>
        <w:t xml:space="preserve"> </w:t>
      </w:r>
      <w:r w:rsidR="5FACCB8F" w:rsidRPr="04F59E2C">
        <w:rPr>
          <w:lang w:val="en-US"/>
        </w:rPr>
        <w:t>treatment</w:t>
      </w:r>
      <w:r w:rsidR="00200F83">
        <w:rPr>
          <w:lang w:val="en-US"/>
        </w:rPr>
        <w:t xml:space="preserve"> </w:t>
      </w:r>
      <w:r w:rsidR="00200F83" w:rsidRPr="04F59E2C">
        <w:rPr>
          <w:lang w:val="en-US"/>
        </w:rPr>
        <w:t>respectivel</w:t>
      </w:r>
      <w:r w:rsidR="00200F83">
        <w:rPr>
          <w:lang w:val="en-US"/>
        </w:rPr>
        <w:t>y</w:t>
      </w:r>
      <w:r w:rsidR="00200F83" w:rsidRPr="04F59E2C">
        <w:rPr>
          <w:lang w:val="en-US"/>
        </w:rPr>
        <w:t>.</w:t>
      </w:r>
      <w:r w:rsidR="14AA5252" w:rsidRPr="04F59E2C">
        <w:rPr>
          <w:lang w:val="en-US"/>
        </w:rPr>
        <w:t xml:space="preserve"> </w:t>
      </w:r>
      <w:r w:rsidR="1DA06EAE" w:rsidRPr="04F59E2C">
        <w:rPr>
          <w:lang w:val="en-US"/>
        </w:rPr>
        <w:t>The s</w:t>
      </w:r>
      <w:r w:rsidR="10E7A3A6" w:rsidRPr="04F59E2C">
        <w:rPr>
          <w:lang w:val="en-US"/>
        </w:rPr>
        <w:t>urvival</w:t>
      </w:r>
      <w:r w:rsidR="160DF179" w:rsidRPr="04F59E2C">
        <w:rPr>
          <w:lang w:val="en-US"/>
        </w:rPr>
        <w:t xml:space="preserve"> data</w:t>
      </w:r>
      <w:r w:rsidR="10E7A3A6" w:rsidRPr="04F59E2C">
        <w:rPr>
          <w:lang w:val="en-US"/>
        </w:rPr>
        <w:t xml:space="preserve"> with treatment </w:t>
      </w:r>
      <w:r w:rsidR="35AEC880" w:rsidRPr="04F59E2C">
        <w:rPr>
          <w:lang w:val="en-US"/>
        </w:rPr>
        <w:t>w</w:t>
      </w:r>
      <w:r w:rsidR="00200F83">
        <w:rPr>
          <w:lang w:val="en-US"/>
        </w:rPr>
        <w:t>as</w:t>
      </w:r>
      <w:r w:rsidR="35AEC880" w:rsidRPr="04F59E2C">
        <w:rPr>
          <w:lang w:val="en-US"/>
        </w:rPr>
        <w:t xml:space="preserve"> obtained</w:t>
      </w:r>
      <w:r w:rsidR="6923125E" w:rsidRPr="04F59E2C">
        <w:rPr>
          <w:lang w:val="en-US"/>
        </w:rPr>
        <w:t xml:space="preserve"> from Dutch registries </w:t>
      </w:r>
      <w:r w:rsidR="2466E58F" w:rsidRPr="04F59E2C">
        <w:rPr>
          <w:lang w:val="en-US"/>
        </w:rPr>
        <w:t xml:space="preserve">for </w:t>
      </w:r>
      <w:r w:rsidR="6B3AB9F3" w:rsidRPr="04F59E2C">
        <w:rPr>
          <w:lang w:val="en-US"/>
        </w:rPr>
        <w:t>oncological</w:t>
      </w:r>
      <w:r w:rsidR="00007659">
        <w:rPr>
          <w:lang w:val="en-US"/>
        </w:rPr>
        <w:fldChar w:fldCharType="begin" w:fldLock="1"/>
      </w:r>
      <w:r w:rsidR="00C047C6">
        <w:rPr>
          <w:lang w:val="en-US"/>
        </w:rPr>
        <w:instrText>ADDIN CSL_CITATION {"citationItems":[{"id":"ITEM-1","itemData":{"URL":"https://iknl.nl/kankersoorten","accessed":{"date-parts":[["2020","5","19"]]},"id":"ITEM-1","issued":{"date-parts":[["0"]]},"title":"Kankersoorten - IKNL","type":"webpage"},"uris":["http://www.mendeley.com/documents/?uuid=cad566b4-f449-3e5a-b620-68c46222fd62"]}],"mendeley":{"formattedCitation":"&lt;sup&gt;25&lt;/sup&gt;","plainTextFormattedCitation":"25","previouslyFormattedCitation":"&lt;sup&gt;25&lt;/sup&gt;"},"properties":{"noteIndex":0},"schema":"https://github.com/citation-style-language/schema/raw/master/csl-citation.json"}</w:instrText>
      </w:r>
      <w:r w:rsidR="00007659">
        <w:rPr>
          <w:lang w:val="en-US"/>
        </w:rPr>
        <w:fldChar w:fldCharType="separate"/>
      </w:r>
      <w:r w:rsidR="0084022E" w:rsidRPr="0084022E">
        <w:rPr>
          <w:noProof/>
          <w:vertAlign w:val="superscript"/>
          <w:lang w:val="en-US"/>
        </w:rPr>
        <w:t>25</w:t>
      </w:r>
      <w:r w:rsidR="00007659">
        <w:rPr>
          <w:lang w:val="en-US"/>
        </w:rPr>
        <w:fldChar w:fldCharType="end"/>
      </w:r>
      <w:r w:rsidR="1C58D4AB" w:rsidRPr="04F59E2C">
        <w:rPr>
          <w:lang w:val="en-US"/>
        </w:rPr>
        <w:t xml:space="preserve"> </w:t>
      </w:r>
      <w:r w:rsidR="00007659">
        <w:rPr>
          <w:lang w:val="en-US"/>
        </w:rPr>
        <w:t>and cardiothoracic</w:t>
      </w:r>
      <w:r w:rsidR="00007659">
        <w:rPr>
          <w:lang w:val="en-US"/>
        </w:rPr>
        <w:fldChar w:fldCharType="begin" w:fldLock="1"/>
      </w:r>
      <w:r w:rsidR="00C047C6">
        <w:rPr>
          <w:lang w:val="en-US"/>
        </w:rPr>
        <w:instrText>ADDIN CSL_CITATION {"citationItems":[{"id":"ITEM-1","itemData":{"URL":"https://nederlandsehartregistratie.nl/","accessed":{"date-parts":[["2020","5","19"]]},"id":"ITEM-1","issued":{"date-parts":[["0"]]},"title":"NHR","type":"webpage"},"uris":["http://www.mendeley.com/documents/?uuid=172f5ac7-11fa-310e-af92-d34588c9be64"]}],"mendeley":{"formattedCitation":"&lt;sup&gt;26&lt;/sup&gt;","plainTextFormattedCitation":"26","previouslyFormattedCitation":"&lt;sup&gt;26&lt;/sup&gt;"},"properties":{"noteIndex":0},"schema":"https://github.com/citation-style-language/schema/raw/master/csl-citation.json"}</w:instrText>
      </w:r>
      <w:r w:rsidR="00007659">
        <w:rPr>
          <w:lang w:val="en-US"/>
        </w:rPr>
        <w:fldChar w:fldCharType="separate"/>
      </w:r>
      <w:r w:rsidR="0084022E" w:rsidRPr="0084022E">
        <w:rPr>
          <w:noProof/>
          <w:vertAlign w:val="superscript"/>
          <w:lang w:val="en-US"/>
        </w:rPr>
        <w:t>26</w:t>
      </w:r>
      <w:r w:rsidR="00007659">
        <w:rPr>
          <w:lang w:val="en-US"/>
        </w:rPr>
        <w:fldChar w:fldCharType="end"/>
      </w:r>
      <w:r w:rsidR="00007659">
        <w:rPr>
          <w:lang w:val="en-US"/>
        </w:rPr>
        <w:t xml:space="preserve"> </w:t>
      </w:r>
      <w:r w:rsidR="6B3AB9F3" w:rsidRPr="04F59E2C">
        <w:rPr>
          <w:lang w:val="en-US"/>
        </w:rPr>
        <w:t>surgical procedures</w:t>
      </w:r>
      <w:r w:rsidR="6626517E" w:rsidRPr="04F59E2C">
        <w:rPr>
          <w:lang w:val="en-US"/>
        </w:rPr>
        <w:t xml:space="preserve">, </w:t>
      </w:r>
      <w:r w:rsidR="7E406E91" w:rsidRPr="04F59E2C">
        <w:rPr>
          <w:lang w:val="en-US"/>
        </w:rPr>
        <w:t xml:space="preserve">and from </w:t>
      </w:r>
      <w:r w:rsidR="6626517E" w:rsidRPr="04F59E2C">
        <w:rPr>
          <w:lang w:val="en-US"/>
        </w:rPr>
        <w:t xml:space="preserve">literature </w:t>
      </w:r>
      <w:r w:rsidR="29553890" w:rsidRPr="04F59E2C">
        <w:rPr>
          <w:lang w:val="en-US"/>
        </w:rPr>
        <w:t>for</w:t>
      </w:r>
      <w:r w:rsidR="6626517E" w:rsidRPr="04F59E2C">
        <w:rPr>
          <w:lang w:val="en-US"/>
        </w:rPr>
        <w:t xml:space="preserve"> the other procedures.</w:t>
      </w:r>
      <w:r w:rsidR="7CD5890C" w:rsidRPr="04F59E2C">
        <w:rPr>
          <w:lang w:val="en-US"/>
        </w:rPr>
        <w:t xml:space="preserve"> </w:t>
      </w:r>
      <w:r w:rsidR="6626517E" w:rsidRPr="04F59E2C">
        <w:rPr>
          <w:lang w:val="en-US"/>
        </w:rPr>
        <w:t>The survival</w:t>
      </w:r>
      <w:r w:rsidR="7BF2F43F" w:rsidRPr="04F59E2C">
        <w:rPr>
          <w:lang w:val="en-US"/>
        </w:rPr>
        <w:t xml:space="preserve"> data</w:t>
      </w:r>
      <w:r w:rsidR="6626517E" w:rsidRPr="04F59E2C">
        <w:rPr>
          <w:lang w:val="en-US"/>
        </w:rPr>
        <w:t xml:space="preserve"> without treatment for all procedures is based on</w:t>
      </w:r>
      <w:r w:rsidR="7B28C647" w:rsidRPr="04F59E2C">
        <w:rPr>
          <w:lang w:val="en-US"/>
        </w:rPr>
        <w:t xml:space="preserve"> data from published studies.</w:t>
      </w:r>
      <w:r w:rsidR="074F98C6" w:rsidRPr="04F59E2C">
        <w:rPr>
          <w:lang w:val="en-US"/>
        </w:rPr>
        <w:t xml:space="preserve"> </w:t>
      </w:r>
      <w:r w:rsidR="58C83122" w:rsidRPr="04F59E2C">
        <w:rPr>
          <w:lang w:val="en-US"/>
        </w:rPr>
        <w:t>If either survival with or without treatment was</w:t>
      </w:r>
      <w:r w:rsidR="2C238349" w:rsidRPr="04F59E2C">
        <w:rPr>
          <w:lang w:val="en-US"/>
        </w:rPr>
        <w:t xml:space="preserve"> lacking</w:t>
      </w:r>
      <w:r w:rsidR="58C83122" w:rsidRPr="04F59E2C">
        <w:rPr>
          <w:lang w:val="en-US"/>
        </w:rPr>
        <w:t xml:space="preserve">, the reported </w:t>
      </w:r>
      <w:r w:rsidR="58C83122" w:rsidRPr="04F59E2C">
        <w:rPr>
          <w:lang w:val="en-US"/>
        </w:rPr>
        <w:lastRenderedPageBreak/>
        <w:t xml:space="preserve">treatment effect (preferably evaluated in a randomized controlled trial) was used to calculate the missing survival parameter. </w:t>
      </w:r>
      <w:r w:rsidR="086D4807" w:rsidRPr="04F59E2C">
        <w:rPr>
          <w:lang w:val="en-US"/>
        </w:rPr>
        <w:t xml:space="preserve">An overview of all parameter values and </w:t>
      </w:r>
      <w:r w:rsidR="42B67139" w:rsidRPr="04F59E2C">
        <w:rPr>
          <w:lang w:val="en-US"/>
        </w:rPr>
        <w:t>their</w:t>
      </w:r>
      <w:r w:rsidR="086D4807" w:rsidRPr="04F59E2C">
        <w:rPr>
          <w:lang w:val="en-US"/>
        </w:rPr>
        <w:t xml:space="preserve"> sources can be found in Appendix A. </w:t>
      </w:r>
    </w:p>
    <w:p w14:paraId="7FC2265C" w14:textId="77777777" w:rsidR="00CF728A" w:rsidRDefault="00CF728A" w:rsidP="39A4890C">
      <w:pPr>
        <w:rPr>
          <w:lang w:val="en-US"/>
        </w:rPr>
      </w:pPr>
    </w:p>
    <w:p w14:paraId="2ECEC6E2" w14:textId="0A3A2B3D" w:rsidR="438F5BE1" w:rsidRDefault="0989586B" w:rsidP="39A4890C">
      <w:pPr>
        <w:rPr>
          <w:lang w:val="en-US"/>
        </w:rPr>
      </w:pPr>
      <w:r w:rsidRPr="04F59E2C">
        <w:rPr>
          <w:lang w:val="en-US"/>
        </w:rPr>
        <w:t xml:space="preserve">The disease specific mortality was </w:t>
      </w:r>
      <w:r w:rsidR="73CCB6FD" w:rsidRPr="04F59E2C">
        <w:rPr>
          <w:lang w:val="en-US"/>
        </w:rPr>
        <w:t>added to</w:t>
      </w:r>
      <w:r w:rsidRPr="04F59E2C">
        <w:rPr>
          <w:lang w:val="en-US"/>
        </w:rPr>
        <w:t xml:space="preserve"> the overall age</w:t>
      </w:r>
      <w:r w:rsidR="33EE9DEB" w:rsidRPr="04F59E2C">
        <w:rPr>
          <w:lang w:val="en-US"/>
        </w:rPr>
        <w:t>-</w:t>
      </w:r>
      <w:r w:rsidRPr="04F59E2C">
        <w:rPr>
          <w:lang w:val="en-US"/>
        </w:rPr>
        <w:t xml:space="preserve">specific </w:t>
      </w:r>
      <w:r w:rsidR="25D06C52" w:rsidRPr="04F59E2C">
        <w:rPr>
          <w:lang w:val="en-US"/>
        </w:rPr>
        <w:t xml:space="preserve">background </w:t>
      </w:r>
      <w:r w:rsidRPr="04F59E2C">
        <w:rPr>
          <w:lang w:val="en-US"/>
        </w:rPr>
        <w:t xml:space="preserve">mortality from the Dutch </w:t>
      </w:r>
      <w:r w:rsidR="00CF728A">
        <w:rPr>
          <w:lang w:val="en-US"/>
        </w:rPr>
        <w:t>C</w:t>
      </w:r>
      <w:r w:rsidR="566A4F04" w:rsidRPr="04F59E2C">
        <w:rPr>
          <w:lang w:val="en-US"/>
        </w:rPr>
        <w:t xml:space="preserve">entral </w:t>
      </w:r>
      <w:r w:rsidR="00CF728A">
        <w:rPr>
          <w:lang w:val="en-US"/>
        </w:rPr>
        <w:t>Bureau</w:t>
      </w:r>
      <w:r w:rsidR="566A4F04" w:rsidRPr="04F59E2C">
        <w:rPr>
          <w:lang w:val="en-US"/>
        </w:rPr>
        <w:t xml:space="preserve"> of </w:t>
      </w:r>
      <w:r w:rsidR="00CF728A">
        <w:rPr>
          <w:lang w:val="en-US"/>
        </w:rPr>
        <w:t>S</w:t>
      </w:r>
      <w:r w:rsidR="566A4F04" w:rsidRPr="04F59E2C">
        <w:rPr>
          <w:lang w:val="en-US"/>
        </w:rPr>
        <w:t>tatistics</w:t>
      </w:r>
      <w:r w:rsidR="00CF728A">
        <w:rPr>
          <w:lang w:val="en-US"/>
        </w:rPr>
        <w:t>.</w:t>
      </w:r>
      <w:r w:rsidR="00C047C6">
        <w:rPr>
          <w:lang w:val="en-US"/>
        </w:rPr>
        <w:fldChar w:fldCharType="begin" w:fldLock="1"/>
      </w:r>
      <w:r w:rsidR="00100057">
        <w:rPr>
          <w:lang w:val="en-US"/>
        </w:rPr>
        <w:instrText>ADDIN CSL_CITATION {"citationItems":[{"id":"ITEM-1","itemData":{"URL":"https://www.cbs.nl/nl-nl/maatwerk/2017/23/sterftekansen-naar-leeftijd-geslacht-opleidingsniveau","accessed":{"date-parts":[["2020","5","19"]]},"author":[{"dropping-particle":"","family":"CBS","given":"","non-dropping-particle":"","parse-names":false,"suffix":""}],"id":"ITEM-1","issued":{"date-parts":[["0"]]},"title":"Sterftekansen naar leeftijd, geslacht, opleidingsniveau","type":"webpage"},"uris":["http://www.mendeley.com/documents/?uuid=ddb13ba2-f746-3f11-bc07-14e82e9ca867"]}],"mendeley":{"formattedCitation":"&lt;sup&gt;27&lt;/sup&gt;","plainTextFormattedCitation":"27","previouslyFormattedCitation":"&lt;sup&gt;27&lt;/sup&gt;"},"properties":{"noteIndex":0},"schema":"https://github.com/citation-style-language/schema/raw/master/csl-citation.json"}</w:instrText>
      </w:r>
      <w:r w:rsidR="00C047C6">
        <w:rPr>
          <w:lang w:val="en-US"/>
        </w:rPr>
        <w:fldChar w:fldCharType="separate"/>
      </w:r>
      <w:r w:rsidR="00C047C6" w:rsidRPr="00C047C6">
        <w:rPr>
          <w:noProof/>
          <w:vertAlign w:val="superscript"/>
          <w:lang w:val="en-US"/>
        </w:rPr>
        <w:t>27</w:t>
      </w:r>
      <w:r w:rsidR="00C047C6">
        <w:rPr>
          <w:lang w:val="en-US"/>
        </w:rPr>
        <w:fldChar w:fldCharType="end"/>
      </w:r>
      <w:r w:rsidR="00C047C6">
        <w:rPr>
          <w:lang w:val="en-US"/>
        </w:rPr>
        <w:t xml:space="preserve"> </w:t>
      </w:r>
      <w:r w:rsidR="5DE9CB77" w:rsidRPr="04F59E2C">
        <w:rPr>
          <w:lang w:val="en-US"/>
        </w:rPr>
        <w:t xml:space="preserve">All </w:t>
      </w:r>
      <w:r w:rsidR="288DD904" w:rsidRPr="04F59E2C">
        <w:rPr>
          <w:lang w:val="en-US"/>
        </w:rPr>
        <w:t>survival data</w:t>
      </w:r>
      <w:r w:rsidR="012EB7B2" w:rsidRPr="04F59E2C">
        <w:rPr>
          <w:lang w:val="en-US"/>
        </w:rPr>
        <w:t>,</w:t>
      </w:r>
      <w:r w:rsidR="288DD904" w:rsidRPr="04F59E2C">
        <w:rPr>
          <w:lang w:val="en-US"/>
        </w:rPr>
        <w:t xml:space="preserve"> including the disease specific mortality and age</w:t>
      </w:r>
      <w:r w:rsidR="3D506E25" w:rsidRPr="04F59E2C">
        <w:rPr>
          <w:lang w:val="en-US"/>
        </w:rPr>
        <w:t>-</w:t>
      </w:r>
      <w:r w:rsidR="288DD904" w:rsidRPr="04F59E2C">
        <w:rPr>
          <w:lang w:val="en-US"/>
        </w:rPr>
        <w:t>specific background mortality, had to be</w:t>
      </w:r>
      <w:r w:rsidR="2EDC6F4E" w:rsidRPr="04F59E2C">
        <w:rPr>
          <w:lang w:val="en-US"/>
        </w:rPr>
        <w:t xml:space="preserve"> converted to mortality risk per week (formulas presented in Appendix C). </w:t>
      </w:r>
    </w:p>
    <w:p w14:paraId="2E33CB8A" w14:textId="3BFF3806" w:rsidR="39A4890C" w:rsidRDefault="0EEA4B0A" w:rsidP="636709EE">
      <w:pPr>
        <w:rPr>
          <w:lang w:val="en-US"/>
        </w:rPr>
      </w:pPr>
      <w:r w:rsidRPr="636709EE">
        <w:rPr>
          <w:lang w:val="en-US"/>
        </w:rPr>
        <w:t xml:space="preserve">Since </w:t>
      </w:r>
      <w:r w:rsidR="006F2F1B">
        <w:rPr>
          <w:lang w:val="en-US"/>
        </w:rPr>
        <w:t>postponing</w:t>
      </w:r>
      <w:r w:rsidRPr="636709EE">
        <w:rPr>
          <w:lang w:val="en-US"/>
        </w:rPr>
        <w:t xml:space="preserve"> surgery </w:t>
      </w:r>
      <w:r w:rsidR="3EF3550D" w:rsidRPr="636709EE">
        <w:rPr>
          <w:lang w:val="en-US"/>
        </w:rPr>
        <w:t xml:space="preserve">can have </w:t>
      </w:r>
      <w:r w:rsidRPr="636709EE">
        <w:rPr>
          <w:lang w:val="en-US"/>
        </w:rPr>
        <w:t>consequences</w:t>
      </w:r>
      <w:r w:rsidR="52B05C2B" w:rsidRPr="636709EE">
        <w:rPr>
          <w:lang w:val="en-US"/>
        </w:rPr>
        <w:t xml:space="preserve"> on the effectiveness of the procedure</w:t>
      </w:r>
      <w:r w:rsidRPr="636709EE">
        <w:rPr>
          <w:lang w:val="en-US"/>
        </w:rPr>
        <w:t xml:space="preserve">, we included an </w:t>
      </w:r>
      <w:r w:rsidR="012BCDB6" w:rsidRPr="636709EE">
        <w:rPr>
          <w:lang w:val="en-US"/>
        </w:rPr>
        <w:t>additional parameter to the model reflect</w:t>
      </w:r>
      <w:r w:rsidR="5C467E2A" w:rsidRPr="636709EE">
        <w:rPr>
          <w:lang w:val="en-US"/>
        </w:rPr>
        <w:t>ing</w:t>
      </w:r>
      <w:r w:rsidR="012BCDB6" w:rsidRPr="636709EE">
        <w:rPr>
          <w:lang w:val="en-US"/>
        </w:rPr>
        <w:t xml:space="preserve"> the</w:t>
      </w:r>
      <w:r w:rsidR="02AE29D7" w:rsidRPr="636709EE">
        <w:rPr>
          <w:lang w:val="en-US"/>
        </w:rPr>
        <w:t xml:space="preserve"> time until no </w:t>
      </w:r>
      <w:r w:rsidR="1A16772A" w:rsidRPr="636709EE">
        <w:rPr>
          <w:lang w:val="en-US"/>
        </w:rPr>
        <w:t>effec</w:t>
      </w:r>
      <w:r w:rsidR="4A463812" w:rsidRPr="636709EE">
        <w:rPr>
          <w:lang w:val="en-US"/>
        </w:rPr>
        <w:t xml:space="preserve">t </w:t>
      </w:r>
      <w:r w:rsidR="00C047C6" w:rsidRPr="636709EE">
        <w:rPr>
          <w:lang w:val="en-US"/>
        </w:rPr>
        <w:t xml:space="preserve">can be expected </w:t>
      </w:r>
      <w:r w:rsidR="4A463812" w:rsidRPr="636709EE">
        <w:rPr>
          <w:lang w:val="en-US"/>
        </w:rPr>
        <w:t>of</w:t>
      </w:r>
      <w:r w:rsidR="02AE29D7" w:rsidRPr="636709EE">
        <w:rPr>
          <w:lang w:val="en-US"/>
        </w:rPr>
        <w:t xml:space="preserve"> treatment o</w:t>
      </w:r>
      <w:r w:rsidR="65B3483E" w:rsidRPr="636709EE">
        <w:rPr>
          <w:lang w:val="en-US"/>
        </w:rPr>
        <w:t>n</w:t>
      </w:r>
      <w:r w:rsidR="02AE29D7" w:rsidRPr="636709EE">
        <w:rPr>
          <w:lang w:val="en-US"/>
        </w:rPr>
        <w:t xml:space="preserve"> survival</w:t>
      </w:r>
      <w:r w:rsidR="12E12D4D" w:rsidRPr="636709EE">
        <w:rPr>
          <w:lang w:val="en-US"/>
        </w:rPr>
        <w:t xml:space="preserve">. In practice, this means that </w:t>
      </w:r>
      <w:r w:rsidR="5910773B" w:rsidRPr="636709EE">
        <w:rPr>
          <w:lang w:val="en-US"/>
        </w:rPr>
        <w:t>when this time has passed, we assumed that the</w:t>
      </w:r>
      <w:r w:rsidR="09F425F8" w:rsidRPr="636709EE">
        <w:rPr>
          <w:lang w:val="en-US"/>
        </w:rPr>
        <w:t xml:space="preserve"> surgery did not have any effect on the survival of the patient anymore</w:t>
      </w:r>
      <w:r w:rsidR="7B3312D5" w:rsidRPr="636709EE">
        <w:rPr>
          <w:lang w:val="en-US"/>
        </w:rPr>
        <w:t>.</w:t>
      </w:r>
      <w:r w:rsidR="7BE70412" w:rsidRPr="636709EE">
        <w:rPr>
          <w:lang w:val="en-US"/>
        </w:rPr>
        <w:t xml:space="preserve"> </w:t>
      </w:r>
      <w:r w:rsidR="00AE7483" w:rsidRPr="636709EE">
        <w:rPr>
          <w:lang w:val="en-US"/>
        </w:rPr>
        <w:t xml:space="preserve">This </w:t>
      </w:r>
      <w:r w:rsidR="390BFE41" w:rsidRPr="636709EE">
        <w:rPr>
          <w:lang w:val="en-US"/>
        </w:rPr>
        <w:t>time</w:t>
      </w:r>
      <w:r w:rsidR="00AE7483" w:rsidRPr="636709EE">
        <w:rPr>
          <w:lang w:val="en-US"/>
        </w:rPr>
        <w:t xml:space="preserve"> is often important in oncological surgeries, where after a specific time a tumor becomes inoperable</w:t>
      </w:r>
      <w:r w:rsidR="2D45C2AF" w:rsidRPr="636709EE">
        <w:rPr>
          <w:lang w:val="en-US"/>
        </w:rPr>
        <w:t xml:space="preserve">. </w:t>
      </w:r>
      <w:r w:rsidR="588089FD" w:rsidRPr="636709EE">
        <w:rPr>
          <w:lang w:val="en-US"/>
        </w:rPr>
        <w:t>T</w:t>
      </w:r>
      <w:r w:rsidR="4178577C" w:rsidRPr="636709EE">
        <w:rPr>
          <w:lang w:val="en-US"/>
        </w:rPr>
        <w:t xml:space="preserve">his </w:t>
      </w:r>
      <w:r w:rsidR="169A06BD" w:rsidRPr="636709EE">
        <w:rPr>
          <w:lang w:val="en-US"/>
        </w:rPr>
        <w:t xml:space="preserve">was translated </w:t>
      </w:r>
      <w:r w:rsidR="68F5C60D" w:rsidRPr="636709EE">
        <w:rPr>
          <w:lang w:val="en-US"/>
        </w:rPr>
        <w:t xml:space="preserve">in the model </w:t>
      </w:r>
      <w:r w:rsidR="555B227E" w:rsidRPr="636709EE">
        <w:rPr>
          <w:lang w:val="en-US"/>
        </w:rPr>
        <w:t>by</w:t>
      </w:r>
      <w:r w:rsidR="169A06BD" w:rsidRPr="636709EE">
        <w:rPr>
          <w:lang w:val="en-US"/>
        </w:rPr>
        <w:t xml:space="preserve"> </w:t>
      </w:r>
      <w:r w:rsidR="40E7A54A" w:rsidRPr="636709EE">
        <w:rPr>
          <w:lang w:val="en-US"/>
        </w:rPr>
        <w:t>set</w:t>
      </w:r>
      <w:r w:rsidR="3BDC15C5" w:rsidRPr="636709EE">
        <w:rPr>
          <w:lang w:val="en-US"/>
        </w:rPr>
        <w:t>ting</w:t>
      </w:r>
      <w:r w:rsidR="40E7A54A" w:rsidRPr="636709EE">
        <w:rPr>
          <w:lang w:val="en-US"/>
        </w:rPr>
        <w:t xml:space="preserve"> the </w:t>
      </w:r>
      <w:r w:rsidR="4178577C" w:rsidRPr="636709EE">
        <w:rPr>
          <w:lang w:val="en-US"/>
        </w:rPr>
        <w:t xml:space="preserve">postoperative survival </w:t>
      </w:r>
      <w:r w:rsidR="238BC957" w:rsidRPr="636709EE">
        <w:rPr>
          <w:lang w:val="en-US"/>
        </w:rPr>
        <w:t xml:space="preserve">equal </w:t>
      </w:r>
      <w:r w:rsidR="4178577C" w:rsidRPr="636709EE">
        <w:rPr>
          <w:lang w:val="en-US"/>
        </w:rPr>
        <w:t>to the preoperative survival</w:t>
      </w:r>
      <w:r w:rsidR="76AC1AD2" w:rsidRPr="636709EE">
        <w:rPr>
          <w:lang w:val="en-US"/>
        </w:rPr>
        <w:t xml:space="preserve"> </w:t>
      </w:r>
      <w:r w:rsidR="7CC7AEB2" w:rsidRPr="636709EE">
        <w:rPr>
          <w:lang w:val="en-US"/>
        </w:rPr>
        <w:t xml:space="preserve">if the delay </w:t>
      </w:r>
      <w:r w:rsidR="1FBD00EE" w:rsidRPr="636709EE">
        <w:rPr>
          <w:lang w:val="en-US"/>
        </w:rPr>
        <w:t xml:space="preserve">was longer than </w:t>
      </w:r>
      <w:r w:rsidR="76AC1AD2" w:rsidRPr="636709EE">
        <w:rPr>
          <w:lang w:val="en-US"/>
        </w:rPr>
        <w:t>this time</w:t>
      </w:r>
      <w:r w:rsidR="4178577C" w:rsidRPr="636709EE">
        <w:rPr>
          <w:lang w:val="en-US"/>
        </w:rPr>
        <w:t xml:space="preserve">. </w:t>
      </w:r>
      <w:r w:rsidR="38F01129" w:rsidRPr="636709EE">
        <w:rPr>
          <w:lang w:val="en-US"/>
        </w:rPr>
        <w:t>The data for this time to no effect of survival ca</w:t>
      </w:r>
      <w:r w:rsidR="444976BA" w:rsidRPr="636709EE">
        <w:rPr>
          <w:lang w:val="en-US"/>
        </w:rPr>
        <w:t>me</w:t>
      </w:r>
      <w:r w:rsidR="38F01129" w:rsidRPr="636709EE">
        <w:rPr>
          <w:lang w:val="en-US"/>
        </w:rPr>
        <w:t xml:space="preserve"> from </w:t>
      </w:r>
      <w:r w:rsidR="59EE33CC" w:rsidRPr="636709EE">
        <w:rPr>
          <w:lang w:val="en-US"/>
        </w:rPr>
        <w:t>literature</w:t>
      </w:r>
      <w:r w:rsidR="3DE001B7" w:rsidRPr="636709EE">
        <w:rPr>
          <w:lang w:val="en-US"/>
        </w:rPr>
        <w:t xml:space="preserve"> </w:t>
      </w:r>
      <w:r w:rsidR="5CE07A04" w:rsidRPr="636709EE">
        <w:rPr>
          <w:lang w:val="en-US"/>
        </w:rPr>
        <w:t>(Appendix A).</w:t>
      </w:r>
      <w:r w:rsidR="5CE07A04" w:rsidRPr="636709EE">
        <w:rPr>
          <w:color w:val="FF0000"/>
          <w:lang w:val="en-US"/>
        </w:rPr>
        <w:t xml:space="preserve"> </w:t>
      </w:r>
      <w:r w:rsidR="7B008B2D" w:rsidRPr="636709EE">
        <w:rPr>
          <w:lang w:val="en-US"/>
        </w:rPr>
        <w:t>F</w:t>
      </w:r>
      <w:r w:rsidR="0FCEB6AA" w:rsidRPr="636709EE">
        <w:rPr>
          <w:lang w:val="en-US"/>
        </w:rPr>
        <w:t xml:space="preserve">or most procedures, </w:t>
      </w:r>
      <w:r w:rsidR="3B5FC3B6" w:rsidRPr="636709EE">
        <w:rPr>
          <w:lang w:val="en-US"/>
        </w:rPr>
        <w:t xml:space="preserve">only data about the minimal delay not associated with worse survival was </w:t>
      </w:r>
      <w:r w:rsidR="53DEE744" w:rsidRPr="636709EE">
        <w:rPr>
          <w:lang w:val="en-US"/>
        </w:rPr>
        <w:t xml:space="preserve">evaluated in the literature. </w:t>
      </w:r>
      <w:r w:rsidR="666A8CD6" w:rsidRPr="636709EE">
        <w:rPr>
          <w:lang w:val="en-US"/>
        </w:rPr>
        <w:t xml:space="preserve">For those procedures, we assumed the upper limit of this parameter to be a year (the maximum delay we </w:t>
      </w:r>
      <w:r w:rsidR="43F8C0BB" w:rsidRPr="636709EE">
        <w:rPr>
          <w:lang w:val="en-US"/>
        </w:rPr>
        <w:t>evaluated</w:t>
      </w:r>
      <w:r w:rsidR="666A8CD6" w:rsidRPr="636709EE">
        <w:rPr>
          <w:lang w:val="en-US"/>
        </w:rPr>
        <w:t xml:space="preserve">), and </w:t>
      </w:r>
      <w:r w:rsidR="6EB0B25A" w:rsidRPr="636709EE">
        <w:rPr>
          <w:lang w:val="en-US"/>
        </w:rPr>
        <w:t xml:space="preserve">the mean </w:t>
      </w:r>
      <w:r w:rsidR="3A6ABCDE" w:rsidRPr="636709EE">
        <w:rPr>
          <w:lang w:val="en-US"/>
        </w:rPr>
        <w:t>of the lower and upper limit</w:t>
      </w:r>
      <w:r w:rsidR="28E89DB2" w:rsidRPr="636709EE">
        <w:rPr>
          <w:lang w:val="en-US"/>
        </w:rPr>
        <w:t xml:space="preserve"> </w:t>
      </w:r>
      <w:r w:rsidR="6EB0B25A" w:rsidRPr="636709EE">
        <w:rPr>
          <w:lang w:val="en-US"/>
        </w:rPr>
        <w:t>as average.</w:t>
      </w:r>
    </w:p>
    <w:p w14:paraId="25E3A1A8" w14:textId="71BE2BA1" w:rsidR="438F5BE1" w:rsidRDefault="4A65F273" w:rsidP="39A4890C">
      <w:pPr>
        <w:pStyle w:val="Heading3"/>
        <w:rPr>
          <w:lang w:val="en-US"/>
        </w:rPr>
      </w:pPr>
      <w:r w:rsidRPr="39A4890C">
        <w:rPr>
          <w:lang w:val="en-US"/>
        </w:rPr>
        <w:t>Quality of life</w:t>
      </w:r>
    </w:p>
    <w:p w14:paraId="4BD2DA6F" w14:textId="10F82351" w:rsidR="0BA7C532" w:rsidRDefault="0BA7C532" w:rsidP="04F59E2C">
      <w:pPr>
        <w:rPr>
          <w:lang w:val="en-US"/>
        </w:rPr>
      </w:pPr>
      <w:r w:rsidRPr="636709EE">
        <w:rPr>
          <w:lang w:val="en-US"/>
        </w:rPr>
        <w:t>The</w:t>
      </w:r>
      <w:r w:rsidR="49FCFF8F" w:rsidRPr="636709EE">
        <w:rPr>
          <w:lang w:val="en-US"/>
        </w:rPr>
        <w:t xml:space="preserve"> </w:t>
      </w:r>
      <w:commentRangeStart w:id="13"/>
      <w:r w:rsidR="49FCFF8F" w:rsidRPr="636709EE">
        <w:rPr>
          <w:lang w:val="en-US"/>
        </w:rPr>
        <w:t>quality of life</w:t>
      </w:r>
      <w:r w:rsidR="24FCE049" w:rsidRPr="636709EE">
        <w:rPr>
          <w:lang w:val="en-US"/>
        </w:rPr>
        <w:t xml:space="preserve"> (QoL)</w:t>
      </w:r>
      <w:r w:rsidR="49FCFF8F" w:rsidRPr="636709EE">
        <w:rPr>
          <w:lang w:val="en-US"/>
        </w:rPr>
        <w:t xml:space="preserve"> </w:t>
      </w:r>
      <w:commentRangeEnd w:id="13"/>
      <w:r w:rsidR="00270429">
        <w:rPr>
          <w:rStyle w:val="CommentReference"/>
        </w:rPr>
        <w:commentReference w:id="13"/>
      </w:r>
      <w:r w:rsidR="49FCFF8F" w:rsidRPr="636709EE">
        <w:rPr>
          <w:lang w:val="en-US"/>
        </w:rPr>
        <w:t>values in the preoperative and postoperative hea</w:t>
      </w:r>
      <w:r w:rsidR="00C047C6">
        <w:rPr>
          <w:lang w:val="en-US"/>
        </w:rPr>
        <w:t>l</w:t>
      </w:r>
      <w:r w:rsidR="49FCFF8F" w:rsidRPr="636709EE">
        <w:rPr>
          <w:lang w:val="en-US"/>
        </w:rPr>
        <w:t xml:space="preserve">th states </w:t>
      </w:r>
      <w:r w:rsidR="7AF2B659" w:rsidRPr="636709EE">
        <w:rPr>
          <w:lang w:val="en-US"/>
        </w:rPr>
        <w:t xml:space="preserve">were based on disutility weights </w:t>
      </w:r>
      <w:r w:rsidR="2518E86B" w:rsidRPr="636709EE">
        <w:rPr>
          <w:lang w:val="en-US"/>
        </w:rPr>
        <w:t>from the Global Burden of Disease Study 20</w:t>
      </w:r>
      <w:r w:rsidR="00C047C6">
        <w:rPr>
          <w:lang w:val="en-US"/>
        </w:rPr>
        <w:t>16</w:t>
      </w:r>
      <w:r w:rsidR="00B6789B">
        <w:rPr>
          <w:lang w:val="en-US"/>
        </w:rPr>
        <w:t>.</w:t>
      </w:r>
      <w:r w:rsidR="0065107A">
        <w:rPr>
          <w:lang w:val="en-US"/>
        </w:rPr>
        <w:fldChar w:fldCharType="begin" w:fldLock="1"/>
      </w:r>
      <w:r w:rsidR="00100057">
        <w:rPr>
          <w:lang w:val="en-US"/>
        </w:rPr>
        <w:instrText>ADDIN CSL_CITATION {"citationItems":[{"id":"ITEM-1","itemData":{"author":[{"dropping-particle":"","family":"Global Burden of Disease Collaborative Network","given":"","non-dropping-particle":"","parse-names":false,"suffix":""}],"id":"ITEM-1","issued":{"date-parts":[["2017"]]},"publisher-place":"Seattle, United States: Institute for Health Metrics and Evaluation (IHME)","title":"Global Burden of Disease Study 2016 (GBD 2016) Disability Weights","type":"report"},"uris":["http://www.mendeley.com/documents/?uuid=615d205e-6cff-4706-ab7b-3c0e4837286f"]}],"mendeley":{"formattedCitation":"&lt;sup&gt;28&lt;/sup&gt;","plainTextFormattedCitation":"28","previouslyFormattedCitation":"&lt;sup&gt;28&lt;/sup&gt;"},"properties":{"noteIndex":0},"schema":"https://github.com/citation-style-language/schema/raw/master/csl-citation.json"}</w:instrText>
      </w:r>
      <w:r w:rsidR="0065107A">
        <w:rPr>
          <w:lang w:val="en-US"/>
        </w:rPr>
        <w:fldChar w:fldCharType="separate"/>
      </w:r>
      <w:r w:rsidR="00C047C6" w:rsidRPr="00C047C6">
        <w:rPr>
          <w:noProof/>
          <w:vertAlign w:val="superscript"/>
          <w:lang w:val="en-US"/>
        </w:rPr>
        <w:t>28</w:t>
      </w:r>
      <w:r w:rsidR="0065107A">
        <w:rPr>
          <w:lang w:val="en-US"/>
        </w:rPr>
        <w:fldChar w:fldCharType="end"/>
      </w:r>
      <w:r w:rsidR="2518E86B" w:rsidRPr="636709EE">
        <w:rPr>
          <w:lang w:val="en-US"/>
        </w:rPr>
        <w:t xml:space="preserve"> </w:t>
      </w:r>
      <w:r w:rsidR="6F6552DF" w:rsidRPr="636709EE">
        <w:rPr>
          <w:rFonts w:ascii="Calibri" w:eastAsia="Calibri" w:hAnsi="Calibri" w:cs="Calibri"/>
          <w:lang w:val="en-US"/>
        </w:rPr>
        <w:t>Th</w:t>
      </w:r>
      <w:r w:rsidR="00C047C6">
        <w:rPr>
          <w:rFonts w:ascii="Calibri" w:eastAsia="Calibri" w:hAnsi="Calibri" w:cs="Calibri"/>
          <w:lang w:val="en-US"/>
        </w:rPr>
        <w:t>is</w:t>
      </w:r>
      <w:r w:rsidR="6F6552DF" w:rsidRPr="636709EE">
        <w:rPr>
          <w:rFonts w:ascii="Calibri" w:eastAsia="Calibri" w:hAnsi="Calibri" w:cs="Calibri"/>
          <w:lang w:val="en-US"/>
        </w:rPr>
        <w:t xml:space="preserve"> </w:t>
      </w:r>
      <w:r w:rsidR="107687DA" w:rsidRPr="636709EE">
        <w:rPr>
          <w:rFonts w:ascii="Calibri" w:eastAsia="Calibri" w:hAnsi="Calibri" w:cs="Calibri"/>
          <w:lang w:val="en-US"/>
        </w:rPr>
        <w:t xml:space="preserve">study </w:t>
      </w:r>
      <w:r w:rsidR="6F6552DF" w:rsidRPr="636709EE">
        <w:rPr>
          <w:rFonts w:ascii="Calibri" w:eastAsia="Calibri" w:hAnsi="Calibri" w:cs="Calibri"/>
          <w:lang w:val="en-US"/>
        </w:rPr>
        <w:t>reports disability weights</w:t>
      </w:r>
      <w:r w:rsidR="126BF28B" w:rsidRPr="636709EE">
        <w:rPr>
          <w:rFonts w:ascii="Calibri" w:eastAsia="Calibri" w:hAnsi="Calibri" w:cs="Calibri"/>
          <w:lang w:val="en-US"/>
        </w:rPr>
        <w:t xml:space="preserve"> for nonfatal health outcomes. </w:t>
      </w:r>
      <w:r w:rsidR="6F6552DF" w:rsidRPr="636709EE">
        <w:rPr>
          <w:rFonts w:ascii="Calibri" w:eastAsia="Calibri" w:hAnsi="Calibri" w:cs="Calibri"/>
          <w:lang w:val="en-US"/>
        </w:rPr>
        <w:t>Disability weights represent the magnitude of health loss associated with specific health outcomes</w:t>
      </w:r>
      <w:r w:rsidR="7BFF59B9" w:rsidRPr="636709EE">
        <w:rPr>
          <w:rFonts w:ascii="Calibri" w:eastAsia="Calibri" w:hAnsi="Calibri" w:cs="Calibri"/>
          <w:lang w:val="en-US"/>
        </w:rPr>
        <w:t xml:space="preserve">, where 0 </w:t>
      </w:r>
      <w:r w:rsidR="00C047C6">
        <w:rPr>
          <w:rFonts w:ascii="Calibri" w:eastAsia="Calibri" w:hAnsi="Calibri" w:cs="Calibri"/>
          <w:lang w:val="en-US"/>
        </w:rPr>
        <w:t>represents</w:t>
      </w:r>
      <w:r w:rsidR="7BFF59B9" w:rsidRPr="636709EE">
        <w:rPr>
          <w:rFonts w:ascii="Calibri" w:eastAsia="Calibri" w:hAnsi="Calibri" w:cs="Calibri"/>
          <w:lang w:val="en-US"/>
        </w:rPr>
        <w:t xml:space="preserve"> a state of </w:t>
      </w:r>
      <w:r w:rsidR="00C047C6">
        <w:rPr>
          <w:rFonts w:ascii="Calibri" w:eastAsia="Calibri" w:hAnsi="Calibri" w:cs="Calibri"/>
          <w:lang w:val="en-US"/>
        </w:rPr>
        <w:t xml:space="preserve">full </w:t>
      </w:r>
      <w:r w:rsidR="7BFF59B9" w:rsidRPr="636709EE">
        <w:rPr>
          <w:rFonts w:ascii="Calibri" w:eastAsia="Calibri" w:hAnsi="Calibri" w:cs="Calibri"/>
          <w:lang w:val="en-US"/>
        </w:rPr>
        <w:t xml:space="preserve">health and 1 </w:t>
      </w:r>
      <w:r w:rsidR="00C047C6">
        <w:rPr>
          <w:rFonts w:ascii="Calibri" w:eastAsia="Calibri" w:hAnsi="Calibri" w:cs="Calibri"/>
          <w:lang w:val="en-US"/>
        </w:rPr>
        <w:t xml:space="preserve">represents </w:t>
      </w:r>
      <w:r w:rsidR="7BFF59B9" w:rsidRPr="636709EE">
        <w:rPr>
          <w:rFonts w:ascii="Calibri" w:eastAsia="Calibri" w:hAnsi="Calibri" w:cs="Calibri"/>
          <w:lang w:val="en-US"/>
        </w:rPr>
        <w:t xml:space="preserve">death. </w:t>
      </w:r>
      <w:r w:rsidR="43E29A2E" w:rsidRPr="636709EE">
        <w:rPr>
          <w:rFonts w:ascii="Calibri" w:eastAsia="Calibri" w:hAnsi="Calibri" w:cs="Calibri"/>
          <w:lang w:val="en-US"/>
        </w:rPr>
        <w:t>These weights</w:t>
      </w:r>
      <w:r w:rsidR="6F6552DF" w:rsidRPr="636709EE">
        <w:rPr>
          <w:rFonts w:ascii="Calibri" w:eastAsia="Calibri" w:hAnsi="Calibri" w:cs="Calibri"/>
          <w:lang w:val="en-US"/>
        </w:rPr>
        <w:t xml:space="preserve"> can be used to calculate years lived with disability</w:t>
      </w:r>
      <w:r w:rsidR="7A948ABB" w:rsidRPr="636709EE">
        <w:rPr>
          <w:rFonts w:ascii="Calibri" w:eastAsia="Calibri" w:hAnsi="Calibri" w:cs="Calibri"/>
          <w:lang w:val="en-US"/>
        </w:rPr>
        <w:t xml:space="preserve"> </w:t>
      </w:r>
      <w:r w:rsidR="6F6552DF" w:rsidRPr="636709EE">
        <w:rPr>
          <w:rFonts w:ascii="Calibri" w:eastAsia="Calibri" w:hAnsi="Calibri" w:cs="Calibri"/>
          <w:lang w:val="en-US"/>
        </w:rPr>
        <w:t>(YLD)</w:t>
      </w:r>
      <w:r w:rsidR="00B6789B">
        <w:rPr>
          <w:rFonts w:ascii="Calibri" w:eastAsia="Calibri" w:hAnsi="Calibri" w:cs="Calibri"/>
          <w:lang w:val="en-US"/>
        </w:rPr>
        <w:t>.</w:t>
      </w:r>
      <w:r w:rsidR="0065107A">
        <w:rPr>
          <w:rFonts w:ascii="Calibri" w:eastAsia="Calibri" w:hAnsi="Calibri" w:cs="Calibri"/>
          <w:lang w:val="en-US"/>
        </w:rPr>
        <w:fldChar w:fldCharType="begin" w:fldLock="1"/>
      </w:r>
      <w:r w:rsidR="00100057">
        <w:rPr>
          <w:rFonts w:ascii="Calibri" w:eastAsia="Calibri" w:hAnsi="Calibri" w:cs="Calibri"/>
          <w:lang w:val="en-US"/>
        </w:rPr>
        <w:instrText>ADDIN CSL_CITATION {"citationItems":[{"id":"ITEM-1","itemData":{"abstract":"DALYs are an absolute measure of health loss; they count how many years of healthy life are lost due to death and non-fatal illness or impairment. They reflect the number of individuals who are ill or die in each age-sex group and location (Murray. et al. 2012). The Global Burden of Disease project in its 2016 version (GBD 2016) includes 368 diseases and 1675 conditions. For the VIMC purpose, we have made a selection of the specific methods and disability weights (Table 1) that can be applied across all models with reference to the most updated methods provided by the Institute of Health Metrics and Evaluation. The aim of this guidance is to ensure comparability across all models, specially for aggregation procedures. Also, this will allow us to compare our estimates with the estimates from other research groups. Basic assumptions on social value choices 1) Life expectancy: Historical and projected life expectancy estimates are available through Montagu for all countries of interest. The modellers should be referencing specific per country life expectancy, as provided in the corresponding demographic data for a particular run version. We use the per country life expectancy as opposed to the world standard life expectancy, as it is a more realistic (conservative) reflection of the impact of vaccination for a particular country instead of an aspirational life expectancy. 2) DALYs allocation: In order to reflect the impact of the vaccination intervention in the time range we make projections for, the allocation of DALYs should be to the year when the particular infection/disease/death occurred, instead of spreading the DALYs over the life expectancy. 3) Non-age weighting: Following the most recent GBD approach, DALYs are non-age weighted, reflecting no social preference for the age of individuals. 4) Non-time discounting: Following the most recent GBD approach, future DALYs are not discounted, reflecting no social preference for the past, present or future times. Estimation methods The general equations used to generate the non-discounted, non-age weighted but contry, year, age specific DALYs are given below: General Equation (Eq 1) 1","id":"ITEM-1","issued":{"date-parts":[["0"]]},"title":"General Guidance for DALYs calculation","type":"report"},"uris":["http://www.mendeley.com/documents/?uuid=618c465b-58d0-3834-813a-0f4e7194f061"]}],"mendeley":{"formattedCitation":"&lt;sup&gt;29&lt;/sup&gt;","plainTextFormattedCitation":"29","previouslyFormattedCitation":"&lt;sup&gt;29&lt;/sup&gt;"},"properties":{"noteIndex":0},"schema":"https://github.com/citation-style-language/schema/raw/master/csl-citation.json"}</w:instrText>
      </w:r>
      <w:r w:rsidR="0065107A">
        <w:rPr>
          <w:rFonts w:ascii="Calibri" w:eastAsia="Calibri" w:hAnsi="Calibri" w:cs="Calibri"/>
          <w:lang w:val="en-US"/>
        </w:rPr>
        <w:fldChar w:fldCharType="separate"/>
      </w:r>
      <w:r w:rsidR="00C047C6" w:rsidRPr="00C047C6">
        <w:rPr>
          <w:rFonts w:ascii="Calibri" w:eastAsia="Calibri" w:hAnsi="Calibri" w:cs="Calibri"/>
          <w:noProof/>
          <w:vertAlign w:val="superscript"/>
          <w:lang w:val="en-US"/>
        </w:rPr>
        <w:t>29</w:t>
      </w:r>
      <w:r w:rsidR="0065107A">
        <w:rPr>
          <w:rFonts w:ascii="Calibri" w:eastAsia="Calibri" w:hAnsi="Calibri" w:cs="Calibri"/>
          <w:lang w:val="en-US"/>
        </w:rPr>
        <w:fldChar w:fldCharType="end"/>
      </w:r>
      <w:r w:rsidR="6F6552DF" w:rsidRPr="636709EE">
        <w:rPr>
          <w:rFonts w:ascii="Calibri" w:eastAsia="Calibri" w:hAnsi="Calibri" w:cs="Calibri"/>
          <w:lang w:val="en-US"/>
        </w:rPr>
        <w:t xml:space="preserve"> </w:t>
      </w:r>
      <w:r w:rsidR="1670F19C" w:rsidRPr="636709EE">
        <w:rPr>
          <w:rFonts w:ascii="Calibri" w:eastAsia="Calibri" w:hAnsi="Calibri" w:cs="Calibri"/>
          <w:lang w:val="en-US"/>
        </w:rPr>
        <w:t>The YLD summed with the years of life lost (YLLs) give the disability adjusted life years</w:t>
      </w:r>
      <w:r w:rsidR="73B9A4F5" w:rsidRPr="636709EE">
        <w:rPr>
          <w:rFonts w:ascii="Calibri" w:eastAsia="Calibri" w:hAnsi="Calibri" w:cs="Calibri"/>
          <w:lang w:val="en-US"/>
        </w:rPr>
        <w:t xml:space="preserve"> (DALY)</w:t>
      </w:r>
      <w:r w:rsidR="00B6789B">
        <w:rPr>
          <w:rFonts w:ascii="Calibri" w:eastAsia="Calibri" w:hAnsi="Calibri" w:cs="Calibri"/>
          <w:lang w:val="en-US"/>
        </w:rPr>
        <w:t>.</w:t>
      </w:r>
      <w:r w:rsidR="0065107A">
        <w:rPr>
          <w:rFonts w:ascii="Calibri" w:eastAsia="Calibri" w:hAnsi="Calibri" w:cs="Calibri"/>
          <w:lang w:val="en-US"/>
        </w:rPr>
        <w:fldChar w:fldCharType="begin" w:fldLock="1"/>
      </w:r>
      <w:r w:rsidR="00100057">
        <w:rPr>
          <w:rFonts w:ascii="Calibri" w:eastAsia="Calibri" w:hAnsi="Calibri" w:cs="Calibri"/>
          <w:lang w:val="en-US"/>
        </w:rPr>
        <w:instrText>ADDIN CSL_CITATION {"citationItems":[{"id":"ITEM-1","itemData":{"URL":"https://www.who.int/data/gho/indicator-metadata-registry/imr-details/158","accessed":{"date-parts":[["2020","5","19"]]},"id":"ITEM-1","issued":{"date-parts":[["0"]]},"title":"Disability-adjusted life years (DALYs)","type":"webpage"},"uris":["http://www.mendeley.com/documents/?uuid=50735d2a-ddc1-3bf9-8053-852a2a340439"]}],"mendeley":{"formattedCitation":"&lt;sup&gt;30&lt;/sup&gt;","plainTextFormattedCitation":"30","previouslyFormattedCitation":"&lt;sup&gt;30&lt;/sup&gt;"},"properties":{"noteIndex":0},"schema":"https://github.com/citation-style-language/schema/raw/master/csl-citation.json"}</w:instrText>
      </w:r>
      <w:r w:rsidR="0065107A">
        <w:rPr>
          <w:rFonts w:ascii="Calibri" w:eastAsia="Calibri" w:hAnsi="Calibri" w:cs="Calibri"/>
          <w:lang w:val="en-US"/>
        </w:rPr>
        <w:fldChar w:fldCharType="separate"/>
      </w:r>
      <w:r w:rsidR="00C047C6" w:rsidRPr="00C047C6">
        <w:rPr>
          <w:rFonts w:ascii="Calibri" w:eastAsia="Calibri" w:hAnsi="Calibri" w:cs="Calibri"/>
          <w:noProof/>
          <w:vertAlign w:val="superscript"/>
          <w:lang w:val="en-US"/>
        </w:rPr>
        <w:t>30</w:t>
      </w:r>
      <w:r w:rsidR="0065107A">
        <w:rPr>
          <w:rFonts w:ascii="Calibri" w:eastAsia="Calibri" w:hAnsi="Calibri" w:cs="Calibri"/>
          <w:lang w:val="en-US"/>
        </w:rPr>
        <w:fldChar w:fldCharType="end"/>
      </w:r>
      <w:r w:rsidR="00C047C6">
        <w:rPr>
          <w:rFonts w:ascii="Calibri" w:eastAsia="Calibri" w:hAnsi="Calibri" w:cs="Calibri"/>
          <w:lang w:val="en-US"/>
        </w:rPr>
        <w:t xml:space="preserve"> A</w:t>
      </w:r>
      <w:r w:rsidR="1670F19C" w:rsidRPr="636709EE">
        <w:rPr>
          <w:rFonts w:ascii="Calibri" w:eastAsia="Calibri" w:hAnsi="Calibri" w:cs="Calibri"/>
          <w:lang w:val="en-US"/>
        </w:rPr>
        <w:t xml:space="preserve"> surrogate measure </w:t>
      </w:r>
      <w:r w:rsidR="19C3BE31" w:rsidRPr="636709EE">
        <w:rPr>
          <w:rFonts w:ascii="Calibri" w:eastAsia="Calibri" w:hAnsi="Calibri" w:cs="Calibri"/>
          <w:lang w:val="en-US"/>
        </w:rPr>
        <w:t xml:space="preserve">where one DALY represents </w:t>
      </w:r>
      <w:r w:rsidR="00C047C6">
        <w:rPr>
          <w:rFonts w:ascii="Calibri" w:eastAsia="Calibri" w:hAnsi="Calibri" w:cs="Calibri"/>
          <w:lang w:val="en-US"/>
        </w:rPr>
        <w:t xml:space="preserve">losing </w:t>
      </w:r>
      <w:r w:rsidR="19C3BE31" w:rsidRPr="636709EE">
        <w:rPr>
          <w:rFonts w:ascii="Calibri" w:eastAsia="Calibri" w:hAnsi="Calibri" w:cs="Calibri"/>
          <w:lang w:val="en-US"/>
        </w:rPr>
        <w:t>one year in full healt</w:t>
      </w:r>
      <w:r w:rsidR="3E19A428" w:rsidRPr="636709EE">
        <w:rPr>
          <w:rFonts w:ascii="Calibri" w:eastAsia="Calibri" w:hAnsi="Calibri" w:cs="Calibri"/>
          <w:lang w:val="en-US"/>
        </w:rPr>
        <w:t>h</w:t>
      </w:r>
      <w:r w:rsidR="00C047C6">
        <w:rPr>
          <w:rFonts w:ascii="Calibri" w:eastAsia="Calibri" w:hAnsi="Calibri" w:cs="Calibri"/>
          <w:lang w:val="en-US"/>
        </w:rPr>
        <w:t>. This is the</w:t>
      </w:r>
      <w:r w:rsidR="19C3BE31" w:rsidRPr="636709EE">
        <w:rPr>
          <w:rFonts w:ascii="Calibri" w:eastAsia="Calibri" w:hAnsi="Calibri" w:cs="Calibri"/>
          <w:lang w:val="en-US"/>
        </w:rPr>
        <w:t xml:space="preserve"> </w:t>
      </w:r>
      <w:r w:rsidR="1670F19C" w:rsidRPr="636709EE">
        <w:rPr>
          <w:rFonts w:ascii="Calibri" w:eastAsia="Calibri" w:hAnsi="Calibri" w:cs="Calibri"/>
          <w:lang w:val="en-US"/>
        </w:rPr>
        <w:t>opposite of the QALY</w:t>
      </w:r>
      <w:r w:rsidR="00C047C6">
        <w:rPr>
          <w:rFonts w:ascii="Calibri" w:eastAsia="Calibri" w:hAnsi="Calibri" w:cs="Calibri"/>
          <w:lang w:val="en-US"/>
        </w:rPr>
        <w:t>, which represents a year spent in full health</w:t>
      </w:r>
      <w:r w:rsidR="1670F19C" w:rsidRPr="636709EE">
        <w:rPr>
          <w:rFonts w:ascii="Calibri" w:eastAsia="Calibri" w:hAnsi="Calibri" w:cs="Calibri"/>
          <w:lang w:val="en-US"/>
        </w:rPr>
        <w:t xml:space="preserve">. </w:t>
      </w:r>
      <w:r w:rsidR="653AAEA8" w:rsidRPr="636709EE">
        <w:rPr>
          <w:rFonts w:ascii="Calibri" w:eastAsia="Calibri" w:hAnsi="Calibri" w:cs="Calibri"/>
          <w:lang w:val="en-US"/>
        </w:rPr>
        <w:t>For our study, we used the composite of the disability weight as QoL values</w:t>
      </w:r>
      <w:r w:rsidR="00C047C6">
        <w:rPr>
          <w:rFonts w:ascii="Calibri" w:eastAsia="Calibri" w:hAnsi="Calibri" w:cs="Calibri"/>
          <w:lang w:val="en-US"/>
        </w:rPr>
        <w:t xml:space="preserve"> to calculate QALYs</w:t>
      </w:r>
      <w:r w:rsidR="653AAEA8" w:rsidRPr="636709EE">
        <w:rPr>
          <w:rFonts w:ascii="Calibri" w:eastAsia="Calibri" w:hAnsi="Calibri" w:cs="Calibri"/>
          <w:lang w:val="en-US"/>
        </w:rPr>
        <w:t xml:space="preserve">. </w:t>
      </w:r>
    </w:p>
    <w:p w14:paraId="16B690A3" w14:textId="36C42C98" w:rsidR="755DB169" w:rsidRDefault="755DB169" w:rsidP="04F59E2C">
      <w:pPr>
        <w:rPr>
          <w:lang w:val="en-US"/>
        </w:rPr>
      </w:pPr>
      <w:r w:rsidRPr="5911DDBD">
        <w:rPr>
          <w:lang w:val="en-US"/>
        </w:rPr>
        <w:t>Where possible, the</w:t>
      </w:r>
      <w:r w:rsidR="7582407B" w:rsidRPr="5911DDBD">
        <w:rPr>
          <w:lang w:val="en-US"/>
        </w:rPr>
        <w:t xml:space="preserve"> disability</w:t>
      </w:r>
      <w:r w:rsidRPr="5911DDBD">
        <w:rPr>
          <w:lang w:val="en-US"/>
        </w:rPr>
        <w:t xml:space="preserve"> weight</w:t>
      </w:r>
      <w:r w:rsidR="493DA3DA" w:rsidRPr="5911DDBD">
        <w:rPr>
          <w:lang w:val="en-US"/>
        </w:rPr>
        <w:t xml:space="preserve"> of health states </w:t>
      </w:r>
      <w:r w:rsidR="00B6789B" w:rsidRPr="5911DDBD">
        <w:rPr>
          <w:lang w:val="en-US"/>
        </w:rPr>
        <w:t>was</w:t>
      </w:r>
      <w:r w:rsidRPr="5911DDBD">
        <w:rPr>
          <w:lang w:val="en-US"/>
        </w:rPr>
        <w:t xml:space="preserve"> directly based on the GBD 2016 update </w:t>
      </w:r>
      <w:commentRangeStart w:id="14"/>
      <w:commentRangeStart w:id="15"/>
      <w:r w:rsidRPr="5911DDBD">
        <w:rPr>
          <w:lang w:val="en-US"/>
        </w:rPr>
        <w:t xml:space="preserve">IHME_GBD_2016_DISABILITY_WEIGHTS_Y2017M09D14 (downloaded from </w:t>
      </w:r>
      <w:hyperlink r:id="rId19">
        <w:r w:rsidRPr="5911DDBD">
          <w:rPr>
            <w:rStyle w:val="Hyperlink"/>
            <w:lang w:val="en-US"/>
          </w:rPr>
          <w:t>http://ghdx.healthdata.org/gbd-2016</w:t>
        </w:r>
      </w:hyperlink>
      <w:r w:rsidR="1071F4AC" w:rsidRPr="5911DDBD">
        <w:rPr>
          <w:lang w:val="en-US"/>
        </w:rPr>
        <w:t xml:space="preserve">). </w:t>
      </w:r>
      <w:commentRangeEnd w:id="14"/>
      <w:r w:rsidR="0065107A">
        <w:rPr>
          <w:rStyle w:val="CommentReference"/>
        </w:rPr>
        <w:commentReference w:id="14"/>
      </w:r>
      <w:commentRangeEnd w:id="15"/>
      <w:r w:rsidR="00B6789B">
        <w:rPr>
          <w:rStyle w:val="CommentReference"/>
        </w:rPr>
        <w:commentReference w:id="15"/>
      </w:r>
      <w:r w:rsidR="1071F4AC" w:rsidRPr="5911DDBD">
        <w:rPr>
          <w:lang w:val="en-US"/>
        </w:rPr>
        <w:t>F</w:t>
      </w:r>
      <w:r w:rsidR="22F22B01" w:rsidRPr="5911DDBD">
        <w:rPr>
          <w:lang w:val="en-US"/>
        </w:rPr>
        <w:t xml:space="preserve">or the remaining </w:t>
      </w:r>
      <w:r w:rsidR="473F21E2" w:rsidRPr="5911DDBD">
        <w:rPr>
          <w:lang w:val="en-US"/>
        </w:rPr>
        <w:t>health states</w:t>
      </w:r>
      <w:r w:rsidR="22F22B01" w:rsidRPr="5911DDBD">
        <w:rPr>
          <w:lang w:val="en-US"/>
        </w:rPr>
        <w:t xml:space="preserve">, we </w:t>
      </w:r>
      <w:r w:rsidR="65FACCE4" w:rsidRPr="5911DDBD">
        <w:rPr>
          <w:lang w:val="en-US"/>
        </w:rPr>
        <w:t xml:space="preserve">followed the </w:t>
      </w:r>
      <w:r w:rsidR="007D2DF4">
        <w:rPr>
          <w:lang w:val="en-US"/>
        </w:rPr>
        <w:t>method</w:t>
      </w:r>
      <w:r w:rsidR="65FACCE4" w:rsidRPr="5911DDBD">
        <w:rPr>
          <w:lang w:val="en-US"/>
        </w:rPr>
        <w:t xml:space="preserve"> of </w:t>
      </w:r>
      <w:r w:rsidR="22F22B01" w:rsidRPr="5911DDBD">
        <w:rPr>
          <w:lang w:val="en-US"/>
        </w:rPr>
        <w:t>a</w:t>
      </w:r>
      <w:r w:rsidR="0B7F6B8A" w:rsidRPr="5911DDBD">
        <w:rPr>
          <w:lang w:val="en-US"/>
        </w:rPr>
        <w:t xml:space="preserve"> calibrated visual </w:t>
      </w:r>
      <w:r w:rsidR="295B3CCB" w:rsidRPr="5911DDBD">
        <w:rPr>
          <w:lang w:val="en-US"/>
        </w:rPr>
        <w:t>analogue</w:t>
      </w:r>
      <w:r w:rsidR="0B7F6B8A" w:rsidRPr="5911DDBD">
        <w:rPr>
          <w:lang w:val="en-US"/>
        </w:rPr>
        <w:t xml:space="preserve"> scale</w:t>
      </w:r>
      <w:r w:rsidR="68A1D714" w:rsidRPr="5911DDBD">
        <w:rPr>
          <w:lang w:val="en-US"/>
        </w:rPr>
        <w:t xml:space="preserve"> (VAS)</w:t>
      </w:r>
      <w:r w:rsidR="0B7F6B8A" w:rsidRPr="5911DDBD">
        <w:rPr>
          <w:lang w:val="en-US"/>
        </w:rPr>
        <w:t xml:space="preserve"> </w:t>
      </w:r>
      <w:r w:rsidR="007D2DF4">
        <w:rPr>
          <w:lang w:val="en-US"/>
        </w:rPr>
        <w:t>as</w:t>
      </w:r>
      <w:r w:rsidR="0B7F6B8A" w:rsidRPr="5911DDBD">
        <w:rPr>
          <w:lang w:val="en-US"/>
        </w:rPr>
        <w:t xml:space="preserve"> </w:t>
      </w:r>
      <w:r w:rsidR="00100057">
        <w:rPr>
          <w:lang w:val="en-US"/>
        </w:rPr>
        <w:t xml:space="preserve">described by </w:t>
      </w:r>
      <w:proofErr w:type="spellStart"/>
      <w:r w:rsidR="00100057">
        <w:rPr>
          <w:lang w:val="en-US"/>
        </w:rPr>
        <w:t>Stouthard</w:t>
      </w:r>
      <w:proofErr w:type="spellEnd"/>
      <w:r w:rsidR="00100057">
        <w:rPr>
          <w:lang w:val="en-US"/>
        </w:rPr>
        <w:t xml:space="preserve"> et al.</w:t>
      </w:r>
      <w:r w:rsidR="00100057">
        <w:rPr>
          <w:lang w:val="en-US"/>
        </w:rPr>
        <w:fldChar w:fldCharType="begin" w:fldLock="1"/>
      </w:r>
      <w:r w:rsidR="00100057">
        <w:rPr>
          <w:lang w:val="en-US"/>
        </w:rPr>
        <w:instrText>ADDIN CSL_CITATION {"citationItems":[{"id":"ITEM-1","itemData":{"abstract":"on behalf of the DUTCH DISABILITY WEIGHTS (DDW) GROUP * Background: The objective of the study was to establish a comprehensive and consistent set of disability weights for a number of important diseases in a Western European (Dutch) context, to be applied in composite health outcome measures to quantify the burden of disease and in economic evaluation of health care services. The context of the study was the Dutch Public Health Status and Forecast study. Replication and refinement of the valuation protocol used in the Global Burden of Disease (GBD) Study was a secondary aim. Methods: The disease stages were valued in a panel study in two steps, enabling the evaluation of a large number of disease stages. The first step was a carefully designed group process, using person trade-off as the valuation method to establish disability weights for 16 selected disease stages. The second step consisted of interpolation of the remaining disease stages on a disability scale by the individual panel members. Panel members were Dutch health care professionals with sufficient knowledge of the consequences of a broad variety of diseases. Results: A comprehensive set of disease-specific disability weights for 175 disease stages associated with 52 disease categories (cf. ICD-9) was obtained. The internal consistency and validity of the set of Dutch disability weights were satisfactory. Considerable agreement existed within panels, between the panel members and panels. Conclusions: Establishing a comprehensive and coherent set of reliable disability weights, using a modified valuation protocol from the GBD Study appeared to be feasible. The results can be used in composite health outcome measures applied in public health research and in economic evaluations.","author":[{"dropping-particle":"","family":"Stouthard","given":"E A","non-dropping-particle":"","parse-names":false,"suffix":""},{"dropping-particle":"","family":"Essink-Bot","given":"Marie-Louise","non-dropping-particle":"","parse-names":false,"suffix":""},{"dropping-particle":"","family":"Bonsel","given":"Gouke J","non-dropping-particle":"","parse-names":false,"suffix":""}],"container-title":"European journal of Public Health","id":"ITEM-1","issue":"1","issued":{"date-parts":[["2000"]]},"page":"24-30","title":"Disability weights for diseases A modified protocol and results for a Western European region","type":"article-journal","volume":"10"},"uris":["http://www.mendeley.com/documents/?uuid=7cd8a0db-38b0-4faa-94c5-c8ad1242b2a9"]}],"mendeley":{"formattedCitation":"&lt;sup&gt;31&lt;/sup&gt;","plainTextFormattedCitation":"31"},"properties":{"noteIndex":0},"schema":"https://github.com/citation-style-language/schema/raw/master/csl-citation.json"}</w:instrText>
      </w:r>
      <w:r w:rsidR="00100057">
        <w:rPr>
          <w:lang w:val="en-US"/>
        </w:rPr>
        <w:fldChar w:fldCharType="separate"/>
      </w:r>
      <w:r w:rsidR="00100057" w:rsidRPr="00100057">
        <w:rPr>
          <w:noProof/>
          <w:vertAlign w:val="superscript"/>
          <w:lang w:val="en-US"/>
        </w:rPr>
        <w:t>31</w:t>
      </w:r>
      <w:r w:rsidR="00100057">
        <w:rPr>
          <w:lang w:val="en-US"/>
        </w:rPr>
        <w:fldChar w:fldCharType="end"/>
      </w:r>
      <w:r w:rsidR="7B0641AA" w:rsidRPr="5911DDBD">
        <w:rPr>
          <w:lang w:val="en-US"/>
        </w:rPr>
        <w:t xml:space="preserve"> </w:t>
      </w:r>
      <w:r w:rsidR="007D2DF4">
        <w:rPr>
          <w:lang w:val="en-US"/>
        </w:rPr>
        <w:t xml:space="preserve">We made use of a calibrated VAS with WHO data and the missing </w:t>
      </w:r>
      <w:r w:rsidR="007D2DF4">
        <w:t>data on pre- and postoperative QoL was mapped on the WHO data by an expert panel.</w:t>
      </w:r>
      <w:r w:rsidR="007D2DF4">
        <w:rPr>
          <w:lang w:val="en-US"/>
        </w:rPr>
        <w:t xml:space="preserve"> </w:t>
      </w:r>
      <w:r w:rsidR="00F81350" w:rsidRPr="5911DDBD">
        <w:rPr>
          <w:lang w:val="en-US"/>
        </w:rPr>
        <w:t>The</w:t>
      </w:r>
      <w:r w:rsidR="10C543FC" w:rsidRPr="5911DDBD">
        <w:rPr>
          <w:lang w:val="en-US"/>
        </w:rPr>
        <w:t xml:space="preserve"> exper</w:t>
      </w:r>
      <w:r w:rsidR="7F93DA7F" w:rsidRPr="5911DDBD">
        <w:rPr>
          <w:lang w:val="en-US"/>
        </w:rPr>
        <w:t>t</w:t>
      </w:r>
      <w:r w:rsidR="10C543FC" w:rsidRPr="5911DDBD">
        <w:rPr>
          <w:lang w:val="en-US"/>
        </w:rPr>
        <w:t xml:space="preserve"> </w:t>
      </w:r>
      <w:r w:rsidR="00F81350" w:rsidRPr="5911DDBD">
        <w:rPr>
          <w:lang w:val="en-US"/>
        </w:rPr>
        <w:t xml:space="preserve">panel </w:t>
      </w:r>
      <w:r w:rsidR="306CE032" w:rsidRPr="5911DDBD">
        <w:rPr>
          <w:lang w:val="en-US"/>
        </w:rPr>
        <w:t xml:space="preserve">consisted of </w:t>
      </w:r>
      <w:r w:rsidR="7F434448" w:rsidRPr="5911DDBD">
        <w:rPr>
          <w:lang w:val="en-US"/>
        </w:rPr>
        <w:t xml:space="preserve">a diverse group of </w:t>
      </w:r>
      <w:r w:rsidR="7B0641AA" w:rsidRPr="5911DDBD">
        <w:rPr>
          <w:lang w:val="en-US"/>
        </w:rPr>
        <w:t>Dutch health care professionals</w:t>
      </w:r>
      <w:r w:rsidR="4557AA0F" w:rsidRPr="5911DDBD">
        <w:rPr>
          <w:lang w:val="en-US"/>
        </w:rPr>
        <w:t xml:space="preserve">, both </w:t>
      </w:r>
      <w:r w:rsidR="006C5B68">
        <w:rPr>
          <w:lang w:val="en-US"/>
        </w:rPr>
        <w:t xml:space="preserve">surgeons </w:t>
      </w:r>
      <w:r w:rsidR="4557AA0F" w:rsidRPr="5911DDBD">
        <w:rPr>
          <w:lang w:val="en-US"/>
        </w:rPr>
        <w:t>(e.g. cardiothoracic surgeons</w:t>
      </w:r>
      <w:r w:rsidR="00B718C3">
        <w:rPr>
          <w:lang w:val="en-US"/>
        </w:rPr>
        <w:t>, neurosurgeons,</w:t>
      </w:r>
      <w:r w:rsidR="007D2DF4">
        <w:rPr>
          <w:lang w:val="en-US"/>
        </w:rPr>
        <w:t xml:space="preserve"> and </w:t>
      </w:r>
      <w:r w:rsidR="007D2DF4" w:rsidRPr="007D2DF4">
        <w:rPr>
          <w:lang w:val="en-US"/>
        </w:rPr>
        <w:t>gynecologic surge</w:t>
      </w:r>
      <w:r w:rsidR="007D2DF4">
        <w:rPr>
          <w:lang w:val="en-US"/>
        </w:rPr>
        <w:t>ons</w:t>
      </w:r>
      <w:r w:rsidR="4557AA0F" w:rsidRPr="5911DDBD">
        <w:rPr>
          <w:lang w:val="en-US"/>
        </w:rPr>
        <w:t>) as well as generalists (e.g.</w:t>
      </w:r>
      <w:r w:rsidR="007D2DF4">
        <w:rPr>
          <w:lang w:val="en-US"/>
        </w:rPr>
        <w:t xml:space="preserve"> </w:t>
      </w:r>
      <w:r w:rsidR="00657E5E">
        <w:rPr>
          <w:lang w:val="en-US"/>
        </w:rPr>
        <w:t>internists</w:t>
      </w:r>
      <w:r w:rsidR="006C5B68">
        <w:rPr>
          <w:lang w:val="en-US"/>
        </w:rPr>
        <w:t xml:space="preserve">, </w:t>
      </w:r>
      <w:r w:rsidR="4557AA0F" w:rsidRPr="5911DDBD">
        <w:rPr>
          <w:lang w:val="en-US"/>
        </w:rPr>
        <w:t>geriatr</w:t>
      </w:r>
      <w:r w:rsidR="00F323B8">
        <w:rPr>
          <w:lang w:val="en-US"/>
        </w:rPr>
        <w:t>icians</w:t>
      </w:r>
      <w:r w:rsidR="007D2DF4">
        <w:rPr>
          <w:lang w:val="en-US"/>
        </w:rPr>
        <w:t xml:space="preserve"> and GPs</w:t>
      </w:r>
      <w:r w:rsidR="4557AA0F" w:rsidRPr="5911DDBD">
        <w:rPr>
          <w:lang w:val="en-US"/>
        </w:rPr>
        <w:t>)</w:t>
      </w:r>
      <w:r w:rsidR="7B0641AA" w:rsidRPr="5911DDBD">
        <w:rPr>
          <w:lang w:val="en-US"/>
        </w:rPr>
        <w:t xml:space="preserve">. Appendix D </w:t>
      </w:r>
      <w:r w:rsidR="007D2DF4">
        <w:rPr>
          <w:lang w:val="en-US"/>
        </w:rPr>
        <w:t>provided</w:t>
      </w:r>
      <w:r w:rsidR="653FE071" w:rsidRPr="5911DDBD">
        <w:rPr>
          <w:lang w:val="en-US"/>
        </w:rPr>
        <w:t xml:space="preserve"> the calibrated VAS used in the exercise as well as </w:t>
      </w:r>
      <w:commentRangeStart w:id="16"/>
      <w:r w:rsidR="653FE071" w:rsidRPr="5911DDBD">
        <w:rPr>
          <w:lang w:val="en-US"/>
        </w:rPr>
        <w:t>summary</w:t>
      </w:r>
      <w:r w:rsidR="7B0641AA" w:rsidRPr="5911DDBD">
        <w:rPr>
          <w:lang w:val="en-US"/>
        </w:rPr>
        <w:t xml:space="preserve"> of the participating</w:t>
      </w:r>
      <w:r w:rsidR="6EEDC1D8" w:rsidRPr="5911DDBD">
        <w:rPr>
          <w:lang w:val="en-US"/>
        </w:rPr>
        <w:t xml:space="preserve"> health care</w:t>
      </w:r>
      <w:r w:rsidR="7B0641AA" w:rsidRPr="5911DDBD">
        <w:rPr>
          <w:lang w:val="en-US"/>
        </w:rPr>
        <w:t xml:space="preserve"> professionals</w:t>
      </w:r>
      <w:commentRangeEnd w:id="16"/>
      <w:r w:rsidR="00063929">
        <w:rPr>
          <w:rStyle w:val="CommentReference"/>
        </w:rPr>
        <w:commentReference w:id="16"/>
      </w:r>
      <w:r w:rsidR="7B0641AA" w:rsidRPr="5911DDBD">
        <w:rPr>
          <w:lang w:val="en-US"/>
        </w:rPr>
        <w:t xml:space="preserve">. </w:t>
      </w:r>
      <w:r w:rsidR="56835970" w:rsidRPr="5911DDBD">
        <w:rPr>
          <w:lang w:val="en-US"/>
        </w:rPr>
        <w:t>The mean and 95% confidence interval of the</w:t>
      </w:r>
      <w:r w:rsidR="00270429">
        <w:rPr>
          <w:lang w:val="en-US"/>
        </w:rPr>
        <w:t xml:space="preserve"> ma</w:t>
      </w:r>
      <w:r w:rsidR="006C5B68">
        <w:rPr>
          <w:lang w:val="en-US"/>
        </w:rPr>
        <w:t>p</w:t>
      </w:r>
      <w:r w:rsidR="00270429">
        <w:rPr>
          <w:lang w:val="en-US"/>
        </w:rPr>
        <w:t>ped</w:t>
      </w:r>
      <w:r w:rsidR="56835970" w:rsidRPr="5911DDBD">
        <w:rPr>
          <w:lang w:val="en-US"/>
        </w:rPr>
        <w:t xml:space="preserve"> </w:t>
      </w:r>
      <w:r w:rsidR="007D2DF4">
        <w:rPr>
          <w:lang w:val="en-US"/>
        </w:rPr>
        <w:t>QoL scores w</w:t>
      </w:r>
      <w:r w:rsidR="00F323B8">
        <w:rPr>
          <w:lang w:val="en-US"/>
        </w:rPr>
        <w:t>ere</w:t>
      </w:r>
      <w:r w:rsidR="56835970" w:rsidRPr="5911DDBD">
        <w:rPr>
          <w:lang w:val="en-US"/>
        </w:rPr>
        <w:t xml:space="preserve"> used in the model.</w:t>
      </w:r>
      <w:r w:rsidR="72DF894A" w:rsidRPr="5911DDBD">
        <w:rPr>
          <w:lang w:val="en-US"/>
        </w:rPr>
        <w:t xml:space="preserve"> </w:t>
      </w:r>
    </w:p>
    <w:p w14:paraId="4D072140" w14:textId="75133C69" w:rsidR="72DF894A" w:rsidRDefault="72DF894A" w:rsidP="5911DDBD">
      <w:pPr>
        <w:rPr>
          <w:lang w:val="en-US"/>
        </w:rPr>
      </w:pPr>
      <w:r w:rsidRPr="5911DDBD">
        <w:rPr>
          <w:lang w:val="en-US"/>
        </w:rPr>
        <w:t>We estimated eight health states</w:t>
      </w:r>
      <w:r w:rsidR="00100057">
        <w:rPr>
          <w:lang w:val="en-US"/>
        </w:rPr>
        <w:t xml:space="preserve"> (three procedures)</w:t>
      </w:r>
      <w:r w:rsidRPr="5911DDBD">
        <w:rPr>
          <w:lang w:val="en-US"/>
        </w:rPr>
        <w:t xml:space="preserve"> twice in two separate sessions. The results were compared using two-sided t-tests.</w:t>
      </w:r>
      <w:r w:rsidR="1BAABA34" w:rsidRPr="5911DDBD">
        <w:rPr>
          <w:lang w:val="en-US"/>
        </w:rPr>
        <w:t xml:space="preserve"> The estimate</w:t>
      </w:r>
      <w:r w:rsidR="00100057">
        <w:rPr>
          <w:lang w:val="en-US"/>
        </w:rPr>
        <w:t>s</w:t>
      </w:r>
      <w:r w:rsidR="1BAABA34" w:rsidRPr="5911DDBD">
        <w:rPr>
          <w:lang w:val="en-US"/>
        </w:rPr>
        <w:t xml:space="preserve"> of the first session </w:t>
      </w:r>
      <w:r w:rsidR="00100057">
        <w:rPr>
          <w:lang w:val="en-US"/>
        </w:rPr>
        <w:t>were</w:t>
      </w:r>
      <w:r w:rsidR="1BAABA34" w:rsidRPr="5911DDBD">
        <w:rPr>
          <w:lang w:val="en-US"/>
        </w:rPr>
        <w:t xml:space="preserve"> used.</w:t>
      </w:r>
    </w:p>
    <w:p w14:paraId="6F4E0A1F" w14:textId="600A6724" w:rsidR="5E83DCF0" w:rsidRDefault="5E83DCF0" w:rsidP="04F59E2C">
      <w:pPr>
        <w:rPr>
          <w:rFonts w:ascii="Arial" w:eastAsia="Arial" w:hAnsi="Arial" w:cs="Arial"/>
          <w:color w:val="FF0000"/>
          <w:sz w:val="19"/>
          <w:szCs w:val="19"/>
          <w:lang w:val="en-US"/>
        </w:rPr>
      </w:pPr>
      <w:commentRangeStart w:id="17"/>
      <w:r w:rsidRPr="04F59E2C">
        <w:rPr>
          <w:rFonts w:ascii="Arial" w:eastAsia="Arial" w:hAnsi="Arial" w:cs="Arial"/>
          <w:color w:val="FF0000"/>
          <w:sz w:val="19"/>
          <w:szCs w:val="19"/>
          <w:lang w:val="en-US"/>
        </w:rPr>
        <w:t xml:space="preserve">Do we need details, like done 2 </w:t>
      </w:r>
      <w:r w:rsidR="533C0DBA" w:rsidRPr="04F59E2C">
        <w:rPr>
          <w:rFonts w:ascii="Arial" w:eastAsia="Arial" w:hAnsi="Arial" w:cs="Arial"/>
          <w:color w:val="FF0000"/>
          <w:sz w:val="19"/>
          <w:szCs w:val="19"/>
          <w:lang w:val="en-US"/>
        </w:rPr>
        <w:t xml:space="preserve">evening? </w:t>
      </w:r>
      <w:commentRangeEnd w:id="17"/>
      <w:r w:rsidR="006C5B68">
        <w:rPr>
          <w:rStyle w:val="CommentReference"/>
        </w:rPr>
        <w:commentReference w:id="17"/>
      </w:r>
      <w:r w:rsidR="533C0DBA" w:rsidRPr="04F59E2C">
        <w:rPr>
          <w:rFonts w:ascii="Arial" w:eastAsia="Arial" w:hAnsi="Arial" w:cs="Arial"/>
          <w:color w:val="FF0000"/>
          <w:sz w:val="19"/>
          <w:szCs w:val="19"/>
          <w:lang w:val="en-US"/>
        </w:rPr>
        <w:t xml:space="preserve">And data handling of the results? </w:t>
      </w:r>
    </w:p>
    <w:p w14:paraId="3D058850" w14:textId="6B4D4DF4" w:rsidR="0E032422" w:rsidRDefault="0E032422" w:rsidP="04F59E2C">
      <w:pPr>
        <w:rPr>
          <w:rFonts w:ascii="Arial" w:eastAsia="Arial" w:hAnsi="Arial" w:cs="Arial"/>
          <w:sz w:val="19"/>
          <w:szCs w:val="19"/>
          <w:highlight w:val="yellow"/>
          <w:lang w:val="en-US"/>
        </w:rPr>
      </w:pPr>
      <w:r w:rsidRPr="04F59E2C">
        <w:rPr>
          <w:rFonts w:ascii="Arial" w:eastAsia="Arial" w:hAnsi="Arial" w:cs="Arial"/>
          <w:sz w:val="19"/>
          <w:szCs w:val="19"/>
          <w:highlight w:val="yellow"/>
          <w:lang w:val="en-US"/>
        </w:rPr>
        <w:t>@Jan v B?</w:t>
      </w:r>
      <w:r w:rsidR="0B8BA1D6" w:rsidRPr="04F59E2C">
        <w:rPr>
          <w:rFonts w:ascii="Arial" w:eastAsia="Arial" w:hAnsi="Arial" w:cs="Arial"/>
          <w:sz w:val="19"/>
          <w:szCs w:val="19"/>
          <w:highlight w:val="yellow"/>
          <w:lang w:val="en-US"/>
        </w:rPr>
        <w:t xml:space="preserve"> Could you please check/help improving this paragraph and</w:t>
      </w:r>
      <w:r w:rsidR="007D2DF4">
        <w:rPr>
          <w:rFonts w:ascii="Arial" w:eastAsia="Arial" w:hAnsi="Arial" w:cs="Arial"/>
          <w:sz w:val="19"/>
          <w:szCs w:val="19"/>
          <w:highlight w:val="yellow"/>
          <w:lang w:val="en-US"/>
        </w:rPr>
        <w:t xml:space="preserve"> what need to be included in the a</w:t>
      </w:r>
      <w:r w:rsidR="0B8BA1D6" w:rsidRPr="04F59E2C">
        <w:rPr>
          <w:rFonts w:ascii="Arial" w:eastAsia="Arial" w:hAnsi="Arial" w:cs="Arial"/>
          <w:sz w:val="19"/>
          <w:szCs w:val="19"/>
          <w:highlight w:val="yellow"/>
          <w:lang w:val="en-US"/>
        </w:rPr>
        <w:t xml:space="preserve">ppendix? </w:t>
      </w:r>
    </w:p>
    <w:p w14:paraId="638EF59B" w14:textId="052A4330" w:rsidR="363711B5" w:rsidRDefault="363711B5" w:rsidP="04F59E2C">
      <w:pPr>
        <w:rPr>
          <w:lang w:val="en-US"/>
        </w:rPr>
      </w:pPr>
      <w:r w:rsidRPr="04F59E2C">
        <w:rPr>
          <w:lang w:val="en-US"/>
        </w:rPr>
        <w:lastRenderedPageBreak/>
        <w:t xml:space="preserve">Similar to the parameter for survival, we also included a </w:t>
      </w:r>
      <w:r w:rsidR="0ACA24A8" w:rsidRPr="04F59E2C">
        <w:rPr>
          <w:lang w:val="en-US"/>
        </w:rPr>
        <w:t xml:space="preserve">parameter for the </w:t>
      </w:r>
      <w:r w:rsidR="123C2E08" w:rsidRPr="04F59E2C">
        <w:rPr>
          <w:lang w:val="en-US"/>
        </w:rPr>
        <w:t xml:space="preserve">time until no effect of treatment </w:t>
      </w:r>
      <w:r w:rsidR="07F75B4C" w:rsidRPr="04F59E2C">
        <w:rPr>
          <w:lang w:val="en-US"/>
        </w:rPr>
        <w:t xml:space="preserve">can be expected </w:t>
      </w:r>
      <w:r w:rsidR="123C2E08" w:rsidRPr="04F59E2C">
        <w:rPr>
          <w:lang w:val="en-US"/>
        </w:rPr>
        <w:t xml:space="preserve">on </w:t>
      </w:r>
      <w:r w:rsidR="5122E78B" w:rsidRPr="04F59E2C">
        <w:rPr>
          <w:lang w:val="en-US"/>
        </w:rPr>
        <w:t>QoL</w:t>
      </w:r>
      <w:r w:rsidR="092F464D" w:rsidRPr="04F59E2C">
        <w:rPr>
          <w:lang w:val="en-US"/>
        </w:rPr>
        <w:t>. When the delay in surgery is higher than t</w:t>
      </w:r>
      <w:r w:rsidR="0E38ECB7" w:rsidRPr="04F59E2C">
        <w:rPr>
          <w:lang w:val="en-US"/>
        </w:rPr>
        <w:t xml:space="preserve">he time indicated by this </w:t>
      </w:r>
      <w:r w:rsidR="092F464D" w:rsidRPr="04F59E2C">
        <w:rPr>
          <w:lang w:val="en-US"/>
        </w:rPr>
        <w:t>parameter, the utility of the postoperative state will be equal to the utility of the preoperative state.</w:t>
      </w:r>
    </w:p>
    <w:p w14:paraId="2DACA0A9" w14:textId="2D0D5DD5" w:rsidR="7F807001" w:rsidRDefault="7F807001" w:rsidP="39A4890C">
      <w:pPr>
        <w:pStyle w:val="Heading3"/>
        <w:rPr>
          <w:lang w:val="en-US"/>
        </w:rPr>
      </w:pPr>
      <w:r w:rsidRPr="04F59E2C">
        <w:rPr>
          <w:lang w:val="en-US"/>
        </w:rPr>
        <w:t>A</w:t>
      </w:r>
      <w:r w:rsidR="438F5BE1" w:rsidRPr="04F59E2C">
        <w:rPr>
          <w:lang w:val="en-US"/>
        </w:rPr>
        <w:t>nalysis</w:t>
      </w:r>
    </w:p>
    <w:p w14:paraId="1B1CCF99" w14:textId="1724F3CD" w:rsidR="67AA1DAD" w:rsidRDefault="78792C13" w:rsidP="39A4890C">
      <w:pPr>
        <w:rPr>
          <w:lang w:val="en-US"/>
        </w:rPr>
      </w:pPr>
      <w:r w:rsidRPr="636709EE">
        <w:rPr>
          <w:lang w:val="en-US"/>
        </w:rPr>
        <w:t xml:space="preserve">Parameter uncertainty was </w:t>
      </w:r>
      <w:r w:rsidR="06C1E4D4" w:rsidRPr="636709EE">
        <w:rPr>
          <w:lang w:val="en-US"/>
        </w:rPr>
        <w:t>incorporated</w:t>
      </w:r>
      <w:r w:rsidRPr="636709EE">
        <w:rPr>
          <w:lang w:val="en-US"/>
        </w:rPr>
        <w:t xml:space="preserve"> using</w:t>
      </w:r>
      <w:r w:rsidR="69B44229" w:rsidRPr="636709EE">
        <w:rPr>
          <w:lang w:val="en-US"/>
        </w:rPr>
        <w:t xml:space="preserve"> a probabilistic sensitivity analysis</w:t>
      </w:r>
      <w:r w:rsidR="2DE29F2E" w:rsidRPr="636709EE">
        <w:rPr>
          <w:lang w:val="en-US"/>
        </w:rPr>
        <w:t>. I</w:t>
      </w:r>
      <w:r w:rsidR="69B44229" w:rsidRPr="636709EE">
        <w:rPr>
          <w:lang w:val="en-US"/>
        </w:rPr>
        <w:t>nstead of</w:t>
      </w:r>
      <w:r w:rsidR="3823885E" w:rsidRPr="636709EE">
        <w:rPr>
          <w:lang w:val="en-US"/>
        </w:rPr>
        <w:t xml:space="preserve"> simulating </w:t>
      </w:r>
      <w:r w:rsidR="7C717B05" w:rsidRPr="636709EE">
        <w:rPr>
          <w:lang w:val="en-US"/>
        </w:rPr>
        <w:t xml:space="preserve">all </w:t>
      </w:r>
      <w:r w:rsidR="4C0351CA" w:rsidRPr="636709EE">
        <w:rPr>
          <w:lang w:val="en-US"/>
        </w:rPr>
        <w:t>scenarios</w:t>
      </w:r>
      <w:r w:rsidR="7C717B05" w:rsidRPr="636709EE">
        <w:rPr>
          <w:lang w:val="en-US"/>
        </w:rPr>
        <w:t xml:space="preserve"> </w:t>
      </w:r>
      <w:r w:rsidR="3823885E" w:rsidRPr="636709EE">
        <w:rPr>
          <w:lang w:val="en-US"/>
        </w:rPr>
        <w:t>with</w:t>
      </w:r>
      <w:r w:rsidR="69B44229" w:rsidRPr="636709EE">
        <w:rPr>
          <w:lang w:val="en-US"/>
        </w:rPr>
        <w:t xml:space="preserve"> </w:t>
      </w:r>
      <w:r w:rsidR="09D611F5" w:rsidRPr="636709EE">
        <w:rPr>
          <w:lang w:val="en-US"/>
        </w:rPr>
        <w:t xml:space="preserve">one estimate per parameter, </w:t>
      </w:r>
      <w:r w:rsidR="6F63D187" w:rsidRPr="636709EE">
        <w:rPr>
          <w:lang w:val="en-US"/>
        </w:rPr>
        <w:t xml:space="preserve">we simulated all scenarios with </w:t>
      </w:r>
      <w:r w:rsidR="3BBF3381" w:rsidRPr="636709EE">
        <w:rPr>
          <w:lang w:val="en-US"/>
        </w:rPr>
        <w:t>100 parameter sets</w:t>
      </w:r>
      <w:r w:rsidR="1F6BFBAC" w:rsidRPr="636709EE">
        <w:rPr>
          <w:lang w:val="en-US"/>
        </w:rPr>
        <w:t xml:space="preserve">. These parameters sets </w:t>
      </w:r>
      <w:r w:rsidR="19D915F2" w:rsidRPr="636709EE">
        <w:rPr>
          <w:lang w:val="en-US"/>
        </w:rPr>
        <w:t xml:space="preserve">were </w:t>
      </w:r>
      <w:r w:rsidR="39A09F5B" w:rsidRPr="636709EE">
        <w:rPr>
          <w:lang w:val="en-US"/>
        </w:rPr>
        <w:t>drawn from</w:t>
      </w:r>
      <w:r w:rsidR="09D611F5" w:rsidRPr="636709EE">
        <w:rPr>
          <w:lang w:val="en-US"/>
        </w:rPr>
        <w:t xml:space="preserve"> </w:t>
      </w:r>
      <w:r w:rsidR="7202EC1C" w:rsidRPr="636709EE">
        <w:rPr>
          <w:lang w:val="en-US"/>
        </w:rPr>
        <w:t xml:space="preserve">the distribution of </w:t>
      </w:r>
      <w:r w:rsidR="13B733C6" w:rsidRPr="636709EE">
        <w:rPr>
          <w:lang w:val="en-US"/>
        </w:rPr>
        <w:t xml:space="preserve">each </w:t>
      </w:r>
      <w:r w:rsidR="2ECABE27" w:rsidRPr="636709EE">
        <w:rPr>
          <w:lang w:val="en-US"/>
        </w:rPr>
        <w:t>parameter</w:t>
      </w:r>
      <w:r w:rsidR="5D6F8953" w:rsidRPr="636709EE">
        <w:rPr>
          <w:lang w:val="en-US"/>
        </w:rPr>
        <w:t xml:space="preserve"> described by the 95% </w:t>
      </w:r>
      <w:r w:rsidR="02B3637D" w:rsidRPr="636709EE">
        <w:rPr>
          <w:lang w:val="en-US"/>
        </w:rPr>
        <w:t>c</w:t>
      </w:r>
      <w:r w:rsidR="5D6F8953" w:rsidRPr="636709EE">
        <w:rPr>
          <w:lang w:val="en-US"/>
        </w:rPr>
        <w:t>onfidence interval</w:t>
      </w:r>
      <w:r w:rsidR="4CF2958E" w:rsidRPr="636709EE">
        <w:rPr>
          <w:lang w:val="en-US"/>
        </w:rPr>
        <w:t>.</w:t>
      </w:r>
      <w:r w:rsidR="6790F66C" w:rsidRPr="636709EE">
        <w:rPr>
          <w:lang w:val="en-US"/>
        </w:rPr>
        <w:t xml:space="preserve"> </w:t>
      </w:r>
      <w:r w:rsidR="2EB64012" w:rsidRPr="636709EE">
        <w:rPr>
          <w:lang w:val="en-US"/>
        </w:rPr>
        <w:t>We assumed triangle distributions for the survival probabilities, the time</w:t>
      </w:r>
      <w:r w:rsidR="00063929">
        <w:rPr>
          <w:lang w:val="en-US"/>
        </w:rPr>
        <w:t xml:space="preserve"> </w:t>
      </w:r>
      <w:r w:rsidR="2EB64012" w:rsidRPr="636709EE">
        <w:rPr>
          <w:lang w:val="en-US"/>
        </w:rPr>
        <w:t>to</w:t>
      </w:r>
      <w:r w:rsidR="00063929">
        <w:rPr>
          <w:lang w:val="en-US"/>
        </w:rPr>
        <w:t xml:space="preserve"> </w:t>
      </w:r>
      <w:r w:rsidR="2EB64012" w:rsidRPr="636709EE">
        <w:rPr>
          <w:lang w:val="en-US"/>
        </w:rPr>
        <w:t>no</w:t>
      </w:r>
      <w:r w:rsidR="00063929">
        <w:rPr>
          <w:lang w:val="en-US"/>
        </w:rPr>
        <w:t xml:space="preserve"> </w:t>
      </w:r>
      <w:r w:rsidR="2EB64012" w:rsidRPr="636709EE">
        <w:rPr>
          <w:lang w:val="en-US"/>
        </w:rPr>
        <w:t>effect</w:t>
      </w:r>
      <w:r w:rsidR="00063929">
        <w:rPr>
          <w:lang w:val="en-US"/>
        </w:rPr>
        <w:t xml:space="preserve"> </w:t>
      </w:r>
      <w:r w:rsidR="2EB64012" w:rsidRPr="636709EE">
        <w:rPr>
          <w:lang w:val="en-US"/>
        </w:rPr>
        <w:t>on</w:t>
      </w:r>
      <w:r w:rsidR="00063929">
        <w:rPr>
          <w:lang w:val="en-US"/>
        </w:rPr>
        <w:t xml:space="preserve"> </w:t>
      </w:r>
      <w:r w:rsidR="2EB64012" w:rsidRPr="636709EE">
        <w:rPr>
          <w:lang w:val="en-US"/>
        </w:rPr>
        <w:t xml:space="preserve">survival or </w:t>
      </w:r>
      <w:r w:rsidR="343D67DD" w:rsidRPr="636709EE">
        <w:rPr>
          <w:lang w:val="en-US"/>
        </w:rPr>
        <w:t>QoL</w:t>
      </w:r>
      <w:r w:rsidR="2EB64012" w:rsidRPr="636709EE">
        <w:rPr>
          <w:lang w:val="en-US"/>
        </w:rPr>
        <w:t xml:space="preserve">, and utilities; we assumed lognormal distributions for </w:t>
      </w:r>
      <w:r w:rsidR="3C34CAB7" w:rsidRPr="636709EE">
        <w:rPr>
          <w:lang w:val="en-US"/>
        </w:rPr>
        <w:t xml:space="preserve">relative </w:t>
      </w:r>
      <w:r w:rsidR="2EB64012" w:rsidRPr="636709EE">
        <w:rPr>
          <w:lang w:val="en-US"/>
        </w:rPr>
        <w:t>treatment effect</w:t>
      </w:r>
      <w:r w:rsidR="3B10F7E0" w:rsidRPr="636709EE">
        <w:rPr>
          <w:lang w:val="en-US"/>
        </w:rPr>
        <w:t>s</w:t>
      </w:r>
      <w:r w:rsidR="00E3229F">
        <w:rPr>
          <w:lang w:val="en-US"/>
        </w:rPr>
        <w:t xml:space="preserve">; </w:t>
      </w:r>
      <w:r w:rsidR="2ED56EED" w:rsidRPr="636709EE">
        <w:rPr>
          <w:lang w:val="en-US"/>
        </w:rPr>
        <w:t xml:space="preserve">and </w:t>
      </w:r>
      <w:r w:rsidR="00E3229F">
        <w:rPr>
          <w:lang w:val="en-US"/>
        </w:rPr>
        <w:t xml:space="preserve">we assumed </w:t>
      </w:r>
      <w:r w:rsidR="2ED56EED" w:rsidRPr="636709EE">
        <w:rPr>
          <w:lang w:val="en-US"/>
        </w:rPr>
        <w:t>normal distributions for age.</w:t>
      </w:r>
      <w:r w:rsidR="70654D95" w:rsidRPr="636709EE">
        <w:rPr>
          <w:color w:val="FF0000"/>
          <w:lang w:val="en-US"/>
        </w:rPr>
        <w:t xml:space="preserve"> </w:t>
      </w:r>
      <w:r w:rsidR="1B1C308A" w:rsidRPr="636709EE">
        <w:rPr>
          <w:lang w:val="en-US"/>
        </w:rPr>
        <w:t xml:space="preserve">This procedure results in 100 </w:t>
      </w:r>
      <w:r w:rsidR="3F479B69" w:rsidRPr="636709EE">
        <w:rPr>
          <w:lang w:val="en-US"/>
        </w:rPr>
        <w:t xml:space="preserve">model </w:t>
      </w:r>
      <w:r w:rsidR="1B1C308A" w:rsidRPr="636709EE">
        <w:rPr>
          <w:lang w:val="en-US"/>
        </w:rPr>
        <w:t xml:space="preserve">estimates </w:t>
      </w:r>
      <w:r w:rsidR="542284EB" w:rsidRPr="636709EE">
        <w:rPr>
          <w:lang w:val="en-US"/>
        </w:rPr>
        <w:t>per</w:t>
      </w:r>
      <w:r w:rsidR="1B1C308A" w:rsidRPr="636709EE">
        <w:rPr>
          <w:lang w:val="en-US"/>
        </w:rPr>
        <w:t xml:space="preserve"> scenario. </w:t>
      </w:r>
      <w:r w:rsidR="70654D95" w:rsidRPr="636709EE">
        <w:rPr>
          <w:lang w:val="en-US"/>
        </w:rPr>
        <w:t xml:space="preserve">The </w:t>
      </w:r>
      <w:r w:rsidR="320380A0" w:rsidRPr="636709EE">
        <w:rPr>
          <w:lang w:val="en-US"/>
        </w:rPr>
        <w:t>50</w:t>
      </w:r>
      <w:r w:rsidR="00466DB7" w:rsidRPr="00466DB7">
        <w:rPr>
          <w:vertAlign w:val="superscript"/>
          <w:lang w:val="en-US"/>
        </w:rPr>
        <w:t>th</w:t>
      </w:r>
      <w:r w:rsidR="320380A0" w:rsidRPr="636709EE">
        <w:rPr>
          <w:lang w:val="en-US"/>
        </w:rPr>
        <w:t xml:space="preserve">, </w:t>
      </w:r>
      <w:r w:rsidR="70654D95" w:rsidRPr="636709EE">
        <w:rPr>
          <w:lang w:val="en-US"/>
        </w:rPr>
        <w:t>2.5</w:t>
      </w:r>
      <w:r w:rsidR="70654D95" w:rsidRPr="00466DB7">
        <w:rPr>
          <w:vertAlign w:val="superscript"/>
          <w:lang w:val="en-US"/>
        </w:rPr>
        <w:t>th</w:t>
      </w:r>
      <w:r w:rsidR="00466DB7">
        <w:rPr>
          <w:lang w:val="en-US"/>
        </w:rPr>
        <w:t xml:space="preserve">, </w:t>
      </w:r>
      <w:r w:rsidR="70654D95" w:rsidRPr="636709EE">
        <w:rPr>
          <w:lang w:val="en-US"/>
        </w:rPr>
        <w:t>and 97.5</w:t>
      </w:r>
      <w:r w:rsidR="70654D95" w:rsidRPr="00466DB7">
        <w:rPr>
          <w:vertAlign w:val="superscript"/>
          <w:lang w:val="en-US"/>
        </w:rPr>
        <w:t>th</w:t>
      </w:r>
      <w:r w:rsidR="70654D95" w:rsidRPr="636709EE">
        <w:rPr>
          <w:lang w:val="en-US"/>
        </w:rPr>
        <w:t xml:space="preserve"> percentile of </w:t>
      </w:r>
      <w:r w:rsidR="0119C086" w:rsidRPr="636709EE">
        <w:rPr>
          <w:lang w:val="en-US"/>
        </w:rPr>
        <w:t>these</w:t>
      </w:r>
      <w:r w:rsidR="70654D95" w:rsidRPr="636709EE">
        <w:rPr>
          <w:lang w:val="en-US"/>
        </w:rPr>
        <w:t xml:space="preserve"> estimates </w:t>
      </w:r>
      <w:r w:rsidR="725D7A92" w:rsidRPr="636709EE">
        <w:rPr>
          <w:lang w:val="en-US"/>
        </w:rPr>
        <w:t xml:space="preserve">were </w:t>
      </w:r>
      <w:r w:rsidR="05062B3C" w:rsidRPr="636709EE">
        <w:rPr>
          <w:lang w:val="en-US"/>
        </w:rPr>
        <w:t>calculated</w:t>
      </w:r>
      <w:r w:rsidR="5380DE0A" w:rsidRPr="636709EE">
        <w:rPr>
          <w:lang w:val="en-US"/>
        </w:rPr>
        <w:t>, which</w:t>
      </w:r>
      <w:r w:rsidR="05062B3C" w:rsidRPr="636709EE">
        <w:rPr>
          <w:lang w:val="en-US"/>
        </w:rPr>
        <w:t xml:space="preserve"> correspond to the </w:t>
      </w:r>
      <w:r w:rsidR="70654D95" w:rsidRPr="636709EE">
        <w:rPr>
          <w:lang w:val="en-US"/>
        </w:rPr>
        <w:t xml:space="preserve">main estimate </w:t>
      </w:r>
      <w:r w:rsidR="00784C81">
        <w:rPr>
          <w:lang w:val="en-US"/>
        </w:rPr>
        <w:t>a</w:t>
      </w:r>
      <w:r w:rsidR="70654D95" w:rsidRPr="636709EE">
        <w:rPr>
          <w:lang w:val="en-US"/>
        </w:rPr>
        <w:t xml:space="preserve">nd </w:t>
      </w:r>
      <w:r w:rsidR="00784C81">
        <w:rPr>
          <w:lang w:val="en-US"/>
        </w:rPr>
        <w:t xml:space="preserve">the lower and upper limit of the </w:t>
      </w:r>
      <w:r w:rsidR="70654D95" w:rsidRPr="636709EE">
        <w:rPr>
          <w:lang w:val="en-US"/>
        </w:rPr>
        <w:t>95% confidence interval</w:t>
      </w:r>
      <w:r w:rsidR="3FEA6400" w:rsidRPr="636709EE">
        <w:rPr>
          <w:lang w:val="en-US"/>
        </w:rPr>
        <w:t>, respectively</w:t>
      </w:r>
      <w:r w:rsidR="70654D95" w:rsidRPr="636709EE">
        <w:rPr>
          <w:lang w:val="en-US"/>
        </w:rPr>
        <w:t>.</w:t>
      </w:r>
    </w:p>
    <w:p w14:paraId="516CEBF8" w14:textId="77777777" w:rsidR="00194496" w:rsidRDefault="58D0837F" w:rsidP="636709EE">
      <w:pPr>
        <w:rPr>
          <w:lang w:val="en-US"/>
        </w:rPr>
      </w:pPr>
      <w:r w:rsidRPr="636709EE">
        <w:rPr>
          <w:lang w:val="en-US"/>
        </w:rPr>
        <w:t xml:space="preserve">To calculate </w:t>
      </w:r>
      <w:r w:rsidR="5F889E78" w:rsidRPr="636709EE">
        <w:rPr>
          <w:lang w:val="en-US"/>
        </w:rPr>
        <w:t xml:space="preserve">QALY loss </w:t>
      </w:r>
      <w:r w:rsidR="00194496">
        <w:rPr>
          <w:lang w:val="en-US"/>
        </w:rPr>
        <w:t>due to delay</w:t>
      </w:r>
      <w:r w:rsidR="5F889E78" w:rsidRPr="636709EE">
        <w:rPr>
          <w:lang w:val="en-US"/>
        </w:rPr>
        <w:t xml:space="preserve">, </w:t>
      </w:r>
      <w:r w:rsidR="044D8439" w:rsidRPr="636709EE">
        <w:rPr>
          <w:lang w:val="en-US"/>
        </w:rPr>
        <w:t>we subtracted the QALYs associated with delaying surgery</w:t>
      </w:r>
      <w:r w:rsidR="00194496">
        <w:rPr>
          <w:lang w:val="en-US"/>
        </w:rPr>
        <w:t xml:space="preserve"> for</w:t>
      </w:r>
      <w:r w:rsidR="044D8439" w:rsidRPr="636709EE">
        <w:rPr>
          <w:lang w:val="en-US"/>
        </w:rPr>
        <w:t xml:space="preserve"> 52 weeks from the QALYs associated with delaying the surgery for 2 weeks. </w:t>
      </w:r>
      <w:r w:rsidR="00194496">
        <w:rPr>
          <w:lang w:val="en-US"/>
        </w:rPr>
        <w:t xml:space="preserve">This gives the </w:t>
      </w:r>
      <w:r w:rsidR="0E073991" w:rsidRPr="636709EE">
        <w:rPr>
          <w:lang w:val="en-US"/>
        </w:rPr>
        <w:t>QALY loss per 50 weeks, w</w:t>
      </w:r>
      <w:r w:rsidR="00194496">
        <w:rPr>
          <w:lang w:val="en-US"/>
        </w:rPr>
        <w:t xml:space="preserve">hich we </w:t>
      </w:r>
      <w:r w:rsidR="0E073991" w:rsidRPr="636709EE">
        <w:rPr>
          <w:lang w:val="en-US"/>
        </w:rPr>
        <w:t>converted it to QALY loss per month.</w:t>
      </w:r>
      <w:r w:rsidR="00194496">
        <w:rPr>
          <w:lang w:val="en-US"/>
        </w:rPr>
        <w:t xml:space="preserve"> </w:t>
      </w:r>
    </w:p>
    <w:p w14:paraId="49F2B852" w14:textId="0A82A7D2" w:rsidR="64E36724" w:rsidRDefault="00B0055D" w:rsidP="636709EE">
      <w:pPr>
        <w:rPr>
          <w:lang w:val="en-US"/>
        </w:rPr>
      </w:pPr>
      <w:r>
        <w:rPr>
          <w:lang w:val="en-US"/>
        </w:rPr>
        <w:t>Finally, t</w:t>
      </w:r>
      <w:r w:rsidR="64E36724" w:rsidRPr="636709EE">
        <w:rPr>
          <w:lang w:val="en-US"/>
        </w:rPr>
        <w:t>he model results were visually compared to the capacity requirements, obtained from the electronic patient regis</w:t>
      </w:r>
      <w:r w:rsidR="3CC54208" w:rsidRPr="636709EE">
        <w:rPr>
          <w:lang w:val="en-US"/>
        </w:rPr>
        <w:t>t</w:t>
      </w:r>
      <w:r w:rsidR="64E36724" w:rsidRPr="636709EE">
        <w:rPr>
          <w:lang w:val="en-US"/>
        </w:rPr>
        <w:t>ry.</w:t>
      </w:r>
    </w:p>
    <w:p w14:paraId="2FD80C2A" w14:textId="5D4572B6" w:rsidR="6C6FBC03" w:rsidRDefault="6C6FBC03" w:rsidP="39A4890C">
      <w:pPr>
        <w:pStyle w:val="Heading3"/>
        <w:rPr>
          <w:lang w:val="en-US"/>
        </w:rPr>
      </w:pPr>
      <w:r w:rsidRPr="39A4890C">
        <w:rPr>
          <w:lang w:val="en-US"/>
        </w:rPr>
        <w:t>Assumptions</w:t>
      </w:r>
    </w:p>
    <w:p w14:paraId="5FB30131" w14:textId="2BEEFA82" w:rsidR="68AE23EC" w:rsidRDefault="68AE23EC" w:rsidP="39A4890C">
      <w:pPr>
        <w:rPr>
          <w:lang w:val="en-US"/>
        </w:rPr>
      </w:pPr>
      <w:r w:rsidRPr="39A4890C">
        <w:rPr>
          <w:lang w:val="en-US"/>
        </w:rPr>
        <w:t xml:space="preserve">Above, we have described the design of the model. This design translates to the following </w:t>
      </w:r>
      <w:r w:rsidR="44739946" w:rsidRPr="39A4890C">
        <w:rPr>
          <w:lang w:val="en-US"/>
        </w:rPr>
        <w:t xml:space="preserve">core </w:t>
      </w:r>
      <w:r w:rsidRPr="39A4890C">
        <w:rPr>
          <w:lang w:val="en-US"/>
        </w:rPr>
        <w:t>assumptions:</w:t>
      </w:r>
    </w:p>
    <w:p w14:paraId="61185D19" w14:textId="252E9CEC" w:rsidR="7A5A4521" w:rsidRDefault="7A5A4521" w:rsidP="256137A7">
      <w:pPr>
        <w:pStyle w:val="ListParagraph"/>
        <w:numPr>
          <w:ilvl w:val="0"/>
          <w:numId w:val="3"/>
        </w:numPr>
        <w:rPr>
          <w:rFonts w:eastAsiaTheme="minorEastAsia"/>
        </w:rPr>
      </w:pPr>
      <w:r w:rsidRPr="39A4890C">
        <w:rPr>
          <w:lang w:val="en-US"/>
        </w:rPr>
        <w:t xml:space="preserve">The health benefit of the </w:t>
      </w:r>
      <w:r w:rsidR="00194496">
        <w:rPr>
          <w:lang w:val="en-US"/>
        </w:rPr>
        <w:t xml:space="preserve">surgical </w:t>
      </w:r>
      <w:r w:rsidRPr="39A4890C">
        <w:rPr>
          <w:lang w:val="en-US"/>
        </w:rPr>
        <w:t>procedure for the average patient is evaluated.</w:t>
      </w:r>
    </w:p>
    <w:p w14:paraId="6DC0D642" w14:textId="62B8C183" w:rsidR="7A5A4521" w:rsidRDefault="5B07AD0F" w:rsidP="04F59E2C">
      <w:pPr>
        <w:pStyle w:val="ListParagraph"/>
        <w:numPr>
          <w:ilvl w:val="0"/>
          <w:numId w:val="3"/>
        </w:numPr>
        <w:rPr>
          <w:lang w:val="en-US"/>
        </w:rPr>
      </w:pPr>
      <w:r w:rsidRPr="04F59E2C">
        <w:rPr>
          <w:lang w:val="en-US"/>
        </w:rPr>
        <w:t xml:space="preserve">The model does not include </w:t>
      </w:r>
      <w:r w:rsidR="654F4901" w:rsidRPr="04F59E2C">
        <w:rPr>
          <w:lang w:val="en-US"/>
        </w:rPr>
        <w:t xml:space="preserve">complications </w:t>
      </w:r>
      <w:r w:rsidR="1881AA4D" w:rsidRPr="04F59E2C">
        <w:rPr>
          <w:lang w:val="en-US"/>
        </w:rPr>
        <w:t xml:space="preserve">or </w:t>
      </w:r>
      <w:r w:rsidR="03972782" w:rsidRPr="04F59E2C">
        <w:rPr>
          <w:lang w:val="en-US"/>
        </w:rPr>
        <w:t xml:space="preserve">a </w:t>
      </w:r>
      <w:r w:rsidR="1881AA4D" w:rsidRPr="04F59E2C">
        <w:rPr>
          <w:lang w:val="en-US"/>
        </w:rPr>
        <w:t xml:space="preserve">period </w:t>
      </w:r>
      <w:r w:rsidR="39E6B2DB" w:rsidRPr="04F59E2C">
        <w:rPr>
          <w:lang w:val="en-US"/>
        </w:rPr>
        <w:t xml:space="preserve">of recovery, </w:t>
      </w:r>
      <w:r w:rsidR="14FCCFE3" w:rsidRPr="04F59E2C">
        <w:rPr>
          <w:lang w:val="en-US"/>
        </w:rPr>
        <w:t xml:space="preserve">both of </w:t>
      </w:r>
      <w:r w:rsidR="39E6B2DB" w:rsidRPr="04F59E2C">
        <w:rPr>
          <w:lang w:val="en-US"/>
        </w:rPr>
        <w:t>which can</w:t>
      </w:r>
      <w:r w:rsidR="7422D3BC" w:rsidRPr="04F59E2C">
        <w:rPr>
          <w:lang w:val="en-US"/>
        </w:rPr>
        <w:t xml:space="preserve"> </w:t>
      </w:r>
      <w:r w:rsidR="7A75BA86" w:rsidRPr="04F59E2C">
        <w:rPr>
          <w:lang w:val="en-US"/>
        </w:rPr>
        <w:t>reduc</w:t>
      </w:r>
      <w:r w:rsidR="6F81D3EC" w:rsidRPr="04F59E2C">
        <w:rPr>
          <w:lang w:val="en-US"/>
        </w:rPr>
        <w:t>e</w:t>
      </w:r>
      <w:r w:rsidR="7A75BA86" w:rsidRPr="04F59E2C">
        <w:rPr>
          <w:lang w:val="en-US"/>
        </w:rPr>
        <w:t xml:space="preserve"> QoL</w:t>
      </w:r>
      <w:r w:rsidR="006C5B68">
        <w:rPr>
          <w:lang w:val="en-US"/>
        </w:rPr>
        <w:t xml:space="preserve"> temporarily</w:t>
      </w:r>
      <w:r w:rsidR="7A75BA86" w:rsidRPr="04F59E2C">
        <w:rPr>
          <w:lang w:val="en-US"/>
        </w:rPr>
        <w:t xml:space="preserve">. </w:t>
      </w:r>
    </w:p>
    <w:p w14:paraId="394151F9" w14:textId="0119193B" w:rsidR="7A5A4521" w:rsidRDefault="69024569" w:rsidP="04F59E2C">
      <w:pPr>
        <w:pStyle w:val="ListParagraph"/>
        <w:numPr>
          <w:ilvl w:val="0"/>
          <w:numId w:val="3"/>
        </w:numPr>
        <w:rPr>
          <w:rFonts w:eastAsiaTheme="minorEastAsia"/>
        </w:rPr>
      </w:pPr>
      <w:r w:rsidRPr="04F59E2C">
        <w:rPr>
          <w:lang w:val="en-US"/>
        </w:rPr>
        <w:t>Surgical procedure</w:t>
      </w:r>
      <w:r w:rsidR="2981A1C4" w:rsidRPr="04F59E2C">
        <w:rPr>
          <w:lang w:val="en-US"/>
        </w:rPr>
        <w:t>s</w:t>
      </w:r>
      <w:r w:rsidRPr="04F59E2C">
        <w:rPr>
          <w:lang w:val="en-US"/>
        </w:rPr>
        <w:t xml:space="preserve"> </w:t>
      </w:r>
      <w:r w:rsidR="6A53C6B2" w:rsidRPr="04F59E2C">
        <w:rPr>
          <w:lang w:val="en-US"/>
        </w:rPr>
        <w:t xml:space="preserve">are successful: no </w:t>
      </w:r>
      <w:r w:rsidR="00194496">
        <w:rPr>
          <w:lang w:val="en-US"/>
        </w:rPr>
        <w:t xml:space="preserve">increased risk of mortality during surgery </w:t>
      </w:r>
      <w:r w:rsidR="6A53C6B2" w:rsidRPr="04F59E2C">
        <w:rPr>
          <w:lang w:val="en-US"/>
        </w:rPr>
        <w:t>is assumed</w:t>
      </w:r>
      <w:r w:rsidR="33F7D5DC" w:rsidRPr="04F59E2C">
        <w:rPr>
          <w:lang w:val="en-US"/>
        </w:rPr>
        <w:t>.</w:t>
      </w:r>
    </w:p>
    <w:p w14:paraId="5DC7BE93" w14:textId="72875963" w:rsidR="7A5A4521" w:rsidRPr="001E60E4" w:rsidRDefault="7A5A4521" w:rsidP="04F59E2C">
      <w:pPr>
        <w:pStyle w:val="ListParagraph"/>
        <w:numPr>
          <w:ilvl w:val="0"/>
          <w:numId w:val="3"/>
        </w:numPr>
        <w:rPr>
          <w:lang w:val="en-US"/>
        </w:rPr>
      </w:pPr>
      <w:r w:rsidRPr="001E60E4">
        <w:rPr>
          <w:lang w:val="en-US"/>
        </w:rPr>
        <w:t xml:space="preserve">The COVID-19 context does not impact the </w:t>
      </w:r>
      <w:r w:rsidR="004B240F">
        <w:rPr>
          <w:lang w:val="en-US"/>
        </w:rPr>
        <w:t xml:space="preserve">performance of the </w:t>
      </w:r>
      <w:r w:rsidRPr="001E60E4">
        <w:rPr>
          <w:lang w:val="en-US"/>
        </w:rPr>
        <w:t>surgical procedures.</w:t>
      </w:r>
    </w:p>
    <w:p w14:paraId="48C73266" w14:textId="53A8BBE2" w:rsidR="7A5A4521" w:rsidRDefault="7A5A4521" w:rsidP="04F59E2C">
      <w:pPr>
        <w:rPr>
          <w:lang w:val="en-US"/>
        </w:rPr>
      </w:pPr>
      <w:r w:rsidRPr="04F59E2C">
        <w:rPr>
          <w:lang w:val="en-US"/>
        </w:rPr>
        <w:t xml:space="preserve">The output of the model should therefore be interpreted as the maximum health gain associated by performing the </w:t>
      </w:r>
      <w:r w:rsidR="539E41C1" w:rsidRPr="04F59E2C">
        <w:rPr>
          <w:lang w:val="en-US"/>
        </w:rPr>
        <w:t>procedure successfully for an average patient, in an</w:t>
      </w:r>
      <w:r w:rsidR="7CE38D43" w:rsidRPr="04F59E2C">
        <w:rPr>
          <w:lang w:val="en-US"/>
        </w:rPr>
        <w:t xml:space="preserve"> OR-setting not complicated by COVID-19. As for the QALY loss per </w:t>
      </w:r>
      <w:r w:rsidR="75743067" w:rsidRPr="04F59E2C">
        <w:rPr>
          <w:lang w:val="en-US"/>
        </w:rPr>
        <w:t>month</w:t>
      </w:r>
      <w:r w:rsidR="7CE38D43" w:rsidRPr="04F59E2C">
        <w:rPr>
          <w:lang w:val="en-US"/>
        </w:rPr>
        <w:t xml:space="preserve">, </w:t>
      </w:r>
      <w:r w:rsidR="109FB951" w:rsidRPr="04F59E2C">
        <w:rPr>
          <w:lang w:val="en-US"/>
        </w:rPr>
        <w:t xml:space="preserve">we assume that complications and harm at </w:t>
      </w:r>
      <w:r w:rsidR="19E26B68" w:rsidRPr="04F59E2C">
        <w:rPr>
          <w:lang w:val="en-US"/>
        </w:rPr>
        <w:t>various delays are equal and</w:t>
      </w:r>
      <w:r w:rsidR="68CED794" w:rsidRPr="04F59E2C">
        <w:rPr>
          <w:lang w:val="en-US"/>
        </w:rPr>
        <w:t xml:space="preserve"> </w:t>
      </w:r>
      <w:r w:rsidR="43A50C7C" w:rsidRPr="04F59E2C">
        <w:rPr>
          <w:lang w:val="en-US"/>
        </w:rPr>
        <w:t>cancel each other out.</w:t>
      </w:r>
      <w:r w:rsidR="19E26B68" w:rsidRPr="04F59E2C">
        <w:rPr>
          <w:lang w:val="en-US"/>
        </w:rPr>
        <w:t xml:space="preserve"> </w:t>
      </w:r>
      <w:r w:rsidR="1E1A9F67" w:rsidRPr="04F59E2C">
        <w:rPr>
          <w:lang w:val="en-US"/>
        </w:rPr>
        <w:t>T</w:t>
      </w:r>
      <w:r w:rsidR="19E26B68" w:rsidRPr="04F59E2C">
        <w:rPr>
          <w:lang w:val="en-US"/>
        </w:rPr>
        <w:t xml:space="preserve">herefore, this measure </w:t>
      </w:r>
      <w:r w:rsidR="2B749400" w:rsidRPr="04F59E2C">
        <w:rPr>
          <w:lang w:val="en-US"/>
        </w:rPr>
        <w:t xml:space="preserve">of urgency </w:t>
      </w:r>
      <w:r w:rsidR="19E26B68" w:rsidRPr="04F59E2C">
        <w:rPr>
          <w:lang w:val="en-US"/>
        </w:rPr>
        <w:t xml:space="preserve">can be compared across treatments with </w:t>
      </w:r>
      <w:r w:rsidR="01A69722" w:rsidRPr="04F59E2C">
        <w:rPr>
          <w:lang w:val="en-US"/>
        </w:rPr>
        <w:t xml:space="preserve">varying </w:t>
      </w:r>
      <w:r w:rsidR="50E535F9" w:rsidRPr="04F59E2C">
        <w:rPr>
          <w:lang w:val="en-US"/>
        </w:rPr>
        <w:t xml:space="preserve">associated </w:t>
      </w:r>
      <w:r w:rsidR="19E26B68" w:rsidRPr="04F59E2C">
        <w:rPr>
          <w:lang w:val="en-US"/>
        </w:rPr>
        <w:t>harm.</w:t>
      </w:r>
    </w:p>
    <w:p w14:paraId="7B577325" w14:textId="77777777" w:rsidR="438F5BE1" w:rsidRDefault="438F5BE1" w:rsidP="39A4890C">
      <w:pPr>
        <w:pStyle w:val="Heading2"/>
        <w:rPr>
          <w:lang w:val="en-US"/>
        </w:rPr>
      </w:pPr>
      <w:r w:rsidRPr="39A4890C">
        <w:rPr>
          <w:lang w:val="en-US"/>
        </w:rPr>
        <w:t>Results</w:t>
      </w:r>
    </w:p>
    <w:p w14:paraId="46292CAD" w14:textId="483ADFDE" w:rsidR="3F769E82" w:rsidRDefault="1B599225" w:rsidP="39A4890C">
      <w:pPr>
        <w:spacing w:before="40" w:after="0"/>
        <w:rPr>
          <w:lang w:val="en-US"/>
        </w:rPr>
      </w:pPr>
      <w:r w:rsidRPr="04F59E2C">
        <w:rPr>
          <w:lang w:val="en-US"/>
        </w:rPr>
        <w:t>Full i</w:t>
      </w:r>
      <w:r w:rsidR="688D3A1C" w:rsidRPr="04F59E2C">
        <w:rPr>
          <w:lang w:val="en-US"/>
        </w:rPr>
        <w:t>nput data was found for 34/61</w:t>
      </w:r>
      <w:r w:rsidR="0647D86A" w:rsidRPr="04F59E2C">
        <w:rPr>
          <w:lang w:val="en-US"/>
        </w:rPr>
        <w:t xml:space="preserve"> (56%)</w:t>
      </w:r>
      <w:r w:rsidR="688D3A1C" w:rsidRPr="04F59E2C">
        <w:rPr>
          <w:lang w:val="en-US"/>
        </w:rPr>
        <w:t xml:space="preserve"> selected procedures. These 34 evaluated procedures comprised of 4</w:t>
      </w:r>
      <w:r w:rsidR="001E60E4">
        <w:rPr>
          <w:lang w:val="en-US"/>
        </w:rPr>
        <w:t>7</w:t>
      </w:r>
      <w:r w:rsidR="688D3A1C" w:rsidRPr="04F59E2C">
        <w:rPr>
          <w:lang w:val="en-US"/>
        </w:rPr>
        <w:t xml:space="preserve">% of the total semi-elective </w:t>
      </w:r>
      <w:r w:rsidR="3B17E700" w:rsidRPr="04F59E2C">
        <w:rPr>
          <w:lang w:val="en-US"/>
        </w:rPr>
        <w:t>program</w:t>
      </w:r>
      <w:r w:rsidR="688D3A1C" w:rsidRPr="04F59E2C">
        <w:rPr>
          <w:lang w:val="en-US"/>
        </w:rPr>
        <w:t xml:space="preserve"> in our hospital</w:t>
      </w:r>
      <w:r w:rsidR="2DB1A235" w:rsidRPr="04F59E2C">
        <w:rPr>
          <w:lang w:val="en-US"/>
        </w:rPr>
        <w:t xml:space="preserve">. </w:t>
      </w:r>
      <w:r w:rsidR="64932EB7" w:rsidRPr="04F59E2C">
        <w:rPr>
          <w:lang w:val="en-US"/>
        </w:rPr>
        <w:t xml:space="preserve">We evaluated 8 </w:t>
      </w:r>
      <w:r w:rsidR="44BD89F3" w:rsidRPr="04F59E2C">
        <w:rPr>
          <w:lang w:val="en-US"/>
        </w:rPr>
        <w:t xml:space="preserve">(24%) </w:t>
      </w:r>
      <w:r w:rsidR="64932EB7" w:rsidRPr="04F59E2C">
        <w:rPr>
          <w:lang w:val="en-US"/>
        </w:rPr>
        <w:t xml:space="preserve">cardiothoracic procedures, 19 </w:t>
      </w:r>
      <w:r w:rsidR="1DAA502A" w:rsidRPr="04F59E2C">
        <w:rPr>
          <w:lang w:val="en-US"/>
        </w:rPr>
        <w:t xml:space="preserve">(56%) </w:t>
      </w:r>
      <w:r w:rsidR="64932EB7" w:rsidRPr="04F59E2C">
        <w:rPr>
          <w:lang w:val="en-US"/>
        </w:rPr>
        <w:t xml:space="preserve">oncological procedures, </w:t>
      </w:r>
      <w:r w:rsidR="09C9D088" w:rsidRPr="04F59E2C">
        <w:rPr>
          <w:lang w:val="en-US"/>
        </w:rPr>
        <w:t>2</w:t>
      </w:r>
      <w:r w:rsidR="1D493AAB" w:rsidRPr="04F59E2C">
        <w:rPr>
          <w:lang w:val="en-US"/>
        </w:rPr>
        <w:t xml:space="preserve"> (</w:t>
      </w:r>
      <w:r w:rsidR="70D9CC8E" w:rsidRPr="04F59E2C">
        <w:rPr>
          <w:lang w:val="en-US"/>
        </w:rPr>
        <w:t>6</w:t>
      </w:r>
      <w:r w:rsidR="1D493AAB" w:rsidRPr="04F59E2C">
        <w:rPr>
          <w:lang w:val="en-US"/>
        </w:rPr>
        <w:t>%)</w:t>
      </w:r>
      <w:r w:rsidR="64932EB7" w:rsidRPr="04F59E2C">
        <w:rPr>
          <w:lang w:val="en-US"/>
        </w:rPr>
        <w:t xml:space="preserve"> transplantation</w:t>
      </w:r>
      <w:r w:rsidR="2E4BDB5C" w:rsidRPr="04F59E2C">
        <w:rPr>
          <w:lang w:val="en-US"/>
        </w:rPr>
        <w:t>s</w:t>
      </w:r>
      <w:r w:rsidR="00B5450E">
        <w:rPr>
          <w:lang w:val="en-US"/>
        </w:rPr>
        <w:t xml:space="preserve"> (liver and living donor kidney)</w:t>
      </w:r>
      <w:r w:rsidR="64932EB7" w:rsidRPr="04F59E2C">
        <w:rPr>
          <w:lang w:val="en-US"/>
        </w:rPr>
        <w:t xml:space="preserve">, 4 </w:t>
      </w:r>
      <w:r w:rsidR="4FA89AC9" w:rsidRPr="04F59E2C">
        <w:rPr>
          <w:lang w:val="en-US"/>
        </w:rPr>
        <w:t>(1</w:t>
      </w:r>
      <w:r w:rsidR="12187AE0" w:rsidRPr="04F59E2C">
        <w:rPr>
          <w:lang w:val="en-US"/>
        </w:rPr>
        <w:t>1</w:t>
      </w:r>
      <w:r w:rsidR="4FA89AC9" w:rsidRPr="04F59E2C">
        <w:rPr>
          <w:lang w:val="en-US"/>
        </w:rPr>
        <w:t xml:space="preserve">%) </w:t>
      </w:r>
      <w:r w:rsidR="64932EB7" w:rsidRPr="04F59E2C">
        <w:rPr>
          <w:lang w:val="en-US"/>
        </w:rPr>
        <w:t>vascular procedures</w:t>
      </w:r>
      <w:r w:rsidR="4711D338" w:rsidRPr="04F59E2C">
        <w:rPr>
          <w:lang w:val="en-US"/>
        </w:rPr>
        <w:t>, and 1 (3%) other type of procedure</w:t>
      </w:r>
      <w:r w:rsidR="64932EB7" w:rsidRPr="04F59E2C">
        <w:rPr>
          <w:lang w:val="en-US"/>
        </w:rPr>
        <w:t>.</w:t>
      </w:r>
    </w:p>
    <w:p w14:paraId="74F0FDD3" w14:textId="139E9750" w:rsidR="2FD08920" w:rsidRDefault="2FD08920" w:rsidP="39A4890C">
      <w:pPr>
        <w:spacing w:before="40" w:after="0"/>
        <w:rPr>
          <w:lang w:val="en-US"/>
        </w:rPr>
      </w:pPr>
    </w:p>
    <w:p w14:paraId="1468E243" w14:textId="0BDD4BDF" w:rsidR="63FEF3B7" w:rsidRDefault="68F2AC5B" w:rsidP="636709EE">
      <w:pPr>
        <w:rPr>
          <w:lang w:val="en-US"/>
        </w:rPr>
      </w:pPr>
      <w:r w:rsidRPr="5911DDBD">
        <w:rPr>
          <w:lang w:val="en-US"/>
        </w:rPr>
        <w:t>F</w:t>
      </w:r>
      <w:r w:rsidR="63FEF3B7" w:rsidRPr="5911DDBD">
        <w:rPr>
          <w:lang w:val="en-US"/>
        </w:rPr>
        <w:t>or 21</w:t>
      </w:r>
      <w:r w:rsidR="3F819407" w:rsidRPr="5911DDBD">
        <w:rPr>
          <w:lang w:val="en-US"/>
        </w:rPr>
        <w:t>/34</w:t>
      </w:r>
      <w:r w:rsidR="4361FC5F" w:rsidRPr="5911DDBD">
        <w:rPr>
          <w:lang w:val="en-US"/>
        </w:rPr>
        <w:t xml:space="preserve"> </w:t>
      </w:r>
      <w:r w:rsidR="486FAEA7" w:rsidRPr="5911DDBD">
        <w:rPr>
          <w:lang w:val="en-US"/>
        </w:rPr>
        <w:t xml:space="preserve">(62%) </w:t>
      </w:r>
      <w:r w:rsidR="25CA6F9A" w:rsidRPr="5911DDBD">
        <w:rPr>
          <w:lang w:val="en-US"/>
        </w:rPr>
        <w:t xml:space="preserve">procedures, </w:t>
      </w:r>
      <w:r w:rsidR="486FAEA7" w:rsidRPr="5911DDBD">
        <w:rPr>
          <w:lang w:val="en-US"/>
        </w:rPr>
        <w:t xml:space="preserve">the treatment effect was used to calculate the survival without treatment from the survival with treatment. </w:t>
      </w:r>
      <w:r w:rsidR="31681DEE" w:rsidRPr="5911DDBD">
        <w:rPr>
          <w:lang w:val="en-US"/>
        </w:rPr>
        <w:t xml:space="preserve">For 20 (59%) procedures, the utility </w:t>
      </w:r>
      <w:r w:rsidR="6D2EF18B" w:rsidRPr="5911DDBD">
        <w:rPr>
          <w:lang w:val="en-US"/>
        </w:rPr>
        <w:t xml:space="preserve">of the pre- and postoperative health state </w:t>
      </w:r>
      <w:r w:rsidR="31681DEE" w:rsidRPr="5911DDBD">
        <w:rPr>
          <w:lang w:val="en-US"/>
        </w:rPr>
        <w:t xml:space="preserve">was estimated by the expert </w:t>
      </w:r>
      <w:r w:rsidR="1509B580" w:rsidRPr="5911DDBD">
        <w:rPr>
          <w:lang w:val="en-US"/>
        </w:rPr>
        <w:t>panel.</w:t>
      </w:r>
      <w:r w:rsidR="42ACAC33" w:rsidRPr="5911DDBD">
        <w:rPr>
          <w:lang w:val="en-US"/>
        </w:rPr>
        <w:t xml:space="preserve"> </w:t>
      </w:r>
      <w:r w:rsidR="32F29B32" w:rsidRPr="5911DDBD">
        <w:rPr>
          <w:lang w:val="en-US"/>
        </w:rPr>
        <w:t xml:space="preserve">Out of the </w:t>
      </w:r>
      <w:r w:rsidR="1B10E44C" w:rsidRPr="5911DDBD">
        <w:rPr>
          <w:lang w:val="en-US"/>
        </w:rPr>
        <w:t>eight</w:t>
      </w:r>
      <w:r w:rsidR="28A4FF67" w:rsidRPr="5911DDBD">
        <w:rPr>
          <w:lang w:val="en-US"/>
        </w:rPr>
        <w:t xml:space="preserve"> health states</w:t>
      </w:r>
      <w:r w:rsidR="509F9ABE" w:rsidRPr="5911DDBD">
        <w:rPr>
          <w:lang w:val="en-US"/>
        </w:rPr>
        <w:t xml:space="preserve"> (of three procedures)</w:t>
      </w:r>
      <w:r w:rsidR="28A4FF67" w:rsidRPr="5911DDBD">
        <w:rPr>
          <w:lang w:val="en-US"/>
        </w:rPr>
        <w:t xml:space="preserve"> </w:t>
      </w:r>
      <w:r w:rsidR="687263BC" w:rsidRPr="5911DDBD">
        <w:rPr>
          <w:lang w:val="en-US"/>
        </w:rPr>
        <w:t xml:space="preserve">that were </w:t>
      </w:r>
      <w:r w:rsidR="42ACAC33" w:rsidRPr="5911DDBD">
        <w:rPr>
          <w:lang w:val="en-US"/>
        </w:rPr>
        <w:t xml:space="preserve">estimated </w:t>
      </w:r>
      <w:r w:rsidR="522F85C3" w:rsidRPr="5911DDBD">
        <w:rPr>
          <w:lang w:val="en-US"/>
        </w:rPr>
        <w:t>twice</w:t>
      </w:r>
      <w:r w:rsidR="004B240F">
        <w:rPr>
          <w:lang w:val="en-US"/>
        </w:rPr>
        <w:t xml:space="preserve"> by the panel</w:t>
      </w:r>
      <w:r w:rsidR="6F6DD304" w:rsidRPr="5911DDBD">
        <w:rPr>
          <w:lang w:val="en-US"/>
        </w:rPr>
        <w:t xml:space="preserve">, </w:t>
      </w:r>
      <w:r w:rsidR="40DFED69" w:rsidRPr="5911DDBD">
        <w:rPr>
          <w:lang w:val="en-US"/>
        </w:rPr>
        <w:t xml:space="preserve">six </w:t>
      </w:r>
      <w:r w:rsidR="42ACAC33" w:rsidRPr="5911DDBD">
        <w:rPr>
          <w:lang w:val="en-US"/>
        </w:rPr>
        <w:t xml:space="preserve">health states </w:t>
      </w:r>
      <w:r w:rsidR="3467AAA5" w:rsidRPr="5911DDBD">
        <w:rPr>
          <w:lang w:val="en-US"/>
        </w:rPr>
        <w:t xml:space="preserve">did not </w:t>
      </w:r>
      <w:r w:rsidR="42ACAC33" w:rsidRPr="5911DDBD">
        <w:rPr>
          <w:lang w:val="en-US"/>
        </w:rPr>
        <w:t>differ significa</w:t>
      </w:r>
      <w:r w:rsidR="1F1E7613" w:rsidRPr="5911DDBD">
        <w:rPr>
          <w:lang w:val="en-US"/>
        </w:rPr>
        <w:t>nt</w:t>
      </w:r>
      <w:r w:rsidR="42ACAC33" w:rsidRPr="5911DDBD">
        <w:rPr>
          <w:lang w:val="en-US"/>
        </w:rPr>
        <w:t>ly between the two sessions (table 3 Appendix B).</w:t>
      </w:r>
      <w:r w:rsidR="1509B580" w:rsidRPr="5911DDBD">
        <w:rPr>
          <w:lang w:val="en-US"/>
        </w:rPr>
        <w:t xml:space="preserve"> </w:t>
      </w:r>
      <w:r w:rsidR="0768857D" w:rsidRPr="5911DDBD">
        <w:rPr>
          <w:lang w:val="en-US"/>
        </w:rPr>
        <w:t xml:space="preserve">The only procedure where a </w:t>
      </w:r>
      <w:r w:rsidR="004B240F">
        <w:rPr>
          <w:lang w:val="en-US"/>
        </w:rPr>
        <w:t>“</w:t>
      </w:r>
      <w:r w:rsidR="0768857D" w:rsidRPr="5911DDBD">
        <w:rPr>
          <w:lang w:val="en-US"/>
        </w:rPr>
        <w:t>time</w:t>
      </w:r>
      <w:r w:rsidR="004B240F">
        <w:rPr>
          <w:lang w:val="en-US"/>
        </w:rPr>
        <w:t>-</w:t>
      </w:r>
      <w:r w:rsidR="0768857D" w:rsidRPr="5911DDBD">
        <w:rPr>
          <w:lang w:val="en-US"/>
        </w:rPr>
        <w:t>to</w:t>
      </w:r>
      <w:r w:rsidR="004B240F">
        <w:rPr>
          <w:lang w:val="en-US"/>
        </w:rPr>
        <w:t>-</w:t>
      </w:r>
      <w:r w:rsidR="0768857D" w:rsidRPr="5911DDBD">
        <w:rPr>
          <w:lang w:val="en-US"/>
        </w:rPr>
        <w:t>no</w:t>
      </w:r>
      <w:r w:rsidR="004B240F">
        <w:rPr>
          <w:lang w:val="en-US"/>
        </w:rPr>
        <w:t>-</w:t>
      </w:r>
      <w:r w:rsidR="0768857D" w:rsidRPr="5911DDBD">
        <w:rPr>
          <w:lang w:val="en-US"/>
        </w:rPr>
        <w:t>effect</w:t>
      </w:r>
      <w:r w:rsidR="004B240F">
        <w:rPr>
          <w:lang w:val="en-US"/>
        </w:rPr>
        <w:t>-</w:t>
      </w:r>
      <w:r w:rsidR="0768857D" w:rsidRPr="5911DDBD">
        <w:rPr>
          <w:lang w:val="en-US"/>
        </w:rPr>
        <w:t>on</w:t>
      </w:r>
      <w:r w:rsidR="004B240F">
        <w:rPr>
          <w:lang w:val="en-US"/>
        </w:rPr>
        <w:t>-</w:t>
      </w:r>
      <w:r w:rsidR="004B240F">
        <w:rPr>
          <w:lang w:val="en-US"/>
        </w:rPr>
        <w:lastRenderedPageBreak/>
        <w:t>QoL”</w:t>
      </w:r>
      <w:r w:rsidR="0768857D" w:rsidRPr="5911DDBD">
        <w:rPr>
          <w:lang w:val="en-US"/>
        </w:rPr>
        <w:t xml:space="preserve"> was assumed was the </w:t>
      </w:r>
      <w:r w:rsidR="53CA5DF3" w:rsidRPr="5911DDBD">
        <w:rPr>
          <w:lang w:val="en-US"/>
        </w:rPr>
        <w:t>endarterectomy</w:t>
      </w:r>
      <w:r w:rsidR="0768857D" w:rsidRPr="5911DDBD">
        <w:rPr>
          <w:lang w:val="en-US"/>
        </w:rPr>
        <w:t xml:space="preserve"> for symptomatic carotid artery stenosis (</w:t>
      </w:r>
      <w:r w:rsidR="2957DA0B" w:rsidRPr="5911DDBD">
        <w:rPr>
          <w:lang w:val="en-US"/>
        </w:rPr>
        <w:t>59 weeks, range: 32 – 94 weeks)</w:t>
      </w:r>
      <w:r w:rsidR="0768857D" w:rsidRPr="5911DDBD">
        <w:rPr>
          <w:lang w:val="en-US"/>
        </w:rPr>
        <w:t>.</w:t>
      </w:r>
      <w:r w:rsidR="6DE8F0E5" w:rsidRPr="5911DDBD">
        <w:rPr>
          <w:lang w:val="en-US"/>
        </w:rPr>
        <w:t xml:space="preserve"> </w:t>
      </w:r>
      <w:r w:rsidR="3EA85AB9" w:rsidRPr="5911DDBD">
        <w:rPr>
          <w:lang w:val="en-US"/>
        </w:rPr>
        <w:t>For 16 (</w:t>
      </w:r>
      <w:r w:rsidR="67F61538" w:rsidRPr="5911DDBD">
        <w:rPr>
          <w:lang w:val="en-US"/>
        </w:rPr>
        <w:t>47</w:t>
      </w:r>
      <w:r w:rsidR="3EA85AB9" w:rsidRPr="5911DDBD">
        <w:rPr>
          <w:lang w:val="en-US"/>
        </w:rPr>
        <w:t xml:space="preserve">%) procedures, we assumed a </w:t>
      </w:r>
      <w:r w:rsidR="004B240F">
        <w:rPr>
          <w:lang w:val="en-US"/>
        </w:rPr>
        <w:t>“</w:t>
      </w:r>
      <w:r w:rsidR="3EA85AB9" w:rsidRPr="5911DDBD">
        <w:rPr>
          <w:lang w:val="en-US"/>
        </w:rPr>
        <w:t>time</w:t>
      </w:r>
      <w:r w:rsidR="004B240F">
        <w:rPr>
          <w:lang w:val="en-US"/>
        </w:rPr>
        <w:t>-</w:t>
      </w:r>
      <w:r w:rsidR="3EA85AB9" w:rsidRPr="5911DDBD">
        <w:rPr>
          <w:lang w:val="en-US"/>
        </w:rPr>
        <w:t>to</w:t>
      </w:r>
      <w:r w:rsidR="004B240F">
        <w:rPr>
          <w:lang w:val="en-US"/>
        </w:rPr>
        <w:t>-</w:t>
      </w:r>
      <w:r w:rsidR="3EA85AB9" w:rsidRPr="5911DDBD">
        <w:rPr>
          <w:lang w:val="en-US"/>
        </w:rPr>
        <w:t>no</w:t>
      </w:r>
      <w:r w:rsidR="004B240F">
        <w:rPr>
          <w:lang w:val="en-US"/>
        </w:rPr>
        <w:t>-</w:t>
      </w:r>
      <w:r w:rsidR="3EA85AB9" w:rsidRPr="5911DDBD">
        <w:rPr>
          <w:lang w:val="en-US"/>
        </w:rPr>
        <w:t>effect</w:t>
      </w:r>
      <w:r w:rsidR="004B240F">
        <w:rPr>
          <w:lang w:val="en-US"/>
        </w:rPr>
        <w:t>-</w:t>
      </w:r>
      <w:r w:rsidR="3EA85AB9" w:rsidRPr="5911DDBD">
        <w:rPr>
          <w:lang w:val="en-US"/>
        </w:rPr>
        <w:t>of</w:t>
      </w:r>
      <w:r w:rsidR="004B240F">
        <w:rPr>
          <w:lang w:val="en-US"/>
        </w:rPr>
        <w:t>-</w:t>
      </w:r>
      <w:r w:rsidR="3EA85AB9" w:rsidRPr="5911DDBD">
        <w:rPr>
          <w:lang w:val="en-US"/>
        </w:rPr>
        <w:t>treatment</w:t>
      </w:r>
      <w:r w:rsidR="004B240F">
        <w:rPr>
          <w:lang w:val="en-US"/>
        </w:rPr>
        <w:t>-</w:t>
      </w:r>
      <w:r w:rsidR="3EA85AB9" w:rsidRPr="5911DDBD">
        <w:rPr>
          <w:lang w:val="en-US"/>
        </w:rPr>
        <w:t>on</w:t>
      </w:r>
      <w:r w:rsidR="004B240F">
        <w:rPr>
          <w:lang w:val="en-US"/>
        </w:rPr>
        <w:t>-</w:t>
      </w:r>
      <w:r w:rsidR="3EA85AB9" w:rsidRPr="5911DDBD">
        <w:rPr>
          <w:lang w:val="en-US"/>
        </w:rPr>
        <w:t>survival</w:t>
      </w:r>
      <w:r w:rsidR="004B240F">
        <w:rPr>
          <w:lang w:val="en-US"/>
        </w:rPr>
        <w:t>”</w:t>
      </w:r>
      <w:r w:rsidR="3EA85AB9" w:rsidRPr="5911DDBD">
        <w:rPr>
          <w:lang w:val="en-US"/>
        </w:rPr>
        <w:t>.</w:t>
      </w:r>
      <w:r w:rsidR="35074900" w:rsidRPr="5911DDBD">
        <w:rPr>
          <w:lang w:val="en-US"/>
        </w:rPr>
        <w:t xml:space="preserve"> All these procedures were </w:t>
      </w:r>
      <w:r w:rsidR="00E4132A">
        <w:rPr>
          <w:lang w:val="en-US"/>
        </w:rPr>
        <w:t>oncological procedures</w:t>
      </w:r>
      <w:r w:rsidR="35074900" w:rsidRPr="5911DDBD">
        <w:rPr>
          <w:lang w:val="en-US"/>
        </w:rPr>
        <w:t>.</w:t>
      </w:r>
      <w:r w:rsidR="3EA85AB9" w:rsidRPr="5911DDBD">
        <w:rPr>
          <w:lang w:val="en-US"/>
        </w:rPr>
        <w:t xml:space="preserve"> Input parameters varied widely between procedures (</w:t>
      </w:r>
      <w:r w:rsidR="49DEC24F" w:rsidRPr="5911DDBD">
        <w:rPr>
          <w:lang w:val="en-US"/>
        </w:rPr>
        <w:t>F</w:t>
      </w:r>
      <w:r w:rsidR="3EA85AB9" w:rsidRPr="5911DDBD">
        <w:rPr>
          <w:lang w:val="en-US"/>
        </w:rPr>
        <w:t>igure 2).</w:t>
      </w:r>
      <w:r w:rsidR="7D2732D5" w:rsidRPr="5911DDBD">
        <w:rPr>
          <w:lang w:val="en-US"/>
        </w:rPr>
        <w:t xml:space="preserve"> </w:t>
      </w:r>
    </w:p>
    <w:p w14:paraId="4CDC8569" w14:textId="49CC54CF" w:rsidR="0A1EFA4D" w:rsidRDefault="0A1EFA4D" w:rsidP="39A4890C">
      <w:pPr>
        <w:rPr>
          <w:lang w:val="en-US"/>
        </w:rPr>
      </w:pPr>
      <w:r w:rsidRPr="04F59E2C">
        <w:rPr>
          <w:lang w:val="en-US"/>
        </w:rPr>
        <w:t>The input parameters, their source</w:t>
      </w:r>
      <w:r w:rsidR="00007659">
        <w:rPr>
          <w:lang w:val="en-US"/>
        </w:rPr>
        <w:fldChar w:fldCharType="begin" w:fldLock="1"/>
      </w:r>
      <w:r w:rsidR="00100057">
        <w:rPr>
          <w:lang w:val="en-US"/>
        </w:rPr>
        <w:instrText>ADDIN CSL_CITATION {"citationItems":[{"id":"ITEM-1","itemData":{"DOI":"10.1097/MD.0000000000017552","ISSN":"15365964","abstract":"This study aimed to investigate the effect of comprehensive education and care (CEC) program on anxiety, depression, quality of life, and survival in patients with hepatocellular carcinoma (HCC) who underwent surgical resection.Totally 136 patients with HCC who underwent hepatectomy were randomly assigned to CEC group and control group as 1:1 ratio. CEC group received health education, psychological nursing, caring activity, and telephone condolence, whereas control group received basic health education and rehabilitation for 12 months. Anxiety and depression were assessed by Hospital Anxiety and Depression Scale (HADS); quality of life was evaluated using European Organization for Research and Treatment of Cancer Quality of Life Questionnaire (QLQ-C30).HADS-Anxiety (HADS-A) score was decreased at 9 month (M9) and M12, and reduction in HADS-A score (M12-M0) was greater in CEC group compared with control group. At M12, percentage of anxiety patients was less, but anxiety severity was similar in CEC group compared with control group. HADS-Depression (HADS-D) score was decreased at M12, and reduction in HADS-D score (M12-M0) was greater in CEC group compared with control group. At M12, percentage of depression patients were less but depression severity was similar in CEC group compared with control group. In addition, QLQ-C30 global health status and functional score was increased at M12, and score improvement (M12-M0) was greater in CEC group compared with control group. In addition, overall survival was longer in CEC group compared with control group.CEC relieves anxiety and depression, improves quality of life, and prolongs survival in patients with HCC underwent surgical resection.","author":[{"dropping-particle":"","family":"Wang","given":"Jingjing","non-dropping-particle":"","parse-names":false,"suffix":""},{"dropping-particle":"","family":"Yan","given":"Chenli","non-dropping-particle":"","parse-names":false,"suffix":""},{"dropping-particle":"","family":"Fu","given":"Adan","non-dropping-particle":"","parse-names":false,"suffix":""}],"container-title":"Medicine","id":"ITEM-1","issue":"44","issued":{"date-parts":[["2019","11","1"]]},"page":"e17552","publisher":"NLM (Medline)","title":"A randomized clinical trial of comprehensive education and care program compared to basic care for reducing anxiety and depression and improving quality of life and survival in patients with hepatocellular carcinoma who underwent surgery","type":"article-journal","volume":"98"},"uris":["http://www.mendeley.com/documents/?uuid=187f046c-4195-38d9-9cbc-5f9e4f91513c"]},{"id":"ITEM-2","itemData":{"DOI":"10.1245/s10434-008-9966-2","ISSN":"10689265","abstract":"Introduction: The treatment of peritoneal carcinomatosis is based on cytoreduction followed by hyperthermic intraperitoneal chemotherapy and combined with adjuvant chemotherapy. In 2003, a randomized trial was finished comparing systemic chemotherapy alone with cytoreduction followed by hyperthermic intraperitoneal chemotherapy and systemic chemotherapy. This trial showed a positive result favoring the studied treatment. This trial has now been updated to a minimal follow-up of 6 years to show long-term results. Patients and Methods: For all patients still alive, the follow-up was updated until 2007. In the original study, four patients were excluded-two because of no eligible histology/pathology and two because of major protocol violations. After randomization, four patients in the HIPEC arm and six in the control arm were not treated using the intended therapy, one patient because of withdrawal, one because of a life-threatening other malignant disease and the others because of progressive disease before initiation of the treatment. During the follow-up, one patient was crossed over from the control arm and underwent cytoreduction and HIPEC for recurrent disease, after the assigned treatment was completed. The data from these patients were censored at the moment of the cross-over. Progression-free and disease-specific survival were analyzed using the Kaplan Meyer test and compared using the log rank method. The long-term results were studied in more detail to evaluate efficacy and toxicity. Results: At the time of this update, the median follow-up was almost 8 years (range 72-115 months). In the standard arm, 4 patients were still alive, 2 with and 2 without disease; in the \"HIPEC' arm, 5 patients were still alive, 2 with and 3 without disease. The median progression-free survival was 7.7 months in the control arm and 12.6 months in the HIPEC arm (P = 0.020). The median disease-specific survival was 12.6 months in the control arm and 22.2 months in the HIPEC arm (P = 0.028). The 5-year survival was 45% for those patients in whom a R1 resection was achieved. Conclusion: With 90% of all events having taken place up to this time, this randomized trial shows that cytoreduction followed by HIPEC does significantly add survival time to patients affected by peritoneal carcinomatosis of colorectal origin. For a selected group, there is a possibility of long-term survival. © 2008 Society of Surgical Oncology.","author":[{"dropping-particle":"","family":"Verwaal","given":"Vic J.","non-dropping-particle":"","parse-names":false,"suffix":""},{"dropping-particle":"","family":"Bruin","given":"Sjoerd","non-dropping-particle":"","parse-names":false,"suffix":""},{"dropping-particle":"","family":"Boot","given":"Henk","non-dropping-particle":"","parse-names":false,"suffix":""},{"dropping-particle":"","family":"Slooten","given":"Gooike","non-dropping-particle":"Van","parse-names":false,"suffix":""},{"dropping-particle":"","family":"Tinteren","given":"Harm","non-dropping-particle":"Van","parse-names":false,"suffix":""}],"container-title":"Annals of Surgical Oncology","id":"ITEM-2","issue":"9","issued":{"date-parts":[["2008","9"]]},"page":"2426-2432","title":"8-Year follow-up of randomized trial: Cytoreduction and hyperthermic intraperitoneal chemotherapy versus systemic chemotherapy in patients with peritoneal carcinomatosis of colorectal cancer","type":"article-journal","volume":"15"},"uris":["http://www.mendeley.com/documents/?uuid=f9d2995d-9769-363b-b4f3-6e034beadfee"]},{"id":"ITEM-3","itemData":{"DOI":"10.1056/NEJM199508243330801","ISSN":"15334406","abstract":"The surgical closure of an atrial septal defect is frequently recommended for patients over 40 years of age. However, the prognosis for such patients with unrepaired defects is largely unknown, and the outcome for patients operated on after the fourth decade of life has not yet been compared with that for medically treated patients in a controlled follow-up study. In a retrospective study, we examined the clinical course of 179 consecutive patients with isolated atrial septal defects diagnosed after the age of 40. The 84 patients (47 percent) who underwent surgical repair were compared with the 95 patients (53 percent) who were treated medically. The mean (±SD) follow-up period was 8.9±5.2 years (range, 1 to 26). Multivariate analysis revealed that surgical closure of the defect significantly reduced mortality from all causes (relative risk, 0.31; 95 percent confidence interval, 0.11 to 0.85). The adjusted 10-year survival rate of surgically treated patients was 95 percent, as compared with 84 percent for the medically treated patients. In addition, surgical treatment prevented functional deterioration, as measured by the New York Heart Association class (relative risk, 0.21; 95 percent confidence interval, 0.08 to 0.55). However, the incidence of new atrial arrhythmias or of cerebrovascular insults in the two groups was not significantly different. The surgical repair of an atrial septal defect in patients over 40 years of age, as compared with medical therapy, increases long-term survival and limits the deterioration of function due to heart failure. However, surgically treated patients should be followed closely for the onset of atrial arrhythmias so as to reduce the risk of thromboembolic complications. © 1995, Massachusetts Medical Society. All rights reserved.","author":[{"dropping-particle":"","family":"Konstantinides","given":"Stavros","non-dropping-particle":"","parse-names":false,"suffix":""},{"dropping-particle":"","family":"Geibel","given":"Annette","non-dropping-particle":"","parse-names":false,"suffix":""},{"dropping-particle":"","family":"Olschewski","given":"Manfred","non-dropping-particle":"","parse-names":false,"suffix":""},{"dropping-particle":"","family":"Görnandt","given":"Lothar","non-dropping-particle":"","parse-names":false,"suffix":""},{"dropping-particle":"","family":"Roskamm","given":"Helmut","non-dropping-particle":"","parse-names":false,"suffix":""},{"dropping-particle":"","family":"Spillner","given":"Gerhard","non-dropping-particle":"","parse-names":false,"suffix":""},{"dropping-particle":"","family":"Just","given":"Hanjörg","non-dropping-particle":"","parse-names":false,"suffix":""},{"dropping-particle":"","family":"Kasper","given":"Wolfgang","non-dropping-particle":"","parse-names":false,"suffix":""}],"container-title":"New England Journal of Medicine","id":"ITEM-3","issue":"8","issued":{"date-parts":[["1995","8","24"]]},"page":"469-473","publisher":"N Engl J Med","title":"A comparison of surgical and medical therapy for atrial septal defect in adults","type":"article-journal","volume":"333"},"uris":["http://www.mendeley.com/documents/?uuid=c9761e86-a818-3045-b372-361f58cca24e"]},{"id":"ITEM-4","itemData":{"DOI":"10.1002/hed.2880160410","ISSN":"10970347","abstract":"Background. Oral tongue cancer may be treated primarily with radiotherapy or with surgery alone or combined with adjuvant radiotherapy: the choice between these two approaches is controversial. Methods. To evaluate the results of a shift in treatment policy in 1985 in favor of primary surgical treatment for carcinoma of the oral tongue, the results of radiotherapy (with or without neck dissection, 105 patients) were compared with those for surgery (with or without radiotherapy, 65 patients). Results. Local control rates were improved for T3 (p = .03) and T4 (p = .08) patients treated surgically but were similar for T1‐T2 patients. Local‐regional control and survival rates were not significantly different. The rate of severe complications was significantly higher (p = .01) for T3 patients treated with surgery, particularly in the subset of patients who received postoperative radiotherapy. Conclusions. We generally recommend surgical treatment for T1‐T2 patients with the addition of postoperative twice‐a‐day radiotherapy in selected cases. For selected T3‐T4 patients we are investigating split‐course twice‐a‐day preoperative radiotherapy in the hope that the extent of the surgical procedure, and hence the rate of severe complications, will be reduced. © 1994 John Wiley &amp; Sons, Inc. Copyright © 1994 Wiley Periodicals, Inc., A Wiley Company","author":[{"dropping-particle":"","family":"Fein","given":"Douglas A.","non-dropping-particle":"","parse-names":false,"suffix":""},{"dropping-particle":"","family":"Mendenhall","given":"William M.","non-dropping-particle":"","parse-names":false,"suffix":""},{"dropping-particle":"","family":"Parsons","given":"James T.","non-dropping-particle":"","parse-names":false,"suffix":""},{"dropping-particle":"","family":"McCarty","given":"Patricia J.","non-dropping-particle":"","parse-names":false,"suffix":""},{"dropping-particle":"","family":"Stringer","given":"Scott P.","non-dropping-particle":"","parse-names":false,"suffix":""},{"dropping-particle":"","family":"Million","given":"Rodney R.","non-dropping-particle":"","parse-names":false,"suffix":""},{"dropping-particle":"","family":"Cassisi","given":"Nicholas J.","non-dropping-particle":"","parse-names":false,"suffix":""}],"container-title":"Head &amp; Neck","id":"ITEM-4","issue":"4","issued":{"date-parts":[["1994"]]},"page":"358-365","title":"Carcinoma of the oral tongue: A comparison of results and complications of treatment with radiotherapy and/or surgery","type":"article-journal","volume":"16"},"uris":["http://www.mendeley.com/documents/?uuid=49e6c96b-096a-396f-b2e0-c053236fe7a9"]},{"id":"ITEM-5","itemData":{"DOI":"10.1001/jama.2012.12807","ISSN":"00987484","abstract":"Context: There are no controlled studies on surgical treatment of diffuse low-grade gliomas (LGGs), and management is controversial. Objective: To examine survival in population-based parallel cohorts of LGGs from 2 Norwegian university hospitals with different surgical treatment strategies. Design, Setting, and Patients: Both neurosurgical departments are exclusive providers in adjacent geographical regions with regional referral practices. In hospital A diagnostic biopsies followed by a \"wait and scan\" approach has been favored (biopsy and watchful waiting), while early resections have been advocated in hospital B (early resection). Thus, the treatment strategy in individual patients has been highly dependent on the patient's residential address. Histopathology specimens from all adult patients diagnosed with LGG from 1998 through 2009 underwent a blinded histopathological review to ensure uniform classification and inclusion. Follow-up ended April 11, 2011. There were 153 patients (66 from the center favoring biopsy and watchful waiting and 87 from the center favoring early resection) with diffuse LGGs included. Main Outcome Measure: The prespecified primary end point was overall survival based on regional comparisons without adjusting for administered treatment. Results: Initial biopsy alone was carried out in 47 (71%) patients served by the center favoring biopsy and watchful waiting and in 12 (14%) patients served by the center favoring early resection (P&lt;.001). Median follow-up was 7.0 years (interquartile range, 4.5-10.9) at the center favoring biopsy and watchful waiting and 7.1 years (interquartile range, 4.2-9.9) at the center favoring early resection (P=.95). The 2 groups were comparable with respect to baseline parameters. Overall survival was significantly better with early surgical resection (P=.01). Median survival was 5.9 years (95% CI, 4.5-7.3) with the approach favoring biopsy only while median survival was not reached with the approach favoring early resection. Estimated 5-year survival was 60% (95% CI, 48%-72%) and 74% (95% CI, 64%-84%) for biopsy and watchful waiting and early resection, respectively. In an adjusted multivariable analysis the relative hazard ratio was 1.8 (95% CI, 1.1-2.9, P=.03) when treated at the center favoring biopsy and watchful waiting. Conclusions: For patients in Norway with LGG, treatment at a center that favored early surgical resection was associated with better overall survival than treatment at a cent…","author":[{"dropping-particle":"","family":"Jakola","given":"Asgeir S.","non-dropping-particle":"","parse-names":false,"suffix":""},{"dropping-particle":"","family":"Myrmel","given":"Kristin S.","non-dropping-particle":"","parse-names":false,"suffix":""},{"dropping-particle":"","family":"Kloster","given":"Roar","non-dropping-particle":"","parse-names":false,"suffix":""},{"dropping-particle":"","family":"Torp","given":"Sverre H.","non-dropping-particle":"","parse-names":false,"suffix":""},{"dropping-particle":"","family":"Lindal","given":"Sigurd","non-dropping-particle":"","parse-names":false,"suffix":""},{"dropping-particle":"","family":"Unsgård","given":"Geirmund","non-dropping-particle":"","parse-names":false,"suffix":""},{"dropping-particle":"","family":"Solheim","given":"Ole","non-dropping-particle":"","parse-names":false,"suffix":""}],"container-title":"JAMA - Journal of the American Medical Association","id":"ITEM-5","issue":"18","issued":{"date-parts":[["2012","11","14"]]},"page":"1881-1888","title":"Comparison of a strategy favoring early surgical resection vs a strategy favoring watchful waiting in low-grade gliomas","type":"article-journal","volume":"308"},"uris":["http://www.mendeley.com/documents/?uuid=fec3f3ae-5ff7-3a4b-b192-313d292c062f"]},{"id":"ITEM-6","itemData":{"DOI":"10.1378/chest.09-2836","ISSN":"19313543","abstract":"Background: Emphysematous change as assessed by CT imaging has been reported to correlate with COPD prognostic factors such as FEV1 and diffusing capacity of the lung for carbon monoxide (DLCO). However, few studies have assessed the relationship between CT scan assessment and COPD mortality from mild to severe stages of the disease. In this study, we analyzed this relationship in patients with various stages of COPD. Methods: Two hundred and fifty-one outpatients with stable COPD were included in the study. CT scan and pulmonary function tests were performed at study entry in a single institution. The percentage of low attenuation area was measured to quantitatively evaluate emphysematous change with a custom-made software. Prognostic data also were collected, and the median follow-up time was 8 years. Results: Of the 251 patients, 79 died, with 40 classified as respiratory deaths not involving lung cancer. Univariate Cox analysis revealed that emphysematous change as assessed by CT scan, lung function, age, or BMI were significantly correlated with mortality. Multivariate analysis revealed that emphysematous change as assessed by CT scan had the best association with mortality. Conclusions: Emphysematous change as assessed by CT scan predicts respiratory mortality in outpatients with various stages of COPD. © 2010 American College of Chest Physicians.","author":[{"dropping-particle":"","family":"Haruna","given":"Akane","non-dropping-particle":"","parse-names":false,"suffix":""},{"dropping-particle":"","family":"Muro","given":"Shigeo","non-dropping-particle":"","parse-names":false,"suffix":""},{"dropping-particle":"","family":"Nakano","given":"Yasutaka","non-dropping-particle":"","parse-names":false,"suffix":""},{"dropping-particle":"","family":"Ohara","given":"Tadashi","non-dropping-particle":"","parse-names":false,"suffix":""},{"dropping-particle":"","family":"Hoshino","given":"Yuma","non-dropping-particle":"","parse-names":false,"suffix":""},{"dropping-particle":"","family":"Ogawa","given":"Emiko","non-dropping-particle":"","parse-names":false,"suffix":""},{"dropping-particle":"","family":"Hirai","given":"Toyohiro","non-dropping-particle":"","parse-names":false,"suffix":""},{"dropping-particle":"","family":"Niimi","given":"Akio","non-dropping-particle":"","parse-names":false,"suffix":""},{"dropping-particle":"","family":"Nishimura","given":"Koichi","non-dropping-particle":"","parse-names":false,"suffix":""},{"dropping-particle":"","family":"Chin","given":"Kazuo","non-dropping-particle":"","parse-names":false,"suffix":""},{"dropping-particle":"","family":"Mishima","given":"Michiaki","non-dropping-particle":"","parse-names":false,"suffix":""}],"container-title":"Chest","id":"ITEM-6","issue":"3","issued":{"date-parts":[["2010","9","1"]]},"page":"635-640","publisher":"American College of Chest Physicians","title":"CT scan findings of emphysema predict mortality in COPD","type":"article-journal","volume":"138"},"uris":["http://www.mendeley.com/documents/?uuid=5cae0595-790f-3b39-9ab6-43aa931291dc"]},{"id":"ITEM-7","itemData":{"DOI":"10.1111/hpb.12156","ISSN":"14772574","abstract":"Background Substantial time elapses before patients with hilar cholangiocarcinoma (HCC) receive surgical treatment because of time-consuming preoperative staging and other interventions, including biliary drainage and portal vein embolization. Prolonged times potentially lead to unresectability and the formation of metastases, yet these issues have not been investigated previously in HCC. This study aimed to evaluate the time between onset of symptoms and the provision of ultimate treatment in patients with HCC and the impact of the length of time on outcomes. Methods Delays in the treatment of consecutive patients with HCC were evaluated by contacting general practitioners (GPs) and extracting data from hospital files. Time periods were correlated with resectability, occurrence of metastasis, tumour stage and survival using logistic and Cox regression analyses. Results Treatment times in 209 consecutive HCC patients were evaluated. The median time from first GP visit until presentation at the tertiary centre was 35 days. Time until treatment was longer when initial symptoms did not include jaundice (non-specific symptoms, P &lt; 0.001). Duration of workup and preoperative biliary drainage at the tertiary centre prior to final surgical treatment resulted in an additional median time of 74 days. No correlation was found between treatment time in weeks and resectability [odds ratio (OR) 1.010, 95% confidence interval (CI) 0.985-1.036], metastasis (OR = 0.947, 95% CI 0.897-1.000), tumour stage (OR = 1.006, 95% CI 0.981-1.031) or survival in resected patients (hazard ratio = 0.996, 95% CI 0.975-1.018). Conclusions The time that elapses between the presentation of symptoms and final treatment in patients with HCC is substantial, especially in patients with non-specific symptoms. This time, however, does not affect resectability, metastasis, tumour stage or survival, which suggests that preoperative optimization should not be omitted because of potential delays in treatment. © 2013 International Hepato-Pancreato-Biliary Association.","author":[{"dropping-particle":"","family":"Ruys","given":"Anthony T.","non-dropping-particle":"","parse-names":false,"suffix":""},{"dropping-particle":"","family":"Heuts","given":"Simon G.","non-dropping-particle":"","parse-names":false,"suffix":""},{"dropping-particle":"","family":"Rauws","given":"Eric A.","non-dropping-particle":"","parse-names":false,"suffix":""},{"dropping-particle":"","family":"Busch","given":"Olivier R.C.","non-dropping-particle":"","parse-names":false,"suffix":""},{"dropping-particle":"","family":"Gouma","given":"Dirk J.","non-dropping-particle":"","parse-names":false,"suffix":""},{"dropping-particle":"","family":"Gulik","given":"Thomas M.","non-dropping-particle":"Van","parse-names":false,"suffix":""}],"container-title":"HPB","id":"ITEM-7","issue":"5","issued":{"date-parts":[["2014"]]},"page":"469-474","publisher":"Blackwell Publishing Ltd","title":"Delay in surgical treatment of patients with hilar cholangiocarcinoma: Does time impact outcomes?","type":"article-journal","volume":"16"},"uris":["http://www.mendeley.com/documents/?uuid=34083f14-2e7c-3a00-b625-a52a3499a82a"]},{"id":"ITEM-8","itemData":{"DOI":"10.1245/s10434-013-2957-y","ISSN":"10689265","abstract":"Background: Surgery for cancer is often delayed due to variety of patient-, provider-, and health system-related factors. However, impact of delayed surgery is not clear, and may vary among cancer types. We aimed to determine the impact of the delay from cancer diagnosis to potentially curative surgery on survival. Methods: Cohort study based on representative sample of patients (n = 7,529) with colorectal, breast, lung and thyroid cancer with local or regional disease who underwent potentially curative surgery as their first therapeutic modality within 1 year of cancer diagnosis. They were diagnosed in 2006 and followed for mortality until April 2011, a median follow-up of 4.7 years. Results: For colorectal and breast cancers, the adjusted hazard ratios (95 % confidence intervals) for all-cause mortality comparing a surgical delay beyond 12 weeks to performing surgery within weeks 1-4 after diagnosis were 2.65 (1.50-4.70) and 1.91 (1.06-3.49), respectively. No clear pattern of increased risk was observed with delays between 4 and 12 weeks, or for any delay in lung and thyroid cancers. Concordance between the area of the patient's residence and the hospital performing surgery, and the patient's income status were associated with delayed surgery. Conclusions: Delays to curative surgery beyond 12 weeks were associated with increased mortality in colorectal and breast cancers, suggesting that health provision services should be organized to avoid unnecessary treatment delays. Health care systems should also aim to reduce socioeconomic and geographic disparities and to guarantee equitable access to high quality cancer care. © 2013 Society of Surgical Oncology.","author":[{"dropping-particle":"","family":"Shin","given":"Dong Wook","non-dropping-particle":"","parse-names":false,"suffix":""},{"dropping-particle":"","family":"Cho","given":"Juhee","non-dropping-particle":"","parse-names":false,"suffix":""},{"dropping-particle":"","family":"Kim","given":"So Young","non-dropping-particle":"","parse-names":false,"suffix":""},{"dropping-particle":"","family":"Guallar","given":"Eliseo","non-dropping-particle":"","parse-names":false,"suffix":""},{"dropping-particle":"","family":"Hwang","given":"Seung Sik","non-dropping-particle":"","parse-names":false,"suffix":""},{"dropping-particle":"","family":"Cho","given":"Belong","non-dropping-particle":"","parse-names":false,"suffix":""},{"dropping-particle":"","family":"Oh","given":"Jae Hwan","non-dropping-particle":"","parse-names":false,"suffix":""},{"dropping-particle":"","family":"Jung","given":"Ki Wook","non-dropping-particle":"","parse-names":false,"suffix":""},{"dropping-particle":"","family":"Seo","given":"Hong Gwan","non-dropping-particle":"","parse-names":false,"suffix":""},{"dropping-particle":"","family":"Park","given":"Jong Hyock","non-dropping-particle":"","parse-names":false,"suffix":""}],"container-title":"Annals of Surgical Oncology","id":"ITEM-8","issue":"8","issued":{"date-parts":[["2013","8"]]},"page":"2468-2476","title":"Delay to curative surgery greater than 12 weeks is associated with increased mortality in patients with colorectal and breast cancer but not lung or thyroid cancer","type":"article-journal","volume":"20"},"uris":["http://www.mendeley.com/documents/?uuid=7f9540ac-8c0f-3547-96e2-3335ed65b726"]},{"id":"ITEM-9","itemData":{"abstract":"Background The Global Burden of Disease (GBD) study assesses health losses from diseases, injuries, and risk factors using disability-adjusted life-years, which need a set of disability weights to quantify health levels associated with non-fatal outcomes. The objective of this study was to estimate disability weights for the GBD 2013 study.","author":[{"dropping-particle":"","family":"Salomon","given":"Joshua A","non-dropping-particle":"","parse-names":false,"suffix":""},{"dropping-particle":"","family":"Haagsma","given":"Juanita A","non-dropping-particle":"","parse-names":false,"suffix":""},{"dropping-particle":"","family":"Davis","given":"Adrian","non-dropping-particle":"","parse-names":false,"suffix":""},{"dropping-particle":"","family":"Maertens De Noordhout","given":"Charline","non-dropping-particle":"","parse-names":false,"suffix":""},{"dropping-particle":"","family":"Polinder","given":"Suzanne","non-dropping-particle":"","parse-names":false,"suffix":""},{"dropping-particle":"","family":"Havelaar","given":"Arie H","non-dropping-particle":"","parse-names":false,"suffix":""},{"dropping-particle":"","family":"Cassini","given":"Alessandro","non-dropping-particle":"","parse-names":false,"suffix":""},{"dropping-particle":"","family":"Devleesschauwer","given":"Brecht","non-dropping-particle":"","parse-names":false,"suffix":""},{"dropping-particle":"","family":"Kretzschmar","given":"Mirjam","non-dropping-particle":"","parse-names":false,"suffix":""},{"dropping-particle":"","family":"Speybroeck","given":"Niko","non-dropping-particle":"","parse-names":false,"suffix":""},{"dropping-particle":"","family":"Murray","given":"Christopher J L","non-dropping-particle":"","parse-names":false,"suffix":""},{"dropping-particle":"","family":"Vos","given":"Theo","non-dropping-particle":"","parse-names":false,"suffix":""}],"container-title":"Lancet Glob Health","id":"ITEM-9","issued":{"date-parts":[["2015"]]},"number-of-pages":"712-735","title":"Disability weights for the Global Burden of Disease 2013 study","type":"report","volume":"3"},"uris":["http://www.mendeley.com/documents/?uuid=ac3e42fd-1d32-44b2-b8bf-eaba719e1571"]},{"id":"ITEM-10","itemData":{"DOI":"10.1007/s12029-020-00372-5","ISSN":"19416636","abstract":"Purpose: Resection of liver-only colorectal liver metastases (CRLM) with perioperative chemotherapy is potentially curative. Specific primary tumor and liver metastasis characteristics have been validated to estimate the risk of recurrence. We hypothesize that the time interval from diagnosis of CRLM to surgery, or time to surgery (TTS), is clinically prognostic. Methods: Patients from a prospectively maintained institutional database at a Comprehensive Cancer Center from May 2003 to January 2018 were reviewed. Clinicopathologic, perioperative treatment, and TTS data were collected. TTS was categorized into short (&lt; 3 months), intermediate (3–6 months), and long (&gt; 6 months) intervals. Results: Two hundred eighty-one patients were identified. While overall survival (OS) was similar across TTS, postoperative overall survival (postoperative OS) of long TTS was associated with worse survival, 44 months (95% CI, 34–52) compared to short TTS, 59 months (95% CI, 43–79), and intermediate TTS, 63 months (95% CI, 52–108), both p &lt; 0.01. With regard to long-term OS, intermediate TTS had 5-year OS of 59% and 8-year OS of 43% compared to long TTS (5-year OS 53% and 8-year OS 18%) and short TTS (5-year OS 54% and 8-year OS 29%). Long TTS was negatively associated with postoperative OS on multivariate analysis (HR 1.6, p &lt; 0.01) when adjusting for resection margin, CRLM size, age, and use of postoperative chemotherapy. Conclusion: Short and intermediate TTS had similar survival although patients with intermediate TTS may have better odds of long-term OS. While long TTS was associated with worse survival, likely due to higher disease burden, long-term survivors were still observed.","author":[{"dropping-particle":"","family":"Chen","given":"Emerson Y.","non-dropping-particle":"","parse-names":false,"suffix":""},{"dropping-particle":"","family":"Mayo","given":"Skye C.","non-dropping-particle":"","parse-names":false,"suffix":""},{"dropping-particle":"","family":"Sutton","given":"Thomas","non-dropping-particle":"","parse-names":false,"suffix":""},{"dropping-particle":"","family":"Kearney","given":"Matthew R.","non-dropping-particle":"","parse-names":false,"suffix":""},{"dropping-particle":"","family":"Kardosh","given":"Adel","non-dropping-particle":"","parse-names":false,"suffix":""},{"dropping-particle":"","family":"Vaccaro","given":"Gina M.","non-dropping-particle":"","parse-names":false,"suffix":""},{"dropping-particle":"","family":"Billingsley","given":"Kevin G.","non-dropping-particle":"","parse-names":false,"suffix":""},{"dropping-particle":"","family":"Lopez","given":"Charles D.","non-dropping-particle":"","parse-names":false,"suffix":""}],"container-title":"Journal of Gastrointestinal Cancer","id":"ITEM-10","issued":{"date-parts":[["2020"]]},"publisher":"Springer","title":"Effect of Time to Surgery of Colorectal Liver Metastases on Survival","type":"article-journal"},"uris":["http://www.mendeley.com/documents/?uuid=b3241d8c-9363-3c15-9a01-5b408402c62c"]},{"id":"ITEM-11","itemData":{"DOI":"10.1016/S0140-6736(94)91963-1","ISSN":"01406736","PMID":"7914958","abstract":"Summary. We carried out a systematic overview using individual patient data from the seven randomised trials that have compared a strategy of initial coronary artery bypass graft (CABG) surgery with one of initial medical therapy to assess the effects on mortality in patients with stable coronary heart disease (stable angina not severe enough to necessitate surgery on grounds of symptoms alone, or myocardial infarction). 1324 patients were assigned CABG surgery and 1325 medical management between 1972 and 1984. The proportion of patients in the medical treatment group who had undergone CABG surgery was 25% at 5 years, 33% at 7 years, and 41% at 10 years: 93·7% of patients assigned to the surgery group underwent CABG surgery. The CABG group had significantly lower mortality than the medical treatment group at 5 years (10·2 vs 15·8%; odds ratio 0·61 [95% Cl 0·48-0·77], p=0·0001), 7 years (15·8 vs 21·7%; 0·68 [0·56-0·83], p&lt;0·001), and 10 years (26·4 vs 30·5%; 0·83 [0·70-0·98]; p=0·03). The risk reduction was greater in patients with left main artery disease than in those with disease in three vessels or one or two vessels (odds ratios at 5 years 0·32, 0·58, and 0·77, respectively). Although relative risk reductions in subgroups defined by other baseline characteristics were similar, the absolute benefits of CABG surgery were most pronounced in patients in the highest risk categories. This effect was most evident when several prognostically important clinical and angiographic risk factors were integrated to stratify patients by risk levels and the extension of survival at 10 years was examined (change in survival - 1·1 [SE 3·1] months in low-risk group, 5·0 [4·2] months in moderate-risk group, and 8·8 [5·4] months in high-risk group; p for trend &lt;0·003). A strategy of initial CABG surgery is associated with lower mortality than one of medical management with delayed surgery if necessary, especially in high-risk and medium-risk patients with stable coronary heart disease. In low-risk patients, the limited data show a non-significant trend towards greater mortality with CABG. © 1994.","author":[{"dropping-particle":"","family":"Yusuf","given":"S.","non-dropping-particle":"","parse-names":false,"suffix":""},{"dropping-particle":"","family":"Zucker","given":"D.","non-dropping-particle":"","parse-names":false,"suffix":""},{"dropping-particle":"","family":"Passamani","given":"E.","non-dropping-particle":"","parse-names":false,"suffix":""},{"dropping-particle":"","family":"Peduzzi","given":"P.","non-dropping-particle":"","parse-names":false,"suffix":""},{"dropping-particle":"","family":"Takaro","given":"T.","non-dropping-particle":"","parse-names":false,"suffix":""},{"dropping-particle":"","family":"Fisher","given":"L. D.","non-dropping-particle":"","parse-names":false,"suffix":""},{"dropping-particle":"","family":"Kennedy","given":"J. W.","non-dropping-particle":"","parse-names":false,"suffix":""},{"dropping-particle":"","family":"Davis","given":"K.","non-dropping-particle":"","parse-names":false,"suffix":""},{"dropping-particle":"","family":"Killip","given":"T.","non-dropping-particle":"","parse-names":false,"suffix":""},{"dropping-particle":"","family":"Norris","given":"R.","non-dropping-particle":"","parse-names":false,"suffix":""},{"dropping-particle":"","family":"Morris","given":"C.","non-dropping-particle":"","parse-names":false,"suffix":""},{"dropping-particle":"","family":"Mathur","given":"V.","non-dropping-particle":"","parse-names":false,"suffix":""},{"dropping-particle":"","family":"Varnauskas","given":"E.","non-dropping-particle":"","parse-names":false,"suffix":""},{"dropping-particle":"","family":"Chalmers","given":"T. C.","non-dropping-particle":"","parse-names":false,"suffix":""}],"container-title":"The Lancet","id":"ITEM-11","issue":"8922","issued":{"date-parts":[["1994","8","27"]]},"page":"563-570","publisher":"Lancet","title":"Effect of coronary artery bypass graft surgery on survival: overview of 10-year results from randomised trials by the Coronary Artery Bypass Graft Surgery Trialists Collaboration","type":"article-journal","volume":"344"},"uris":["http://www.mendeley.com/documents/?uuid=41973d13-c897-303b-9906-b9cb3c49c2ea"]},{"id":"ITEM-12","itemData":{"DOI":"10.3171/2013.9.JNS13877","ISSN":"00223085","abstract":"Object. There is limited information on the relationship between patient age and the clinical benefit of resection in patients with glioblastoma. The purpose of this study was to use a population-based database to determine whether patient age influences the frequency that gross-total resection (GTR) is performed, and also whether GTR is associated with survival difference in different age groups. Methods. The authors identified 20,705 adult patients with glioblastoma in the Surveillance, Epidemiology, and End Results (SEER) registry (1998-2009). Surgical practice patterns were defined by the categories of no surgery, subtotal resection (STR), and GTR. Kaplan-Meier and multivariate Cox regression analyses were used to assess the pattern of surgical practice and overall survival. Results. The frequency that GTR was achieved in patients with glioblastoma decreased in a stepwise manner as a function of patient age (from 36% [age 18-44 years] to 24% [age ≥ 75]; p &lt; 0.001). For all age groups, glioblastoma patients who were selected for and underwent GTR showed a 2- to 3-month improvement in overall survival (p &lt; 0.001) relative to those who underwent STR. These trends remained true after a multivariate analysis that incorporated variables including ethnicity, sex, year of diagnosis, tumor size, tumor location, and radiotherapy status. Conclusions. Gross-total resection is associated with improved overall survival, even in elderly patients with glioblastoma. As such, surgical decisions should be individually tailored to the patient rather than an adherence to age as the sole clinical determinant. ©AANS, 2014.","author":[{"dropping-particle":"","family":"Noorbakhsh","given":"Abraham","non-dropping-particle":"","parse-names":false,"suffix":""},{"dropping-particle":"","family":"Tang","given":"Jessica A.","non-dropping-particle":"","parse-names":false,"suffix":""},{"dropping-particle":"","family":"Marcus","given":"Logan P.","non-dropping-particle":"","parse-names":false,"suffix":""},{"dropping-particle":"","family":"McCutcheon","given":"Brandon","non-dropping-particle":"","parse-names":false,"suffix":""},{"dropping-particle":"","family":"Gonda","given":"David D.","non-dropping-particle":"","parse-names":false,"suffix":""},{"dropping-particle":"","family":"Schallhorn","given":"Craig S.","non-dropping-particle":"","parse-names":false,"suffix":""},{"dropping-particle":"","family":"Talamini","given":"Mark A.","non-dropping-particle":"","parse-names":false,"suffix":""},{"dropping-particle":"","family":"Chang","given":"David C.","non-dropping-particle":"","parse-names":false,"suffix":""},{"dropping-particle":"","family":"Carter","given":"Bob S.","non-dropping-particle":"","parse-names":false,"suffix":""},{"dropping-particle":"","family":"Chen","given":"Clark C.","non-dropping-particle":"","parse-names":false,"suffix":""}],"container-title":"Journal of Neurosurgery","id":"ITEM-12","issue":"1","issued":{"date-parts":[["2014","1"]]},"page":"31-39","title":"Gross-total resection outcomes in an elderly population with glioblastoma: A SEER-based analysis. Clinical article","type":"article-journal","volume":"120"},"uris":["http://www.mendeley.com/documents/?uuid=09f1d0af-3bdc-3848-a0b3-3c3b0b34a9e2"]},{"id":"ITEM-13","itemData":{"DOI":"10.1016/j.surg.2018.03.006","ISSN":"15327361","abstract":"Objective: To evaluate the efficacy of both surgical resection and stereotactic body radiotherapy for small hepatocellular carcinoma. Background: Although the number of stereotactic body radiotherapies being performed for hepatocellular carcinoma has gradually increased, data comparing surgical resection and stereotactic body radiotherapy are limited. Methods: Between 2008 and 2015, a total of 281 patients with 1 to 3 small hepatocellular carcinoma tumors (≤3 cm in diameter), treated initially with curative intent (surgical resection, 254; stereotactic body radiotherapy, 27), were retrospectively analyzed. Overall survival and disease-free survival were compared in a propensity score matching analysis. Results: Patients in the surgical resection group tended to be younger, had more tumors, and had better hepatic function than those in the stereotactic body radiotherapy group (P &lt;.05). The percent recurrence of the same sub-segment in the stereotactic body radiotherapy group was significantly higher than that in the surgical resection group (P =.0034). Propensity score analysis revealed that 54 patients with surgical resection and 27 with stereotactic body radiotherapy had the same baseline characteristics. The 5-year overall survival and disease-free survival rates for the surgical resection and stereotactic body radiotherapy groups were 75.2% vs 47.8% (P =.0149) and 33.8% vs 16.4% (P =.0512), respectively. Multivariate analysis showed that surgical resection was a significant favorable factor for overall survival and disease-free survival of patients with one to three small hepatocellular carcinomas. Conclusion: Surgical resection provided better long-term overall survival and disease-free survival in patients with small hepatocellular carcinoma tumors. However, stereotactic body radiotherapy may be an effective alternative treatment for inoperable patients with early hepatocellular carcinoma.","author":[{"dropping-particle":"","family":"Nakano","given":"Ryosuke","non-dropping-particle":"","parse-names":false,"suffix":""},{"dropping-particle":"","family":"Ohira","given":"Masahiro","non-dropping-particle":"","parse-names":false,"suffix":""},{"dropping-particle":"","family":"Kobayashi","given":"Tsuyoshi","non-dropping-particle":"","parse-names":false,"suffix":""},{"dropping-particle":"","family":"Ide","given":"Kentaro","non-dropping-particle":"","parse-names":false,"suffix":""},{"dropping-particle":"","family":"Tahara","given":"Hiroyuki","non-dropping-particle":"","parse-names":false,"suffix":""},{"dropping-particle":"","family":"Kuroda","given":"Shintaro","non-dropping-particle":"","parse-names":false,"suffix":""},{"dropping-particle":"","family":"Shimizu","given":"Seiichi","non-dropping-particle":"","parse-names":false,"suffix":""},{"dropping-particle":"","family":"Kimura","given":"Tomoki","non-dropping-particle":"","parse-names":false,"suffix":""},{"dropping-particle":"","family":"Nagata","given":"Yasushi","non-dropping-particle":"","parse-names":false,"suffix":""},{"dropping-particle":"","family":"Aikata","given":"Hiroshi","non-dropping-particle":"","parse-names":false,"suffix":""},{"dropping-particle":"","family":"Chayama","given":"Kazuaki","non-dropping-particle":"","parse-names":false,"suffix":""},{"dropping-particle":"","family":"Ohdan","given":"Hideki","non-dropping-particle":"","parse-names":false,"suffix":""}],"container-title":"Surgery (United States)","id":"ITEM-13","issue":"2","issued":{"date-parts":[["2018","8","1"]]},"page":"219-226","publisher":"Mosby Inc.","title":"Hepatectomy versus stereotactic body radiotherapy for primary early hepatocellular carcinoma: A propensity-matched analysis in a single institution","type":"article-journal","volume":"164"},"uris":["http://www.mendeley.com/documents/?uuid=019df6fd-6fda-3d40-8840-fb80f92024ab"]},{"id":"ITEM-14","itemData":{"DOI":"10.1002/jso.23589","ISSN":"10969098","abstract":"Background and Objectives To assess the effect of surgical wait time on the oncologic outcomes of patients with upper urinary tract urothelial carcinoma (UTUC), particularly in the ureter. Methods Using an optimal surgical wait time cutoff value of 30.5 days, we allocated patients to an early group or a late group. Cancer specific survival (CSS) and local/distant recurrence-free survival (RFS) rates were estimated using the Kaplan-Meier method. Factors influencing CSS and RFS after radical surgery were identified using Cox proportional hazards regression models. Subgroup analysis was performed on ureteral urothelial carcinoma using the same methods. Results Of the 138 UTUC patients, CSS and RFS were not significantly different between the two groups. However, subgroup analysis of the 80 patients with ureteral urothelial carcinoma showed that CSS and RFS were significantly higher in the early subgroup, and multivariate analysis showed that a surgical wait time of &gt;1 month was an independent prognostic factor of CSS and RFS in ureteral urothelial carcinoma (P = 0.04 and P &lt; 0.001). Conclusions A surgical wait time of &gt;1 month in ureteral urothelial carcinoma was found to be an independent prognostic factor of disease recurrence and cancer-specific mortality. © 2014 Wiley Periodicals, Inc.","author":[{"dropping-particle":"","family":"Lee","given":"Jun Nyung","non-dropping-particle":"","parse-names":false,"suffix":""},{"dropping-particle":"","family":"Kwon","given":"Se Yun","non-dropping-particle":"","parse-names":false,"suffix":""},{"dropping-particle":"","family":"Choi","given":"Gyu Seog","non-dropping-particle":"","parse-names":false,"suffix":""},{"dropping-particle":"","family":"Kim","given":"Hyun Tae","non-dropping-particle":"","parse-names":false,"suffix":""},{"dropping-particle":"","family":"Kim","given":"Tae Hwan","non-dropping-particle":"","parse-names":false,"suffix":""},{"dropping-particle":"","family":"Kwon","given":"Tae Gyun","non-dropping-particle":"","parse-names":false,"suffix":""},{"dropping-particle":"","family":"Kim","given":"Bup Wan","non-dropping-particle":"","parse-names":false,"suffix":""}],"container-title":"Journal of Surgical Oncology","id":"ITEM-14","issue":"4","issued":{"date-parts":[["2014"]]},"page":"468-475","publisher":"John Wiley and Sons Inc.","title":"Impact of surgical wait time on oncologic outcomes in upper urinary tract urothelial carcinoma","type":"article-journal","volume":"110"},"uris":["http://www.mendeley.com/documents/?uuid=5e5ea202-0f64-3c84-8ce1-66af1083166d"]},{"id":"ITEM-15","itemData":{"DOI":"10.1016/j.jhep.2017.09.017","ISSN":"16000641","abstract":"Background &amp; Aims The Barcelona Clinic Liver Cancer (BCLC) guidelines recommend resection for very early and early single hepatocellular carcinoma (HCC) patients. It is not known whether a delay in resection from the time of diagnosis (the time to surgery [TTS], i.e. the elapsed time from diagnosis to surgery) affects outcomes. We aim to evaluate the impact of TTS on recurrence and survival outcomes in patients with HCC. Methods All patients resected for BCLC stage 0-A single HCC from 2006 to 2016 were studied to evaluate the impact of TTS on recurrence rate, recurrence-free survival (RFS), transplantability following recurrence, and intention-to-treat overall survival (ITT-OS). Propensity score matching (PSM) was further performed to ensure comparability. Results The study population included 100 patients. Surgery was performed between 0.6 and 77 months after diagnosis (median TTS: three months; interquartile range: 1.8–4.6 months). There was no post-operative mortality. Compared to those with TTS &lt;3 months, patients with TTS ≥3 months (70% of these patients had TTS 3–6 months) had a higher post-operative morbidity (36% vs. 16%, p = 0.02), a similar tumor recurrence rate (32% vs. 32%, p = 1.00), RFS (37% vs. 48%, p = 0.42), transplantability following tumor recurrence (63% vs. 50%, p = 0.48), and five-year ITT-OS (82% vs. 80%, p = 0.20). Similar results were observed after PSM. Conclusion Patients with BCLC stage 0-A single HCC can undergo surgery with TTS ≥3 months without impaired oncologic outcomes. An increase in the TTS within a safe range could allow time for proper evaluation before surgery, and ethical testing of new neoadjuvant treatments, aiming to reduce the high rate of tumor recurrence despite curative resection. Lay summary A delay of ≥3 months in time to resection after diagnosis in HCC patients meeting the European Association for the Study of Liver Disease/American Association for the Study of Liver Disease criteria for resection does not affect oncological and long-term outcomes compared to those with a delay to surgery of &lt;3 months.","author":[{"dropping-particle":"","family":"Lim","given":"Chetana","non-dropping-particle":"","parse-names":false,"suffix":""},{"dropping-particle":"","family":"Bhangui","given":"Prashant","non-dropping-particle":"","parse-names":false,"suffix":""},{"dropping-particle":"","family":"Salloum","given":"Chady","non-dropping-particle":"","parse-names":false,"suffix":""},{"dropping-particle":"","family":"Gómez-Gavara","given":"Concepción","non-dropping-particle":"","parse-names":false,"suffix":""},{"dropping-particle":"","family":"Lahat","given":"Eylon","non-dropping-particle":"","parse-names":false,"suffix":""},{"dropping-particle":"","family":"Luciani","given":"Alain","non-dropping-particle":"","parse-names":false,"suffix":""},{"dropping-particle":"","family":"Compagnon","given":"Philippe","non-dropping-particle":"","parse-names":false,"suffix":""},{"dropping-particle":"","family":"Calderaro","given":"Julien","non-dropping-particle":"","parse-names":false,"suffix":""},{"dropping-particle":"","family":"Feray","given":"Cyrille","non-dropping-particle":"","parse-names":false,"suffix":""},{"dropping-particle":"","family":"Azoulay","given":"Daniel","non-dropping-particle":"","parse-names":false,"suffix":""}],"container-title":"Journal of Hepatology","id":"ITEM-15","issue":"1","issued":{"date-parts":[["2018","1","1"]]},"page":"100-108","publisher":"Elsevier B.V.","title":"Impact of time to surgery in the outcome of patients with liver resection for BCLC 0-A stage hepatocellular carcinoma","type":"article-journal","volume":"68"},"uris":["http://www.mendeley.com/documents/?uuid=7eb9b16b-a154-3313-913f-15b4268bd965"]},{"id":"ITEM-16","itemData":{"DOI":"10.1056/NEJM199612263352601","ISSN":"00284793","abstract":"Background: Unsustained ventricular tachycardia in patients with previous myocardial infarction and left ventricular dysfunction is associated with a two-year mortality rate of about 30 percent. We studied, whether prophylactic therapy with an implanted cardioverter-defibrillator, as compared with conventional medical therapy, would improve survival in this high-risk group of patients. Methods: Over the course of five years, 196 patients in New York Heart Association functional class I, II, or III with prior myocardial infarction; a left ventricular ejection fraction ≤0.35; a documented episode of asymptomatic unsustained ventricular tachycardia; and inducible, nonsuppressible ventricular tachyarrhythmia on electrophysiologic study were randomly assigned to receive an implanted defibrillator (n=95) or conventional medical therapy (n= 101). We used a two-sided sequential design with death from any cause as the end point. Results: The base-line characteristics of the two treatment groups were similar. During an average follow-up of 27 months, there were 15 deaths in the defibrillator group (11 from cardiac causes) and 39 deaths in the conventional-therapy group (27 from cardiac causes) (hazard ratio for overall mortality, 0.46; 95 percent confidence interval, 0.26 to 0.82; P=0.009). There was no evidence that amiodarone, beta-blockers, or any other antiarrhythmic therapy had a significant influence on the observed hazard ratio. Conclusions: In patients with a prior myocardial infarction who are at high risk for ventricular tachyarrhythmia, prophylactic therapy with an implanted defibrillator leads to improved survival as compared with conventional medical therapy.","author":[{"dropping-particle":"","family":"Moss","given":"Arthur J.","non-dropping-particle":"","parse-names":false,"suffix":""},{"dropping-particle":"","family":"Jackson Hall","given":"W.","non-dropping-particle":"","parse-names":false,"suffix":""},{"dropping-particle":"","family":"Cannom","given":"David S.","non-dropping-particle":"","parse-names":false,"suffix":""},{"dropping-particle":"","family":"Daubert","given":"James P.","non-dropping-particle":"","parse-names":false,"suffix":""},{"dropping-particle":"","family":"Higgins","given":"Steven L.","non-dropping-particle":"","parse-names":false,"suffix":""},{"dropping-particle":"","family":"Klein","given":"Helmut","non-dropping-particle":"","parse-names":false,"suffix":""},{"dropping-particle":"","family":"Levine","given":"Joseph H.","non-dropping-particle":"","parse-names":false,"suffix":""},{"dropping-particle":"","family":"Saksena","given":"Sanjeev","non-dropping-particle":"","parse-names":false,"suffix":""},{"dropping-particle":"","family":"Waldo","given":"Albert L.","non-dropping-particle":"","parse-names":false,"suffix":""},{"dropping-particle":"","family":"Wilber","given":"David","non-dropping-particle":"","parse-names":false,"suffix":""},{"dropping-particle":"","family":"Brown","given":"Mary W.","non-dropping-particle":"","parse-names":false,"suffix":""},{"dropping-particle":"","family":"Heo","given":"Moonseong","non-dropping-particle":"","parse-names":false,"suffix":""}],"container-title":"New England Journal of Medicine","id":"ITEM-16","issue":"26","issued":{"date-parts":[["1996","12","26"]]},"page":"1933-1940","publisher":"N Engl J Med","title":"Improved survival with an implanted defibrillator in patients with coronary disease at high risk for ventricular arrhythmia","type":"article-journal","volume":"335"},"uris":["http://www.mendeley.com/documents/?uuid=6571e915-fab2-3979-b488-9847284c3e85"]},{"id":"ITEM-17","itemData":{"URL":"https://iknl.nl/kankersoorten","accessed":{"date-parts":[["2020","5","19"]]},"id":"ITEM-17","issued":{"date-parts":[["0"]]},"title":"Kankersoorten - IKNL","type":"webpage"},"uris":["http://www.mendeley.com/documents/?uuid=cad566b4-f449-3e5a-b620-68c46222fd62"]},{"id":"ITEM-18","itemData":{"DOI":"10.1016/j.ejvs.2016.05.008","ISSN":"15322165","PMID":"27374814","abstract":"Objective/Background Historical studies report high rupture rates in patients with nonoperated abdominal aortic aneurysms (AAAs) of &gt; 5.5 cm diameter, although a recent audit has questioned this. Methods This was a retrospective review of 138/764 (18%) patients with AAAs evaluated in a preassessment anaesthetic clinic (PAC) between 2006 and 2012, who either did not undergo elective AAA repair or who underwent deferred repair. The remaining 626 underwent repair. Patients with severe comorbidities (dementia, advanced malignancy, life-expectancy &lt; 1 year) and not referred to PAC were excluded. Results At a median of 27 months, 71 (52%) died, 36 (51%) following rupture. Cumulative survival, free from rupture or surgery for acute symptoms, was 96% at 1 year, 84% at 3 years, and 64% at 5 years, where baseline AAA diameters were 5.5–6.9 cm. For diameters ≥ 7 cm, survival, free from rupture, was 65% at 1 year, 29% at 3 years, and 0% at 5 years. Median interval to rupture was 47 months (AAA diameter 5.5–6.9 cm) and 21 months where baseline diameters were ≥ 7 cm. Rupture accounted for 32% of late deaths in patients with AAAs of 5.5–5.9 cm diameter, 46% in those with AAAs measuring 6.0–6.9 cm in diameter, and 71% in patients with AAA measuring ≥ 7 cm in diameter. Conclusion Approximately half of all late deaths in this nonoperated cohort were not AAA related, suggesting that even had repair been undertaken, it would not have prolonged patient survival. The incidence of rupture in “high-risk” patients with an AAA &lt; 7 cm diameter was &lt; 5% at 1 year, thereby giving ample time to optimise risk factors and improve pre-existing medical conditions prior to undertaking a deferred intervention. Even if these patients did not undergo surgical repair, the risk of late rupture was relatively low. By contrast, nonoperated patients with AAAs ≥ 7 cm in diameter face a very high risk of rupture and will probably benefit from elective surgery, with the caveat that a higher procedural risk might have to be incurred.","author":[{"dropping-particle":"","family":"Scott","given":"S. W.M.","non-dropping-particle":"","parse-names":false,"suffix":""},{"dropping-particle":"","family":"Batchelder","given":"A. J.","non-dropping-particle":"","parse-names":false,"suffix":""},{"dropping-particle":"","family":"Kirkbride","given":"D.","non-dropping-particle":"","parse-names":false,"suffix":""},{"dropping-particle":"","family":"Naylor","given":"A. R.","non-dropping-particle":"","parse-names":false,"suffix":""},{"dropping-particle":"","family":"Thompson","given":"J. P.","non-dropping-particle":"","parse-names":false,"suffix":""}],"container-title":"European Journal of Vascular and Endovascular Surgery","id":"ITEM-18","issue":"4","issued":{"date-parts":[["2016","10","1"]]},"page":"444-449","publisher":"W.B. Saunders Ltd","title":"Late Survival in Nonoperated Patients with Infrarenal Abdominal Aortic Aneurysm","type":"article-journal","volume":"52"},"uris":["http://www.mendeley.com/documents/?uuid=339c2c54-3766-37af-8d16-409b9d552af3"]},{"id":"ITEM-19","itemData":{"DOI":"10.1093/eurheartj/ehx633","author":[{"dropping-particle":"","family":"Nyboe","given":"Camilla","non-dropping-particle":"","parse-names":false,"suffix":""},{"dropping-particle":"","family":"Karunanithi","given":"Zarmiga","non-dropping-particle":"","parse-names":false,"suffix":""},{"dropping-particle":"","family":"Nielsen-Kudsk","given":"Jens Erik","non-dropping-particle":"","parse-names":false,"suffix":""},{"dropping-particle":"","family":"Hjortdal","given":"Vibeke E","non-dropping-particle":"","parse-names":false,"suffix":""}],"id":"ITEM-19","issued":{"date-parts":[["0"]]},"title":"Long-term mortality in patients with atrial septal defect: a nationwide cohort-study","type":"article-journal"},"uris":["http://www.mendeley.com/documents/?uuid=314e580f-8580-359a-a40c-93755928f4b9"]},{"id":"ITEM-20","itemData":{"DOI":"10.1097/01.sla.0000234893.88045.dc","ISSN":"00034932","abstract":"OBJECTIVE: The proper role of endovascular abdominal aortic aneurysm repair (EVAR) remains controversial, largely due to uncertain late results. We reviewed a 12-year experience with EVAR to document late outcomes. METHODS: During the interval January 7, 1994 through December 31, 2005, 873 patients underwent EVAR utilizing 10 different stent graft devices. Primary outcomes examined included operative mortality, aneurysm rupture, aneurysm-related mortality, open surgical conversion, and late survival rates. The incidence of endoleak, migration, aneurysm enlargement, and graft patency was also determined. Finally, the need for reintervention and success of such secondary procedures were evaluated. Kaplan-Meier and multivariate methodology were used for analysis. RESULTS: Mean patient age was 75.7 years (range, 49-99 years); 81.4% were male. Mean follow-up was 27 months; 39.3% of patients had 2 or more major comorbidities, and 19.5% would be categorized as unfit for open repair. On an intent-to-treat basis, device deployment was successful in 99.3%. Thirty-day mortality was 1.8%. By Kaplan-Meier analysis, freedom from AAA rupture was 97.6% at 5 years and 94% at 9 years. Significant risk factors for late AAA rupture included female gender (odds ratio OR, 6.9; P = 0.004) and device-related endoleak (OR, 16.06; P = 0.009). Aneurysm-related death was avoided in 96.1% of patients, with the need for any reintervention (OR, 5.7 P = 0.006), family history of aneurysmal disease (OR, 9.5; P = 0.075), and renal insufficiency (OR, 7.1; P = 0.003) among its most important predictors. 87 (10%) patients required reintervention, with 92% of such procedures being catheter-based and a success rate of 84%. Significant predictors of reintervention included use of first-generation devices (OR, 1.2; P &lt; 0.01) and late onset endoleak (OR, 64; P &lt; 0.001). Current generation stent grafts correlated with significantly improved outcomes. Cumulative freedom from conversion to open repair was 93.3% at 5 through 9 years, with the need for prior reintervention (OR, 16.7; P = 0.001) its most important predictor. Cumulative survival was 52% at 5 years. CONCLUSIONS: EVAR using contemporary devices is a safe, effective, and durable method to prevent AAA rupture and aneurysm-related death. Assuming suitable AAA anatomy, these data justify a broad application of EVAR across a wide spectrum of patients. Copyright © 2006 by Lippincott Williams &amp; Wilkins.","author":[{"dropping-particle":"","family":"Brewster","given":"David C.","non-dropping-particle":"","parse-names":false,"suffix":""},{"dropping-particle":"","family":"Jones","given":"John E.","non-dropping-particle":"","parse-names":false,"suffix":""},{"dropping-particle":"","family":"Chung","given":"Thomas K.","non-dropping-particle":"","parse-names":false,"suffix":""},{"dropping-particle":"","family":"Lamuraglia","given":"Glenn M.","non-dropping-particle":"","parse-names":false,"suffix":""},{"dropping-particle":"","family":"Kwolek","given":"Christopher J.","non-dropping-particle":"","parse-names":false,"suffix":""},{"dropping-particle":"","family":"Watkins","given":"Michael T.","non-dropping-particle":"","parse-names":false,"suffix":""},{"dropping-particle":"","family":"Hodgman","given":"Thomas M.","non-dropping-particle":"","parse-names":false,"suffix":""},{"dropping-particle":"","family":"Cambria","given":"Richard P.","non-dropping-particle":"","parse-names":false,"suffix":""}],"container-title":"Annals of Surgery","id":"ITEM-20","issue":"3","issued":{"date-parts":[["2006","9"]]},"page":"426-436","publisher":"Ann Surg","title":"Long-term outcomes after endovascular abdominal aortic aneurysm repair: The First Decade","type":"article","volume":"244"},"uris":["http://www.mendeley.com/documents/?uuid=7f42e9e8-8fe5-3398-b4ec-b2088949ba2e"]},{"id":"ITEM-21","itemData":{"DOI":"10.1016/j.ehj.2003.10.022","ISSN":"0195668X","abstract":"Permanent cardiac pacing is the treatment of choice in severe and symptomatic bradycardia. To determine factors associated with longer survival we analysed the survival times and baseline characteristics of 6505 patients after pacemaker implantation. This longitudinal study with 30 years of follow-up was performed in a single centre university hospital with all-cause mortality as the end-point. In 6505 patients we analysed a total of 30 948 years of patient follow-up, median survival was 101.9 months (</w:instrText>
      </w:r>
      <w:r w:rsidR="00100057">
        <w:rPr>
          <w:rFonts w:ascii="Cambria Math" w:hAnsi="Cambria Math" w:cs="Cambria Math"/>
          <w:lang w:val="en-US"/>
        </w:rPr>
        <w:instrText>∼</w:instrText>
      </w:r>
      <w:r w:rsidR="00100057">
        <w:rPr>
          <w:lang w:val="en-US"/>
        </w:rPr>
        <w:instrText>8.5 years), with 44.8% of patients alive after 10 years and 21.4% alive after 20 years. In all subgroups women had a significantly longer survival than men (118 vs 91.7 months, P&lt;0.0001), despite a markedly higher age at implantation (73.2 years vs 71 years, P&lt;0.0001). Survival of patients with sick-sinus-syndrome was significantly better than in patients with high degree AV-block, which in turn, was better than survival of patients with atrial fibrillation (132.9 months vs 94.2 months vs 85.1 months, P&lt;0.0001). Multivariate analysis revealed several independent factors: age, gender, decade of implantation, type of pacemaker, index arrhythmia and initial symptoms. Interestingly, if only the patients of the last decade were analysed multivariately, neither pacing mode nor index arrhythmia were independently associated with survival. In conclusion, survival of patients with pacemakers is independently influenced by several baseline characteristics which can identify patients with very long survival. © 2003 Published by Elsevier Ltd on behalf of The European Society of Cardiology.","author":[{"dropping-particle":"","family":"Brunner","given":"Michael","non-dropping-particle":"","parse-names":false,"suffix":""},{"dropping-particle":"","family":"Olschewski","given":"Manfred","non-dropping-particle":"","parse-names":false,"suffix":""},{"dropping-particle":"","family":"Geibeli","given":"Annette","non-dropping-particle":"","parse-names":false,"suffix":""},{"dropping-particle":"","family":"Bode","given":"Christoph","non-dropping-particle":"","parse-names":false,"suffix":""},{"dropping-particle":"","family":"Zehender","given":"Manfred","non-dropping-particle":"","parse-names":false,"suffix":""}],"container-title":"European Heart Journal","id":"ITEM-21","issue":"1","issued":{"date-parts":[["2004","1"]]},"page":"88-95","publisher":"Eur Heart J","title":"Long-term survival after pacemaker implantation: Prognostic importance of gender and baseline patient characteristics","type":"article-journal","volume":"25"},"uris":["http://www.mendeley.com/documents/?uuid=abc45e8f-9947-3dd6-b87f-cd530a729e25"]},{"id":"ITEM-22","itemData":{"DOI":"10.1056/NEJMoa012175","ISSN":"00284793","PMID":"11794191","abstract":"Background: Implantable left ventricular assist devices have benefited patients with end-stage heart failure as a bridge to cardiac transplantation, but their long-term use for the purpose of enhancing survival and the quality of life has not been evaluated. Methods: We randomly assigned 129 patients with end-stage heart failure who were ineligible for cardiac transplantation to receive a left ventricular assist device (68 patients) or optimal medical management (61). All patients had symptoms of New York Heart Association class IV heart failure. Results: Kaplan-Meier survival analysis showed a reduction of 48 percent in the risk of death from any cause in the group that received left ventricular assist devices as compared with the medical-therapy group (relative risk, 0.52; 95 percent confidence interval, 0.34 to 0.78; P = 0.001). The rates of survival at one year were 52 percent in the device group and 25 percent in the medical-therapy group (P = 0.002), and the rates at two years were 23 percent and 8 percent (P = 0.09), respectively. The frequency of serious adverse events in the device group was 2.35 (95 percent confidence interval, 1.86 to 2.95) times that in the medical-therapy group, with a predominance of infection, bleeding, and malfunction of the device. The quality of life was significantly improved at one year in the device group. Conclusions: The use of a left ventricular assist device in patients with advanced heart failure resulted in a clinically meaningful survival benefit and an improved quality of life. A left ventricular assist device is an acceptable alternative therapy in selected patients who are not candidates for cardiac transplantation. Copyright © 2001 Massachusetts Medical Society.","author":[{"dropping-particle":"","family":"Rose","given":"Eric A.","non-dropping-particle":"","parse-names":false,"suffix":""},{"dropping-particle":"","family":"Gelijns","given":"Annetine C.","non-dropping-particle":"","parse-names":false,"suffix":""},{"dropping-particle":"","family":"Moskowitz","given":"Alan J.","non-dropping-particle":"","parse-names":false,"suffix":""},{"dropping-particle":"","family":"Heitjan","given":"Daniel F.","non-dropping-particle":"","parse-names":false,"suffix":""},{"dropping-particle":"","family":"Stevenson","given":"Lynne W.","non-dropping-particle":"","parse-names":false,"suffix":""},{"dropping-particle":"","family":"Dembitsky","given":"Walter","non-dropping-particle":"","parse-names":false,"suffix":""},{"dropping-particle":"","family":"Long","given":"James W.","non-dropping-particle":"","parse-names":false,"suffix":""},{"dropping-particle":"","family":"Ascheim","given":"Deborah D.","non-dropping-particle":"","parse-names":false,"suffix":""},{"dropping-particle":"","family":"Tierney","given":"Anita R.","non-dropping-particle":"","parse-names":false,"suffix":""},{"dropping-particle":"","family":"Levitan","given":"Ronald G.","non-dropping-particle":"","parse-names":false,"suffix":""},{"dropping-particle":"","family":"Watson","given":"John T.","non-dropping-particle":"","parse-names":false,"suffix":""},{"dropping-particle":"","family":"Ronan","given":"Nuala S.","non-dropping-particle":"","parse-names":false,"suffix":""},{"dropping-particle":"","family":"Shapiro","given":"Peter A.","non-dropping-particle":"","parse-names":false,"suffix":""},{"dropping-particle":"","family":"Lazar","given":"Ronald M.","non-dropping-particle":"","parse-names":false,"suffix":""},{"dropping-particle":"","family":"Miller","given":"Leslie W.","non-dropping-particle":"","parse-names":false,"suffix":""},{"dropping-particle":"","family":"Gupta","given":"Lopa","non-dropping-particle":"","parse-names":false,"suffix":""},{"dropping-particle":"","family":"Desvigne-Nickens","given":"Patrice","non-dropping-particle":"","parse-names":false,"suffix":""},{"dropping-particle":"","family":"Meier","given":"Paul","non-dropping-particle":"","parse-names":false,"suffix":""},{"dropping-particle":"","family":"Howard Frazier","given":"O.","non-dropping-particle":"","parse-names":false,"suffix":""},{"dropping-particle":"","family":"Desvigne-Nickens","given":"Patrice","non-dropping-particle":"","parse-names":false,"suffix":""},{"dropping-particle":"","family":"Oz","given":"Mehmet C.","non-dropping-particle":"","parse-names":false,"suffix":""},{"dropping-particle":"","family":"Poirier","given":"Victor L.","non-dropping-particle":"","parse-names":false,"suffix":""}],"container-title":"New England Journal of Medicine","id":"ITEM-22","issue":"20","issued":{"date-parts":[["2001","11","15"]]},"page":"1435-1443","publisher":"N Engl J Med","title":"Long-term use of a left ventricular assist device for end-stage heart failure","type":"article-journal","volume":"345"},"uris":["http://www.mendeley.com/documents/?uuid=8f0a0712-b9f0-37ae-af0b-9675acf4adff"]},{"id":"ITEM-23","itemData":{"DOI":"10.1016/j.clgc.2018.11.003","ISSN":"19380682","abstract":"We studied the effect of radical cystectomy (RC) on cancer-specific mortality and overall mortality in contemporary metastatic urothelial carcinoma of the bladder (mUCB) patients. Additionally, we analyzed the role of lymph node dissection (LND) in the same context. We found that RC plus extended LND is associated with better survival outcomes relative to no local treatment in mUCB patients.","author":[{"dropping-particle":"","family":"Mazzone","given":"Elio","non-dropping-particle":"","parse-names":false,"suffix":""},{"dropping-particle":"","family":"Preisser","given":"Felix","non-dropping-particle":"","parse-names":false,"suffix":""},{"dropping-particle":"","family":"Nazzani","given":"Sebastiano","non-dropping-particle":"","parse-names":false,"suffix":""},{"dropping-particle":"","family":"Tian","given":"Zhe","non-dropping-particle":"","parse-names":false,"suffix":""},{"dropping-particle":"","family":"Fossati","given":"Nicola","non-dropping-particle":"","parse-names":false,"suffix":""},{"dropping-particle":"","family":"Gandaglia","given":"Giorgio","non-dropping-particle":"","parse-names":false,"suffix":""},{"dropping-particle":"","family":"Gallina","given":"Andrea","non-dropping-particle":"","parse-names":false,"suffix":""},{"dropping-particle":"","family":"Soulieres","given":"Denis","non-dropping-particle":"","parse-names":false,"suffix":""},{"dropping-particle":"","family":"Tilki","given":"Derya","non-dropping-particle":"","parse-names":false,"suffix":""},{"dropping-particle":"","family":"Montorsi","given":"Francesco","non-dropping-particle":"","parse-names":false,"suffix":""},{"dropping-particle":"","family":"Shariat","given":"Shahrokh F.","non-dropping-particle":"","parse-names":false,"suffix":""},{"dropping-particle":"","family":"Saad","given":"Fred","non-dropping-particle":"","parse-names":false,"suffix":""},{"dropping-particle":"","family":"Briganti","given":"Alberto","non-dropping-particle":"","parse-names":false,"suffix":""},{"dropping-particle":"","family":"Karakiewicz","given":"Pierre I.","non-dropping-particle":"","parse-names":false,"suffix":""}],"container-title":"Clinical Genitourinary Cancer","id":"ITEM-23","issue":"2","issued":{"date-parts":[["2019","4","1"]]},"page":"105-113.e2","publisher":"Elsevier Inc.","title":"More Extensive Lymph Node Dissection Improves Survival Benefit of Radical Cystectomy in Metastatic Urothelial Carcinoma of the Bladder","type":"article-journal","volume":"17"},"uris":["http://www.mendeley.com/documents/?uuid=42bdb6f7-931b-3eda-ac81-724266c597aa"]},{"id":"ITEM-24","itemData":{"DOI":"10.1016/j.radonc.2019.01.027","ISSN":"18790887","abstract":"Purpose: Although stereotactic body radiation therapy (SBRT) is the standard of care for inoperable early-stage non-small cell lung carcinoma (NSCLC), its role for medically operable patients remains controversial. To address this knowledge gap, we conducted a multi-institutional study to assess post-SBRT disease control and survival outcomes in medically operable patients. Methods: We conducted a retrospective cohort study including patients with biopsy-proven cT1-2N0M0 NSCLC treated with definitive SBRT (2006–2015). Per patient charts, inoperability referred to documentation of poor surgical candidacy with a given rationale for lack of resection. Charts of operable patients contained documentation of patients refusing surgery or choosing SBRT, without a documented rationale for inoperability. Subjects were excluded in cases of ambiguity regarding the aforementioned definitions and/or lack of clearly documented operability status. Endpoints included local failure (LF) and regional-distant failure, both evaluated with Fine and Gray competing risks regression; Kaplan-Meier methodology analyzed overall survival (OS) and progression-free survival (PFS). Results: Of 952 patients, 408 (42.9%) were operable, and 544 (57.1%) were inoperable. Median follow-up was 22 months. Two-year LF was 9.7% in operable patients and 8.2% in inoperable patients (p = 0.36). There was no statistical difference in regional-distant failure (p = 0.55) between cohorts. Operable patients experienced statistically higher OS (p = 0.04), but not PFS (p = 0.11). Respective 1-, 2-, and 3-year OS in operable patients were 85.4%, 66.2%, and 51.2%. Conclusions: Although patients with operable NSCLC experience higher OS than their inoperable counterparts, disease-related outcomes are similar. These results may better inform shared decision-making between medically operable patients and their multidisciplinary providers.","author":[{"dropping-particle":"","family":"Kann","given":"Benjamin H.","non-dropping-particle":"","parse-names":false,"suffix":""},{"dropping-particle":"","family":"Verma","given":"Vivek","non-dropping-particle":"","parse-names":false,"suffix":""},{"dropping-particle":"","family":"Stahl","given":"John M.","non-dropping-particle":"","parse-names":false,"suffix":""},{"dropping-particle":"","family":"Ross","given":"Rudi","non-dropping-particle":"","parse-names":false,"suffix":""},{"dropping-particle":"","family":"Dosoretz","given":"Arie P.","non-dropping-particle":"","parse-names":false,"suffix":""},{"dropping-particle":"","family":"Shafman","given":"Timothy D.","non-dropping-particle":"","parse-names":false,"suffix":""},{"dropping-particle":"","family":"Gross","given":"Cary P.","non-dropping-particle":"","parse-names":false,"suffix":""},{"dropping-particle":"","family":"Park","given":"Henry S.","non-dropping-particle":"","parse-names":false,"suffix":""},{"dropping-particle":"","family":"Yu","given":"James B.","non-dropping-particle":"","parse-names":false,"suffix":""},{"dropping-particle":"","family":"Decker","given":"Roy H.","non-dropping-particle":"","parse-names":false,"suffix":""}],"container-title":"Radiotherapy and Oncology","id":"ITEM-24","issued":{"date-parts":[["2019","5","1"]]},"page":"44-49","publisher":"Elsevier Ireland Ltd","title":"Multi-institutional analysis of stereotactic body radiation therapy for operable early-stage non-small cell lung carcinoma","type":"article-journal","volume":"134"},"uris":["http://www.mendeley.com/documents/?uuid=e3c4f66b-3432-3448-b2c2-426c08f7fdbf"]},{"id":"ITEM-25","itemData":{"DOI":"10.18632/oncotarget.20180","ISSN":"19492553","abstract":"Background: There is a high incidence rate of upper tract urothelial carcinoma (UTUC) in patients on dialysis. However, the studies about nephroureterectomy (NU) in this high surgical risk group are limited. The aim of this study is to investigate the outcomes of NU in this population. Results: There were total 931 patients enrolled and 218, 582, 131 patients were non-NU, unilateral and one-stage bilateral NU, respectively. NU provided better 5-year overall survival (66% versus 51% in non-NU, P = 0.001). 19.7% of patients with unilateral NU had successive contralateral NU with a mean interval period of 695 days. Even for the elderly, there were no significant difference in duration of hospitalization, 30-and 90-day mortality between unilateral and bilateral NU. Materials and Methods: Patients on dialysis with UTUC between January 1998 and December 2012 were assessed from the nationwide cohort of Taiwan National Health Insurance Research Database. We classified these patients into non-NU and NU groups. In NU group, we analyzed clinical outcomes of patient groups between different NU types and surgical methods. Conclusions: Although the high surgical risk in patients on dialysis with UTUC, NU provided better 5-year overall survival. One-stage bilateral NU both provides comparable safety profile and avoids 19.7% of successive contralateral NU in less than two years. Even in the elderly, one-stage bilateral NU is safe and feasible.","author":[{"dropping-particle":"","family":"Huang","given":"Cih En","non-dropping-particle":"","parse-names":false,"suffix":""},{"dropping-particle":"","family":"Yang","given":"Yao Hsu","non-dropping-particle":"","parse-names":false,"suffix":""},{"dropping-particle":"","family":"Chen","given":"Wen Cheng","non-dropping-particle":"","parse-names":false,"suffix":""},{"dropping-particle":"","family":"Huang","given":"Kuo Tsai","non-dropping-particle":"","parse-names":false,"suffix":""},{"dropping-particle":"","family":"Chen","given":"Pau Chung","non-dropping-particle":"","parse-names":false,"suffix":""},{"dropping-particle":"","family":"Tsai","given":"Ying Huang","non-dropping-particle":"","parse-names":false,"suffix":""},{"dropping-particle":"","family":"Lin","given":"Wei Yu","non-dropping-particle":"","parse-names":false,"suffix":""}],"container-title":"Oncotarget","id":"ITEM-25","issue":"45","issued":{"date-parts":[["2017"]]},"page":"79876-79883","publisher":"Impact Journals LLC","title":"Nephroureterectomy increase 5 year survival in patients on dialysis with upper urinary tract urothelial carcinoma","type":"article-journal","volume":"8"},"uris":["http://www.mendeley.com/documents/?uuid=fe9ac5fe-55b5-3d02-beaf-dcf5f8129f9e"]},{"id":"ITEM-26","itemData":{"URL":"https://nederlandsehartregistratie.nl/","accessed":{"date-parts":[["2020","5","19"]]},"id":"ITEM-26","issued":{"date-parts":[["0"]]},"title":"NHR","type":"webpage"},"uris":["http://www.mendeley.com/documents/?uuid=172f5ac7-11fa-310e-af92-d34588c9be64"]},{"id":"ITEM-27","itemData":{"DOI":"10.1016/j.ygyno.2016.04.026","ISSN":"10956859","abstract":"Purpose To identify prevalence, correlates and survival implications of non-surgically managed epithelial ovarian cancer (EOC). Methods The National Cancer Database (NCDB) was queried for EOC cases between 2003 and 2011. Type of treatment, survival data, reasons for non-surgical treatment, clinicopathologic and process-based factors were collected. Logistic regression identified independent predictors of surgical treatment; Cox proportional hazards regression modeled association between time to death and receipt of surgery. Results 172,687 of 210,667 patients (82%) received surgical treatment for EOC. 95% of patients treated non-surgically had stage III, stage IV or unknown stage disease. The reason for non-surgical treatment was unclear in 80% of cases. Black race and uninsurance were significantly associated with non-surgical treatment. Median survival time was 57.4 months (95% CI: 56.8-57.9) for surgery with or without systemic treatment compared to 11.9 months (95% CI: 11.6-12.2) for systemic treatment alone and 1.4 months (95% CI: 1.3-1.4) for no treatment. Relative to surgical treatment, the adjusted hazard ratio for death associated with systemic treatment alone was 1.9 (p &lt; 0.001); hazard ratio for untreated patients was 4.7 (p &lt; 0.001). Among 29,921 patients older than 75 with Stage III/IV disease, 21.5% received only systemic treatment; 22.8% were entirely untreated. Conclusion 18% of EOC patients in the NCDB did not receive surgical treatment. These patients experienced significantly worsened survival. Prospective investigation is needed to determine how often apparent deviation from best-practices guidelines is clinically appropriate. Non-surgically treated patients may be at risk for poor access to gynecologic oncology care and deserve further study.","author":[{"dropping-particle":"","family":"Shalowitz","given":"David I.","non-dropping-particle":"","parse-names":false,"suffix":""},{"dropping-particle":"","family":"Epstein","given":"Andrew J.","non-dropping-particle":"","parse-names":false,"suffix":""},{"dropping-particle":"","family":"Ko","given":"Emily M.","non-dropping-particle":"","parse-names":false,"suffix":""},{"dropping-particle":"","family":"Giuntoli","given":"Robert L.","non-dropping-particle":"","parse-names":false,"suffix":""}],"container-title":"Gynecologic Oncology","id":"ITEM-27","issue":"1","issued":{"date-parts":[["2016","7","1"]]},"page":"30-37","publisher":"Academic Press Inc.","title":"Non-surgical management of ovarian cancer: Prevalence and implications","type":"article-journal","volume":"142"},"uris":["http://www.mendeley.com/documents/?uuid=a4150b77-aa7f-39a9-af71-8210406c6ad8"]},{"id":"ITEM-28","itemData":{"DOI":"10.1007/s00405-018-5027-z","ISSN":"14344726","abstract":"Introduction: Transoral laser microsurgery (TLM) has become the standard approach for treatment of early-stage laryngeal carcinoma in most institutions due to their good oncological and functional results with few local complications. The purpose of this study was to analyze the oncological and functional results of TLM in the treatment of laryngeal tumors at our Hospital. Materials and methods: Patients with laryngeal squamous cell carcinoma (LSCC) treated from 1998 to 2013 with TLM with curative intention, and with a minimum follow-up of 24 months, were reviewed. Results: 203 patients with LSCC were included. 195 patients were men (96%) and 8 women (4%), with a mean age of 63 years. The series includes 134 (66%) T1, 40 (20%) T2, and 29 (14%) T3-classified tumors. 116 tumors (57%) were in the glottis, 79 (39%) in the supraglottis and 8 (4%) in the anterior commissure. 16 patients (8%) received adjuvant radiotherapy. Initial local control was obtained in 75.5% of patients. The 5-year overall survival rate was 84% and the 5-year disease-specific survival was 90%. The presence of nodal metastasis (p &lt; 0.001) and the involvement of the surgical margins (p = 0.004) were associated with a lower disease-specific survival in the multivariate analysis. All but three patients with local control of the disease reassumed oral diet, and none were tracheostomy-dependent. The 5-year laryngeal preservation rate was 85%. Conclusions: TLM is a minimally invasive treatment for early and moderately-advanced laryngeal carcinomas, with good oncologic and functional outcomes, and few complications as well.","author":[{"dropping-particle":"","family":"Pedregal-Mallo","given":"Daniel","non-dropping-particle":"","parse-names":false,"suffix":""},{"dropping-particle":"","family":"Sánchez Canteli","given":"Mario","non-dropping-particle":"","parse-names":false,"suffix":""},{"dropping-particle":"","family":"López","given":"Fernando","non-dropping-particle":"","parse-names":false,"suffix":""},{"dropping-particle":"","family":"Álvarez-Marcos","given":"César","non-dropping-particle":"","parse-names":false,"suffix":""},{"dropping-particle":"","family":"Llorente","given":"José Luis","non-dropping-particle":"","parse-names":false,"suffix":""},{"dropping-particle":"","family":"Rodrigo","given":"Juan Pablo","non-dropping-particle":"","parse-names":false,"suffix":""}],"container-title":"European Archives of Oto-Rhino-Laryngology","id":"ITEM-28","issue":"8","issued":{"date-parts":[["2018","8","1"]]},"page":"2071-2077","publisher":"Springer Verlag","title":"Oncological and functional outcomes of transoral laser surgery for laryngeal carcinoma","type":"article-journal","volume":"275"},"uris":["http://www.mendeley.com/documents/?uuid=5a7c1621-bdbb-3fe7-b0b5-36ccd7560b5b"]},{"id":"ITEM-29","itemData":{"DOI":"10.1111/ajt.14559","ISSN":"16006143","PMID":"29292603","abstract":"Data on adult liver transplants performed in the US in 2016 are no-table for (1) the largest total number of transplants performed (7841); (2) the shortest median waiting time in recent history (11.3 months); (3) continued reduction in waitlist registrations and transplants for hepatitis C-related indications; (4) increasing numbers of patients whose clinical profiles are consistent with non-alcoholic fatty liver disease; and (5) equilibration of transplant rates in patients with and without hepatocellular carcinoma. Despite the increase in the number of available organs, waitlist mortality remained an important concern. Graft survival rates continued to improve. In 2016, 723 new active candidates were added to the pediatric liver transplant waiting list, down from a peak of 826 in 2005. The number of prevalent candidates (on the list on December 31 of the given year) was stable, 408 active and 169 inactive. The number of pediatric living donor liver transplants decreased from a peak of 79 in 2015 to 62 in 2016, with most from donors closely related to the recipients. Graft survival continued to improve over the past decade among recipients of deceased donor and living donor livers.","author":[{"dropping-particle":"","family":"Kim","given":"W. R.","non-dropping-particle":"","parse-names":false,"suffix":""},{"dropping-particle":"","family":"Lake","given":"J. R.","non-dropping-particle":"","parse-names":false,"suffix":""},{"dropping-particle":"","family":"Smith","given":"J. M.","non-dropping-particle":"","parse-names":false,"suffix":""},{"dropping-particle":"","family":"Schladt","given":"D. P.","non-dropping-particle":"","parse-names":false,"suffix":""},{"dropping-particle":"","family":"Skeans","given":"M. A.","non-dropping-particle":"","parse-names":false,"suffix":""},{"dropping-particle":"","family":"Harper","given":"A. M.","non-dropping-particle":"","parse-names":false,"suffix":""},{"dropping-particle":"","family":"Wainright","given":"J. L.","non-dropping-particle":"","parse-names":false,"suffix":""},{"dropping-particle":"","family":"Snyder","given":"J. J.","non-dropping-particle":"","parse-names":false,"suffix":""},{"dropping-particle":"","family":"Israni","given":"A. K.","non-dropping-particle":"","parse-names":false,"suffix":""},{"dropping-particle":"","family":"Kasiske","given":"B. L.","non-dropping-particle":"","parse-names":false,"suffix":""}],"container-title":"American Journal of Transplantation","id":"ITEM-29","issued":{"date-parts":[["2018","1","1"]]},"page":"172-253","publisher":"Blackwell Publishing Ltd","title":"OPTN/SRTR 2016 Annual Data Report: Liver","type":"article-journal","volume":"18"},"uris":["http://www.mendeley.com/documents/?uuid=40b3f2d1-0127-3051-a537-c173b00f536d"]},{"id":"ITEM-30","itemData":{"DOI":"10.1067/mva.2001.112210","ISSN":"07415214","abstract":"Objective: The purpose of this study was to delineate the natural history of claudication and determine risk factors for death. Methods: We reviewed the key outcomes (death, revascularization, amputation) in 2777 male patients with claudication identified over 15 years at a Veterans Administration hospital with both clinical and noninvasive criteria. Patients with rest pain or ulcers were excluded. Data were analyzed with life-table and Cox hazard models. Results: The mean follow-up was 47 months. The cohort exhibited a mortality rate of 12% per year, which was significantly (P &lt; .05) more than the age-adjusted US male population. Among the deaths in which the cause was known, 66% were due to heart disease. We examined several baseline risk factors in a multivariate Cox model. Four were significant (P &lt; .01) independent predictors of death: older age (relative risk [RR] = 1.3 per decade), lower ankle-brachial index (RR = 1.2 for 0.2 change), diabetes requiring medication (RR = 1.4), and stroke (RR = 1.4). The model can be used to estimate the mortality rate for specific patients. Surprisingly, a history of angina and myocardial infarction was not a significant predictor. Major and minor amputations had a 10-year cumulative rate less than 10%. Revascularization procedures occurred with a 10-year cumulative rate of 18%. Conclusions: We found a high mortality rate in this large cohort and four independent risk factors that have a large impact on survival. Risk stratification with our model may be useful in determining an overall therapeutic plan for claudicants. A history of angina and myocardial infarction was not a useful predictor of death, suggesting that many patients in our cohort presented with claudication before having coronary artery symptoms. Our data also indicate that claudicants have a low risk of major amputation at 10-year follow-up.","author":[{"dropping-particle":"","family":"Muluk","given":"Satish C.","non-dropping-particle":"","parse-names":false,"suffix":""},{"dropping-particle":"","family":"Muluk","given":"Visala S.","non-dropping-particle":"","parse-names":false,"suffix":""},{"dropping-particle":"","family":"Kelley","given":"Mary E.","non-dropping-particle":"","parse-names":false,"suffix":""},{"dropping-particle":"","family":"Whittle","given":"Jeffrey C.","non-dropping-particle":"","parse-names":false,"suffix":""},{"dropping-particle":"","family":"Tierney","given":"Jill A.","non-dropping-particle":"","parse-names":false,"suffix":""},{"dropping-particle":"","family":"Webster","given":"Marshall W.","non-dropping-particle":"","parse-names":false,"suffix":""},{"dropping-particle":"","family":"Makaroun","given":"Michel S.","non-dropping-particle":"","parse-names":false,"suffix":""}],"container-title":"Journal of Vascular Surgery","id":"ITEM-30","issue":"2","issued":{"date-parts":[["2001"]]},"page":"251-258","publisher":"Mosby Inc.","title":"Outcome events in patients with claudication: A 15-year study in 2777 patients","type":"article-journal","volume":"33"},"uris":["http://www.mendeley.com/documents/?uuid=44d80eed-e3ea-3a86-88e7-9fc076aa3914"]},{"id":"ITEM-31","itemData":{"DOI":"10.1080/0284186X.2016.1253863","ISSN":"1651226X","abstract":"Background: We report long-term outcomes of patients treated with primary radiotherapy (RT) or surgery and adjuvant RT for salivary gland malignancies. Materials and methods: From 1964 to 2012, 291 patients received primary RT (n = 67) or RT combined with surgery (n = 224). Results: The 5-, 10-, and 15-year local control, local-regional control, distant metastasis-free survival, cause-specific survival and overall survival rates were 82%, 77% and 73%; 77%, 72% and 67%; 74%, 70% and 70%; 70%, 59% and 54%; and 63%, 47% and 38%, respectively. Per multivariate analysis, combined surgery and RT and T stage impacted local control; overall stage and combined surgery and RT impacted local-regional control; overall stage impacted distant metastasis-free survival; and overall stage, node positivity, clinical nerve invasion, and surgery and RT impacted cause-specific and overall survival. Five percent of patients experienced grade 3 or worse toxicity. Conclusion: Combined surgery and RT improves local control, local-regional control, and cause-specific survival compared with primary RT for salivary tumors.","author":[{"dropping-particle":"","family":"Holtzman","given":"Adam","non-dropping-particle":"","parse-names":false,"suffix":""},{"dropping-particle":"","family":"Morris","given":"Christopher G.","non-dropping-particle":"","parse-names":false,"suffix":""},{"dropping-particle":"","family":"Amdur","given":"Robert J.","non-dropping-particle":"","parse-names":false,"suffix":""},{"dropping-particle":"","family":"Dziegielewski","given":"Peter T.","non-dropping-particle":"","parse-names":false,"suffix":""},{"dropping-particle":"","family":"Boyce","given":"Brian","non-dropping-particle":"","parse-names":false,"suffix":""},{"dropping-particle":"","family":"Mendenhall","given":"William M.","non-dropping-particle":"","parse-names":false,"suffix":""}],"container-title":"Acta Oncologica","id":"ITEM-31","issue":"3","issued":{"date-parts":[["2017","3","4"]]},"page":"484-489","publisher":"Taylor and Francis Ltd","title":"Outcomes after primary or adjuvant radiotherapy for salivary gland carcinoma","type":"article-journal","volume":"56"},"uris":["http://www.mendeley.com/documents/?uuid=fcb2831e-7dac-3793-afe4-94cf3dc24b51"]},{"id":"ITEM-32","itemData":{"DOI":"10.1002/cncr.24433","ISSN":"0008543X","abstract":"BACKGROUND: Blacks are affected disproportionately by pancreatic adenocarcinoma and have been linked with poor survival. Surgical resection remains the only potential curative option. If surgical disparities exist, then they may provide insight into outcome discrepancies. METHODS: Patients with pancreatic adenocarcinoma were identified using the National Cancer Institute's Surveillance, Epidemiology, and End Results data from 1992 to 2002. Univariate analyses were used to compare demographics, tumor characteristics, and surgical data; and logistic regression was used to determine independent predictors for recommendation/ performance of surgery. Kaplan-Meier survival was assessed, and a Cox proportional hazards model was used to examine adjusted predictors of survival. RESULTS: In total, 27,828 patients were identified; 81.4% were white, 11.5% were black, 7.2% were of other race. White patients and black patients presented with similar stage and had surgery recommended at similar rates (34.5% vs 34%, respectively; P=.57). Black patients underwent fewer resections (10.6% vs 12.7%; P&lt;.001). Multivariate analysis confirmed that black patients were less likely to undergo resection (adjusted odds ratio, 0.69; 95% confidence interval [95% CI], 0.57-0.84). Overall, black patients had worse univariate survival. The survival among black patients who underwent resection did not differ statistically from the survival of similar white patients, although the median survival trended lower (11 months vs 13 months; P=.13). In a multivariate Cox model, black race predicted worse survival (hazards ratio, 1.11; 95% CI, 1.07-1.16), and pancreatic resection was protective (hazards ratio, 0.56; 95% CI, 0.53-0.59). CONCLUSIONS: Black and white patients with pancreatic adenocarcinoma presented with similar stages and were recommended for pancreatectomy at similar rates, yet black patients underwent fewer resections. After resection, crude survival did not differ significantly between white and black patients, although multivariate analysis demonstrated a survival disadvantage for blacks despite adjusting for resection. The current results suggested that pancreatectomy may be underused for blacks. Maximizing resection rates for appropriate patients may be an important component in reducing outcome disparities for pancreatic adenocarcinoma. © 2009 American Cancer Society.","author":[{"dropping-particle":"","family":"Murphy","given":"Melissa M.","non-dropping-particle":"","parse-names":false,"suffix":""},{"dropping-particle":"","family":"Simons","given":"Jessica P.","non-dropping-particle":"","parse-names":false,"suffix":""},{"dropping-particle":"","family":"Hill","given":"Joshua S.","non-dropping-particle":"","parse-names":false,"suffix":""},{"dropping-particle":"","family":"McDade","given":"Theodore P.","non-dropping-particle":"","parse-names":false,"suffix":""},{"dropping-particle":"","family":"Ng","given":"Sing Chau","non-dropping-particle":"","parse-names":false,"suffix":""},{"dropping-particle":"","family":"Whalen","given":"Giles F.","non-dropping-particle":"","parse-names":false,"suffix":""},{"dropping-particle":"","family":"Shah","given":"Shimul A.","non-dropping-particle":"","parse-names":false,"suffix":""},{"dropping-particle":"","family":"Harrison","given":"Lynn H.","non-dropping-particle":"","parse-names":false,"suffix":""},{"dropping-particle":"","family":"Tseng","given":"Jennifer F.","non-dropping-particle":"","parse-names":false,"suffix":""}],"container-title":"Cancer","id":"ITEM-32","issue":"17","issued":{"date-parts":[["2009","9","1"]]},"page":"3979-3990","title":"Pancreatic resection: A key component to reducing racial disparities in pancreatic adenocarcinoma","type":"article-journal","volume":"115"},"uris":["http://www.mendeley.com/documents/?uuid=8d504eac-8d0f-3469-b623-9508f92acb36"]},{"id":"ITEM-33","itemData":{"DOI":"10.1007/s00268-009-0324-8","ISSN":"03642313","abstract":"Background: We have evaluated the outcome of patients who underwent surgical treatment of parapneumonic pleural empyema. Methods: This study included 143 consecutive patients older than 18 years who were operated on for parapneumonic pleural empyema. Results: The overall survival at 30 days, 3 months, 5 years, and 10 years was 97.2, 92.3, 80.6, and 61.9%, respectively. Serum albumin (OR = 0.78, 95% CI = 0.65-0.94), cerebrovascular disease (OR = 30.49, 95% CI = 1.35-689.05), pulmonary embolism (OR = 984.63, 95% CI = 7.81-124206.8), and Thoracoscore (OR = 1.61, 95% CI = 1.10-2.35) were independent predictors of 3-month overall survival. Age (RR = 1.08, 95% CI = 1.03-1.14), serum albumin (RR = 0.89, 95% CI = 0.82-0.98), chronic obstructive pulmonary disease (COPD) (RR = 5.14, 95% CI = 1.3319.84), and cerebrovascular disease (RR = 6.76, 95% CI = 1.33-34.34) were independent predictors of pneumonia/pleural empyema-related death. Twenty-two patients required 33 reinterventions after the primary procedure: 19 patients after primary thoracoscopy and 3 patients after primary thoracotomy. Reintervention did not have any significant impact on 30-day mortality (4.5% vs. 2.5%, p = 0.49), but it affected 3-month mortality (26.1% vs. 4.2%, p &lt; 0.0001). Reoperation was an independent predictor of late overall survival (at 10 years: 35.5% vs. 67.4%, RR = 2.95, 95% CI = 1.33-6.57) and freedom from pneumonia/pleural empyema-related death (at 10 years: 73.9% vs. 91.3%, RR = 4.40, 95% CI = 1.24-15.66). Conclusions: Surgical treatment of pleural empyema can be associated with good immediate results, but longer follow-up showed that pneumonia/pleural empyema-related mortality and all-cause mortality are rather poor. © 2009 Société Internationale de Chirurgie.","author":[{"dropping-particle":"","family":"Mikkola","given":"Reija","non-dropping-particle":"","parse-names":false,"suffix":""},{"dropping-particle":"","family":"Kelahaara","given":"Janna","non-dropping-particle":"","parse-names":false,"suffix":""},{"dropping-particle":"","family":"Heikkinen","given":"Jouni","non-dropping-particle":"","parse-names":false,"suffix":""},{"dropping-particle":"","family":"Lahtinen","given":"Jarmo","non-dropping-particle":"","parse-names":false,"suffix":""},{"dropping-particle":"","family":"Biancari","given":"Fausto","non-dropping-particle":"","parse-names":false,"suffix":""}],"container-title":"World Journal of Surgery","id":"ITEM-33","issue":"2","issued":{"date-parts":[["2010","2"]]},"page":"266-271","title":"Poor late survival after surgical treatment of pleural empyema","type":"article-journal","volume":"34"},"uris":["http://www.mendeley.com/documents/?uuid=6a380463-ca86-30bd-b70d-658fce048670"]},{"id":"ITEM-34","itemData":{"DOI":"10.1016/S0140-6736(03)12113-7","ISSN":"01406736","abstract":"Background: Many trials have been done to compare primary percutaneous transluminal coronary angioplasty (PTCA) with thrombolytic therapy for acute ST-segment elevation myocardial infarction (AMI). Our aim was to look at the combined results of these trials and to ascertain which reperfusion therapy is most effective. Methods: We did a search of published work and identified 23 trials, which together randomly assigned 7739 thrombolytic-eligible patients with ST-segment elevation AMI to primary PTCA (n=3872) or thrombolytic therapy (n=3867). Streptokinase was used in eight trials (n=1837), and fibrin-specific agents in 15 (n=5902). Most patients who received thrombolytic therapy (76%, n=2939) received a fibrin-specific agent. Stents were used in 12 trials, and platelet glycoprotein IIb/IIIa inhibitors were used in eight. We identified short-term and long-term clinical outcomes of death, non-fatal reinfarction, and stroke, and did subgroup analyses to assess the effect of type of thrombolytic agent used and the strategy of emergent hospital transfer for primary PTCA. All analyses were done with and without inclusion of the SHOCK trial data. Findings: Primary PTCA was better than thrombolytic therapy at reducing overall short-term death (7% [n=270] vs 9% [360]; p=0.0002), death excluding the SHOCK trial data (5% [199] vs 7% [276]; p=0.0003), non-fatal reinfarction (3% [80] vs 7% [222]; p&lt;0.0001), stroke (1% [30] vs 2% [64]; p=0.0004), and the combined endpoint of death, non-fatal reinfarction, and stroke (8% [253] vs 14% [442]; p&lt;0.0001). The results seen with primary PTCA remained better than those seen with thrombolytic therapy during long-term follow-up, and were independent of both the type of thrombolytic agent used, and whether or not the patient was transferred for primary PTCA. Interpretation: Primary PTCA is more effective than thrombolytic therapy for the treatment of ST-segment elevation AMI.","author":[{"dropping-particle":"","family":"Keeley","given":"Ellen C.","non-dropping-particle":"","parse-names":false,"suffix":""},{"dropping-particle":"","family":"Boura","given":"Judith A.","non-dropping-particle":"","parse-names":false,"suffix":""},{"dropping-particle":"","family":"Grines","given":"Cindy L.","non-dropping-particle":"","parse-names":false,"suffix":""}],"container-title":"The Lancet","id":"ITEM-34","issue":"9351","issued":{"date-parts":[["2003","1","4"]]},"page":"13-20","publisher":"Elsevier Limited","title":"Primary angioplasty versus intravenous thrombolytic therapy for acute myocardial infarction: a quantitative review of 23 randomised trials","type":"article-journal","volume":"361"},"uris":["http://www.mendeley.com/documents/?uuid=a030cb07-1bc9-3a92-a97d-d2ecc707bc6b"]},{"id":"ITEM-35","itemData":{"DOI":"10.1001/archsurg.1977.01370010028005","ISSN":"15383644","abstract":"The clinical records of 48 patients with primary carcinoma of the gallbladder seen at the Dartmouth-Hitchcock Medical Center over the past 25 years were reviewed. Of the 37 patients with unresected tumors, there were no survivors. Of the 11 patients with resected tumors, one survived five years, two died before five years without evidence of recurrence, and the remainder died with locally recurrent tumor. This experience reemphasizes the inadequacy of the present surgical approach to the disease. The tendency of carcinoma of the gallbladder to spread initially by local invasion of the liver bed and by metastases to regional lymph nodes has often been neglected by those treating the disease. Wedge resection of the liver and regional lymphadenectomy in addition to cholecystectomy are theoretically advantageous and should be striven for in the case of resectable tumors, even if reoperation is required. © 1977, American Medical Association. All rights reserved.","author":[{"dropping-particle":"","family":"Piehler","given":"Jeffrey M.","non-dropping-particle":"","parse-names":false,"suffix":""},{"dropping-particle":"","family":"Crichlow","given":"Robert W.","non-dropping-particle":"","parse-names":false,"suffix":""}],"container-title":"Archives of Surgery","id":"ITEM-35","issue":"1","issued":{"date-parts":[["1977"]]},"page":"26-30","publisher":"Arch Surg","title":"Primary Carcinoma of the Gallbladder","type":"article-journal","volume":"112"},"uris":["http://www.mendeley.com/documents/?uuid=5970b6ad-c0bd-3884-8bb8-8cf67da8da87"]},{"id":"ITEM-36","itemData":{"DOI":"10.1002/14651858.CD002027.pub2","ISSN":"1469493X","abstract":"Background: This is an update of a Cochrane review first published in The Cochrane Library in Issue 2, 2002 and previously updated in 2004, 2007 and 2010. Radiotherapy, open surgery and endolaryngeal excision (with or without laser) are all accepted modalities of treatment for early-stage glottic cancer. Case series suggest that they confer a similar survival advantage, however radiotherapy and endolaryngeal surgery offer the advantage of voice preservation. There has been an observed trend away from open surgery in recent years, however equipoise remains between radiotherapy and endolaryngeal surgery as both treatment modalities offer laryngeal preservation with similar survival rates. Opinions on optimal therapy vary across disciplines and between countries. Objectives: To compare the effectiveness of open surgery, endolaryngeal excision (with or without laser) and radiotherapy in the management of early glottic laryngeal cancer. Search methods: We searched the Cochrane Ear, Nose and Throat Disorders Group Trials Register; the Cochrane Central Register of Controlled Trials (CENTRAL 2014, Issue 8); PubMed; EMBASE; CINAHL; Web of Science; Cambridge Scientific Abstracts; ICTRP and additional sources for published and unpublished trials. The date of the most recent search was 18 September 2014. Selection criteria: Randomised controlled trials comparing open surgery, endolaryngeal resection (with or without laser) and radiotherapy. Data collection and analysis: We used the standard methodological procedures expected by The Cochrane Collaboration. Main results: We identified only one randomised controlled trial, which compared open surgery and radiotherapy in 234 patients with early glottic laryngeal cancer. The overall risk of bias in this study was high. For T1 tumours, the five-year survival was 91.7% following radiotherapy and 100% following surgery and for T2 tumours, 88.8% following radiotherapy and 97.4% following surgery. There were no significant differences in survival between the two groups. For T1 tumours, the five-year disease-free survival rate was 71.1% following radiotherapy and 100.0% following surgery, and for the T2 tumours, 60.1% following radiotherapy and 78.7% following surgery. Only the latter comparison was statistically significant (P value = 0.036), but statistical significance would not have been achieved with a two-sided test. Data were not available on side effects, quality of life, voice outcomes or cost. We identified no rando…","author":[{"dropping-particle":"","family":"Warner","given":"Laura","non-dropping-particle":"","parse-names":false,"suffix":""},{"dropping-particle":"","family":"Chudasama","given":"Jessal","non-dropping-particle":"","parse-names":false,"suffix":""},{"dropping-particle":"","family":"Kelly","given":"Charles G.","non-dropping-particle":"","parse-names":false,"suffix":""},{"dropping-particle":"","family":"Loughran","given":"Sean","non-dropping-particle":"","parse-names":false,"suffix":""},{"dropping-particle":"","family":"Mckenzie","given":"Kenneth","non-dropping-particle":"","parse-names":false,"suffix":""},{"dropping-particle":"","family":"Wight","given":"Richard","non-dropping-particle":"","parse-names":false,"suffix":""},{"dropping-particle":"","family":"Dey","given":"Paola","non-dropping-particle":"","parse-names":false,"suffix":""}],"container-title":"Cochrane Database of Systematic Reviews","id":"ITEM-36","issue":"12","issued":{"date-parts":[["2014","12","12"]]},"publisher":"John Wiley and Sons Ltd","title":"Radiotherapy versus open surgery versus endolaryngeal surgery (with or without laser) for early laryngeal squamous cell cancer","type":"article","volume":"2014"},"uris":["http://www.mendeley.com/documents/?uuid=d811b0b6-2bba-39a6-a5d0-19ee68385319"]},{"id":"ITEM-37","itemData":{"DOI":"10.1016/S0140-6736(97)09292-1","ISSN":"01406736","PMID":"9593407","abstract":"Background. Our objective was to assess the risks and benefits of carotid endarterectomy, primarily in terms of stroke prevention, in patients with recently symptomatic carotid stenosis. Methods. This multicentre, randomised cortrolled trial enrolled 3024 patients. We enrolled men and women of any age, with some degree of carotid stenosis, who within the previous 6 months had had at least one transient or mild symptomatic ischaemic vascular event in the distribution of one or both carotid arteries. Between 1981 and 1994, we allocated 1811 (60%) patients to surgery and 1213 (40%) to control (surgery to be avoided for as long as possible). Follow-up was until the end of 1995 (mean 6.1 years), and the main analyses were by intention to treat. Findings. The overall outcome (major stroke or death) occurred in 669 (37.0%) surgery-group patients and 442 (36.5%) control-group patients. The risk of major stroke or death complicating surgery (7.0%) did not vary substantially with severity of stenosis. On the other hand, the risk of major ischaemic stroke ipsilateral to the unoperated symptomatic carotid artery increased with severity of stenosis, particularly above about 70-80% of the original luminal diameter, but only for 2-3 years after randomisation. On average, the immediate risk of surgery was worth trading off against the long-term risk of stroke without surgery when the stenosis was greater than about 80% diameter; the Kaplan-Meier estimate of the frequency of a major stroke or death at 3 years was 26.5% for the control group and 14.9% for the surgery group, an absolute benefit from surgery of 11.6%. However, consideration of variations in risk with age and sex modified this simple rule based on stenosis severity. We present a graphical procedure that should improve the selection of patients for surgery. Interpretation. Carotid endarterectomy is indicated for most patients with a recent non-disabling carotid-territory ischaemic event when the symptomatic stenosis is greater than about 80%. Age and sex should also be taken into account in decisions on whether to operate.","author":[{"dropping-particle":"","family":"Warlow","given":"Charles","non-dropping-particle":"","parse-names":false,"suffix":""},{"dropping-particle":"","family":"Farrell","given":"B.","non-dropping-particle":"","parse-names":false,"suffix":""},{"dropping-particle":"","family":"Fraser","given":"A.","non-dropping-particle":"","parse-names":false,"suffix":""},{"dropping-particle":"","family":"Sandercock","given":"P.","non-dropping-particle":"","parse-names":false,"suffix":""},{"dropping-particle":"","family":"Slattery","given":"J.","non-dropping-particle":"","parse-names":false,"suffix":""}],"container-title":"Lancet","id":"ITEM-37","issue":"9113","issued":{"date-parts":[["1998","5","9"]]},"page":"1379-1387","publisher":"Lancet Publishing Group","title":"Randomised trial of endarterectomy for recently symptomatic carotid stenosis: Final results of the MRC European Carotid Surgery Trial (ECST)","type":"article-journal","volume":"351"},"uris":["http://www.mendeley.com/documents/?uuid=ba6e0da2-517e-3378-aad0-877ed2ece1a0"]},{"id":"ITEM-38","itemData":{"DOI":"10.1245/s10434-018-6494-6","ISSN":"15344681","abstract":"Background: The MF07-01 trial is a multicenter, phase III, randomized, controlled study comparing locoregional treatment (LRT) followed by systemic therapy (ST) with ST alone for treatment-naïve stage IV breast cancer (BC) patients. Methods: At initial diagnosis, patients were randomized 1:1 to either the LRT or ST group. All the patients were given ST either immediately after randomization or after surgical resection of the intact primary tumor. Results: The trial enrolled 274 patients: 138 in the LRT group and 136 in the ST group. Hazard of death was 34% lower in the LRT group than in the ST group (hazard ratio [HR], 0.66; 95% confidence interval [CI], 0.49–0.88; p = 0.005). Unplanned subgroup analyses showed that the risk of death was statistically lower in the LRT group than in the ST group with respect to estrogen receptor (ER)/progesterone receptor (PR)(+) (HR 0.64; 95% CI 0.46–0.91; p = 0.01), human epidermal growth factor 2 (HER2)/neu(–) (HR 0.64; 95% CI 0.45–0.91; p = 0.01), patients younger than 55 years (HR 0.57; 95% CI 0.38–0.86; p = 0.007), and patients with solitary bone-only metastases (HR 0.47; 95% CI 0.23–0.98; p = 0.04). Conclusion: In the current trial, improvement in 36-month survival was not observed with upfront surgery for stage IV breast cancer patients. However, a longer follow-up study (median, 40 months) showed statistically significant improvement in median survival. When locoregional treatment in de novo stage IV BC is discussed with the patient as an option, practitioners must consider age, performance status, comorbidities, tumor type, and metastatic disease burden.","author":[{"dropping-particle":"","family":"Soran","given":"Atilla","non-dropping-particle":"","parse-names":false,"suffix":""},{"dropping-particle":"","family":"Ozmen","given":"Vahit","non-dropping-particle":"","parse-names":false,"suffix":""},{"dropping-particle":"","family":"Ozbas","given":"Serdar","non-dropping-particle":"","parse-names":false,"suffix":""},{"dropping-particle":"","family":"Karanlik","given":"Hasan","non-dropping-particle":"","parse-names":false,"suffix":""},{"dropping-particle":"","family":"Muslumanoglu","given":"Mahmut","non-dropping-particle":"","parse-names":false,"suffix":""},{"dropping-particle":"","family":"Igci","given":"Abdullah","non-dropping-particle":"","parse-names":false,"suffix":""},{"dropping-particle":"","family":"Canturk","given":"Zafer","non-dropping-particle":"","parse-names":false,"suffix":""},{"dropping-particle":"","family":"Utkan","given":"Zafer","non-dropping-particle":"","parse-names":false,"suffix":""},{"dropping-particle":"","family":"Ozaslan","given":"Cihangir","non-dropping-particle":"","parse-names":false,"suffix":""},{"dropping-particle":"","family":"Evrensel","given":"Turkkan","non-dropping-particle":"","parse-names":false,"suffix":""},{"dropping-particle":"","family":"Uras","given":"Cihan","non-dropping-particle":"","parse-names":false,"suffix":""},{"dropping-particle":"","family":"Aksaz","given":"Erol","non-dropping-particle":"","parse-names":false,"suffix":""},{"dropping-particle":"","family":"Soyder","given":"Aykut","non-dropping-particle":"","parse-names":false,"suffix":""},{"dropping-particle":"","family":"Ugurlu","given":"Umit","non-dropping-particle":"","parse-names":false,"suffix":""},{"dropping-particle":"","family":"Col","given":"Cavit","non-dropping-particle":"","parse-names":false,"suffix":""},{"dropping-particle":"","family":"Cabioglu","given":"Neslihan","non-dropping-particle":"","parse-names":false,"suffix":""},{"dropping-particle":"","family":"Bozkurt","given":"Betül","non-dropping-particle":"","parse-names":false,"suffix":""},{"dropping-particle":"","family":"Uzunkoy","given":"Ali","non-dropping-particle":"","parse-names":false,"suffix":""},{"dropping-particle":"","family":"Koksal","given":"Neset","non-dropping-particle":"","parse-names":false,"suffix":""},{"dropping-particle":"","family":"Gulluoglu","given":"Bahadir M.","non-dropping-particle":"","parse-names":false,"suffix":""},{"dropping-particle":"","family":"Unal","given":"Bulent","non-dropping-particle":"","parse-names":false,"suffix":""},{"dropping-particle":"","family":"Atalay","given":"Can","non-dropping-particle":"","parse-names":false,"suffix":""},{"dropping-particle":"","family":"Yıldırım","given":"Emin","non-dropping-particle":"","parse-names":false,"suffix":""},{"dropping-particle":"","family":"Erdem","given":"Ergun","non-dropping-particle":"","parse-names":false,"suffix":""},{"dropping-particle":"","family":"Salimoglu","given":"Semra","non-dropping-particle":"","parse-names":false,"suffix":""},{"dropping-particle":"","family":"Sezer","given":"Atakan","non-dropping-particle":"","parse-names":false,"suffix":""},{"dropping-particle":"","family":"Koyuncu","given":"Ayhan","non-dropping-particle":"","parse-names":false,"suffix":""},{"dropping-particle":"","family":"Gurleyik","given":"Gunay","non-dropping-particle":"","parse-names":false,"suffix":""},{"dropping-particle":"","family":"Alagol","given":"Haluk","non-dropping-particle":"","parse-names":false,"suffix":""},{"dropping-particle":"","family":"Ulufi","given":"Nalan","non-dropping-particle":"","parse-names":false,"suffix":""},{"dropping-particle":"","family":"Berberoglu","given":"Uğur","non-dropping-particle":"","parse-names":false,"suffix":""},{"dropping-particle":"","family":"Dulger","given":"Mustafa","non-dropping-particle":"","parse-names":false,"suffix":""},{"dropping-particle":"","family":"Cengiz","given":"Omer","non-dropping-particle":"","parse-names":false,"suffix":""},{"dropping-particle":"","family":"Sezgin","given":"Efe","non-dropping-particle":"","parse-names":false,"suffix":""},{"dropping-particle":"","family":"Johnson","given":"Ronald","non-dropping-particle":"","parse-names":false,"suffix":""}],"container-title":"Annals of Surgical Oncology","id":"ITEM-38","issue":"11","issued":{"date-parts":[["2018","10","1"]]},"page":"3141-3149","publisher":"Springer New York LLC","title":"Randomized Trial Comparing Resection of Primary Tumor with No Surgery in Stage IV Breast Cancer at Presentation: Protocol MF07-01","type":"article-journal","volume":"25"},"uris":["http://www.mendeley.com/documents/?uuid=9e19937b-3ca0-3d6c-94c9-ad68dbe5d2cd"]},{"id":"ITEM-39","itemData":{"DOI":"10.1016/0003-4975(95)00537-U","ISSN":"00034975","abstract":"Background.: It has been reported that limited resection (segment or wedge) is equivalent to lobectomy in the management of early stage (T1-2 N0) non-small cell lung cancer. Methods.: A prospective, multiinstitutional randomized trial was instituted comparing limited resection with lobectomy for patients with peripheral T1 N0 non-small cell lung cancer documented at operation. Analysis included locoregional and distant recurrence rates, 5-year survival rates, perioperative morbidity and mortality, and late pulmonary function assessment. Results.: There were 276 patients randomized, with 247 patients eligible for analysis. There were no significant differences for all stratification variables, selected prognostic factors, perioperative morbidity, mortality, or late pulmonary function. In patients undergoing limited resection, there was an observed 75% increase in recurrence rates (p = 0.02, one-sided) attributable to an observed tripling of the local recurrence rate (p = 0.008 two-sided), an observed 30% increase in overall death rate (p = 0.08, one-sided), and an observed 50% increase in death with cancer rate (p = 0.09, one-sided) compared to patients undergoing lobectomy (p = 0.10, one-sided was the predefined threshold for statistical significance for this equivalency study). Conclusions.: Compared with lobectomy, limited pulmonary resection does not confer improved perioperative morbidity, mortality, or late postoperative pulmonary function. Because of the higher death rate and locoregional recurrence rate associated with limited resection, lobectomy still must be considered the surgical procedure of choice for patients with peripheral T1 N0 non-small cell lung cancer. © 1995 The Society of Thoracic Surgeons.","author":[{"dropping-particle":"","family":"Ginsberg","given":"Robert J.","non-dropping-particle":"","parse-names":false,"suffix":""},{"dropping-particle":"V.","family":"Rubinstein","given":"Lawrence","non-dropping-particle":"","parse-names":false,"suffix":""}],"container-title":"The Annals of Thoracic Surgery","id":"ITEM-39","issue":"3","issued":{"date-parts":[["1995"]]},"page":"615-623","publisher":"Ann Thorac Surg","title":"Randomized trial of lobectomy versus limited resection for T1 N0 non-small cell lung cancer","type":"article-journal","volume":"60"},"uris":["http://www.mendeley.com/documents/?uuid=1145dc72-f61a-3701-a73f-5d3cf1e7fe20"]},{"id":"ITEM-40","itemData":{"DOI":"10.1002/14651858.CD010651.pub2","ISSN":"1469493X","PMID":"28304084","abstract":"Background: Empyema refers to pus in the pleural space, commonly due to adjacent pneumonia, chest wall injury, or a complication of thoracic surgery. A range of therapeutic options are available for its management, ranging from percutaneous aspiration and intercostal drainage to video-assisted thoracoscopic surgery (VATS) or thoracotomy drainage. Intrapleural fibrinolytics may also be administered following intercostal drain insertion to facilitate pleural drainage. There is currently a lack of consensus regarding optimal treatment. Objectives: To assess the effectiveness and safety of surgical versus non-surgical treatments for complicated parapneumonic effusion or pleural empyema. Search methods: We searched the Cochrane Central Register of Controlled Trials (CENTRAL) (2016, Issue 9), MEDLINE (Ebscohost) (1946 to July week 3 2013, July 2015 to October 2016) and MEDLINE (Ovid) (1 May 2013 to July week 1 2015), Embase (2010 to October 2016), CINAHL (1981 to October 2016) and LILACS (1982 to October 2016) on 20 October 2016. We searched ClinicalTrials.gov and WHO International Clinical Trials Registry Platform for ongoing studies (December 2016). Selection criteria: Randomised controlled trials that compared a surgical with a non-surgical method of management for all age groups with pleural empyema. Data collection and analysis: Two review authors independently assessed trials for inclusion and risk of bias, extracted data, and checked the data for accuracy. We contacted trial authors for additional information. We assessed the quality of the evidence using the GRADE approach. Main results: We included eight randomised controlled trials with a total of 391 participants. Six trials focused on children and two on adults. Trials compared tube thoracostomy drainage (non-surgical), with or without intrapleural fibrinolytics, to either VATS or thoracotomy (surgical) for the management of pleural empyema. Assessment of risk of bias for the included studies was generally unclear for selection and blinding but low for attrition and reporting bias. Data analyses compared thoracotomy versus tube thoracostomy and VATS versus tube thoracostomy. We pooled data for meta-analysis where appropriate. We performed a subgroup analysis for children along with a sensitivity analysis for studies that used fibrinolysis in non-surgical treatment arms. The comparison of open thoracotomy versus thoracostomy drainage included only one study in children, which reported no deaths in …","author":[{"dropping-particle":"","family":"Redden","given":"Mark D.","non-dropping-particle":"","parse-names":false,"suffix":""},{"dropping-particle":"","family":"Chin","given":"Tze Yang","non-dropping-particle":"","parse-names":false,"suffix":""},{"dropping-particle":"","family":"Driel","given":"Mieke L.","non-dropping-particle":"van","parse-names":false,"suffix":""}],"container-title":"Cochrane Database of Systematic Reviews","id":"ITEM-40","issue":"3","issued":{"date-parts":[["2017","3","17"]]},"publisher":"John Wiley and Sons Ltd","title":"Surgical versus non-surgical management for pleural empyema","type":"article","volume":"2017"},"uris":["http://www.mendeley.com/documents/?uuid=500a941b-4319-3ee0-b262-24214b0cab70"]},{"id":"ITEM-41","itemData":{"DOI":"10.1097/TP.0000000000001002","ISSN":"00411337","PMID":"26599492","abstract":"Background The age and degree of comorbidity among transplant candidates is increasing. Knowledge of survival benefit in relation to recipient age and comorbidity is important, considering the scarcity of organs available for transplantation. The aim of the present study was to analyze the chances and survival benefit of transplantation among patients in different age groups and with different degrees of comorbidity score at the time of entering the waiting list. Methods Data from the Danish Nephrology Registry and Scandiatransplant were merged. Charlson Comorbidity Index scores were derived from the National Danish Admissions Registry. Study period is from January 1, 1995, to December 31, 2011. A multistate model was used to analyze the chance of having a renal transplantation and the effect of transplantation in different patients groups. Results Patients older than 65 years and patients with high comorbidity score had a decreased chance of being transplanted. However, if patients older than 65 years were transplanted with deceased donor, the mortality risk was reduced by 55% (hazard rate, 0.45 (0.26-0.75). In patients with a comorbidity score of 5 or greater, receiving a deceased donor transplant reduced the mortality risk by 72% (hazard rate, 0.28 (0.20-0.39). The overall survival benefit was 62% versus 70% in deceased versus living donor transplanted patients. Conclusions Poor health and old age reduced the chance of being transplanted. However, patients older than 65 years and patients with high comorbidity still had a survival benefit from renal transplantation.","author":[{"dropping-particle":"","family":"Sørensen","given":"Vibeke Rømming","non-dropping-particle":"","parse-names":false,"suffix":""},{"dropping-particle":"","family":"Heaf","given":"James","non-dropping-particle":"","parse-names":false,"suffix":""},{"dropping-particle":"","family":"Wehberg","given":"Sonja","non-dropping-particle":"","parse-names":false,"suffix":""},{"dropping-particle":"","family":"Sørensen","given":"Søren Schwartz","non-dropping-particle":"","parse-names":false,"suffix":""}],"container-title":"Transplantation","id":"ITEM-41","issue":"10","issued":{"date-parts":[["2016","10","1"]]},"page":"2160-2167","publisher":"Lippincott Williams and Wilkins","title":"Survival Benefit in Renal Transplantation Despite High Comorbidity","type":"article-journal","volume":"100"},"uris":["http://www.mendeley.com/documents/?uuid=0bf6ae4d-33a7-3488-b9b4-30d0b8c23fd5"]},{"id":"ITEM-42","itemData":{"DOI":"10.1016/j.ajog.2016.11.1050","ISSN":"10976868","PMID":"27939327","abstract":"Background Optimal care for women with endometrial cancers often involves transfer of care from diagnosing physicians (eg, obstetrician-gynecologists) to treating physicians (eg, gynecologic oncologists.) It is critical to determine the effect of time to treatment on cancer outcomes to set best practices guidelines for referral processes. Objective We sought to determine the impact of time from diagnosis of endometrial cancer to surgical treatment on mortality and to characterize those patients who may be at highest risk for worsened survival related to surgical timing. Study Design The National Cancer Database was queried for incident endometrial cancers in adults from 2003 through 2012. Cancers were classified as low risk (grade 1 or 2 endometrioid histologies) or high risk (nonendometrioid and grade 3 endometrioid histologies) and analyzed separately. Demographic, clinicopathologic, and health system factors were collected. Unadjusted and adjusted hazard ratios for mortality were calculated by interval between diagnosis and surgery. Linear regression of patient and health care system characteristics was performed on diagnosis-to-surgery interval. Results For low-risk cancers (N = 140,078), surgery in the first and second weeks after diagnosis was independently associated with mortality risk (hazard ratio, 1.4; 95% confidence interval, 1.3–1.5; and hazard ratio, 1.1; 95% confidence interval, 1.0–1.2, respectively). The 30-day postoperative mortality was significantly higher among patients undergoing surgery in the first or second week postdiagnosis, compared to patients treated in the third or fourth week postdiagnosis (0.7% vs 0.4%; P &lt; .001). Mortality risk was also significantly higher than baseline when time between diagnosis and surgery was &gt;8 weeks. Independent associations with added time to surgery of at least 1 week were seen with black race (1.1 weeks; 95% confidence interval, 0.9–1.4), uninsurance (1.3 weeks; 95% confidence interval, 1.1–1.5), Medicaid insurance (1.7 weeks; 95% confidence interval, 1.5–1.9), and Charlson-Deyo comorbidity score &gt;1 (1.0 weeks; 95% confidence interval, 0.8–1.2). For high-risk cancers (N = 68,360), surgery in the first and second weeks after diagnosis was independently associated with mortality risk (hazard ratio, 1.5; 95% confidence interval, 1.3–1.6; and hazard ratio, 1.2; 95% confidence interval, 1.1–1.2, respectively). The 30-day postoperative mortality was significantly higher among patients undergoing sur…","author":[{"dropping-particle":"","family":"Shalowitz","given":"David I.","non-dropping-particle":"","parse-names":false,"suffix":""},{"dropping-particle":"","family":"Epstein","given":"Andrew J.","non-dropping-particle":"","parse-names":false,"suffix":""},{"dropping-particle":"","family":"Buckingham","given":"Lindsey","non-dropping-particle":"","parse-names":false,"suffix":""},{"dropping-particle":"","family":"Ko","given":"Emily M.","non-dropping-particle":"","parse-names":false,"suffix":""},{"dropping-particle":"","family":"Giuntoli","given":"Robert L.","non-dropping-particle":"","parse-names":false,"suffix":""}],"container-title":"American Journal of Obstetrics and Gynecology","id":"ITEM-42","issue":"3","issued":{"date-parts":[["2017","3","1"]]},"page":"268.e1-268.e18","publisher":"Mosby Inc.","title":"Survival implications of time to surgical treatment of endometrial cancers","type":"article-journal","volume":"216"},"uris":["http://www.mendeley.com/documents/?uuid=bb6a8f55-7474-3d23-a485-42ec98652d02"]},{"id":"ITEM-43","itemData":{"DOI":"10.1016/j.oraloncology.2013.12.018","author":[{"dropping-particle":"","family":"Harten","given":"MC","non-dropping-particle":"van","parse-names":false,"suffix":""},{"dropping-particle":"","family":"Ridder","given":"M","non-dropping-particle":"de","parse-names":false,"suffix":""},{"dropping-particle":"","family":"Hamming-Vrieze","given":"O","non-dropping-particle":"","parse-names":false,"suffix":""},{"dropping-particle":"","family":"Smeele","given":"LE","non-dropping-particle":"","parse-names":false,"suffix":""},{"dropping-particle":"","family":"Balm","given":"AJ","non-dropping-particle":"","parse-names":false,"suffix":""},{"dropping-particle":"","family":"Brekel","given":"MW","non-dropping-particle":"van den","parse-names":false,"suffix":""}],"container-title":"Oral Oncol","id":"ITEM-43","issue":"4","issued":{"date-parts":[["2014"]]},"page":"282-90","title":"The association of treatment delay and prognosis in head and neck squamous cell carcinoma (HNSCC) patients in a Dutch comprehensive cancer center.","type":"article-journal","volume":"50"},"uris":["http://www.mendeley.com/documents/?uuid=f5a12e51-36d6-39d6-963d-07b79b5b6b02"]},{"id":"ITEM-44","itemData":{"DOI":"10.1503/cjs.014315","ISSN":"14882310","abstract":"Background: Advanced high-grade serous ovarian carcinoma (HGSC) is commonly treated with surgery and chemotherapy. We investigated the survival of patients treated with primary or interval surgery at different times following neoadjuvant chemotherapy. Their survival was compared with that of patients treated with primary cytoreductive surgery and adjuvant chemotherapy. Methods: Patients with stage III or IV HGSC were included in this retrospective cohort study. Clinical data were obtained from patient records. Patients were divided into 2 groups based on treatment with neoadjuvant chemotherapy and interval cytoreductive surgery (NAC) or with primary cytoreductive surgery and adjuvant chemotherapy (PCS). Study groups were stratified by several clinical variables. Results: We included 334 patients in our study: 156 in the NAC and 178 in the PCS groups. Survival of patients in the NAC group was independent of when they underwent interval cytoreductive surgery following initiation of neoadjuvant chemotherapy (p &lt; 0.001). Optimal surgical cytoreduction had no impact on overall survival in the NAC group (p &lt; 0.001). Optimal cytoreduction (p &lt; 0.001) and platinum sensitivity (p &lt; 0.001) were independent predictors of improved survival in the PCS but not in the NAC group. Patients in the NAC group had significantly worse overall survival than those in the PCS group (31.6 v. 61.3 mo, p &lt; 0.001). Conclusion: Women with advanced HGSC who underwent PCS had better survival than those who underwent interval NAC, regardless of the number of cycles of neoadjuvant therapy. Optimal cytoreduction did not provide a survival advantage in the NAC group.","author":[{"dropping-particle":"","family":"Stewart","given":"Jocelyn M.","non-dropping-particle":"","parse-names":false,"suffix":""},{"dropping-particle":"","family":"Tone","given":"Alicia A.","non-dropping-particle":"","parse-names":false,"suffix":""},{"dropping-particle":"","family":"Jiang","given":"Haiyan","non-dropping-particle":"","parse-names":false,"suffix":""},{"dropping-particle":"","family":"Bernardini","given":"Marcus Q.","non-dropping-particle":"","parse-names":false,"suffix":""},{"dropping-particle":"","family":"Ferguson","given":"Sarah","non-dropping-particle":"","parse-names":false,"suffix":""},{"dropping-particle":"","family":"Laframboise","given":"Stephane","non-dropping-particle":"","parse-names":false,"suffix":""},{"dropping-particle":"","family":"Murphy","given":"K. Joan","non-dropping-particle":"","parse-names":false,"suffix":""},{"dropping-particle":"","family":"Rosen","given":"Barry","non-dropping-particle":"","parse-names":false,"suffix":""},{"dropping-particle":"","family":"May","given":"Taymaa","non-dropping-particle":"","parse-names":false,"suffix":""}],"container-title":"Canadian Journal of Surgery","id":"ITEM-44","issue":"4","issued":{"date-parts":[["2016","8","1"]]},"page":"223-232","publisher":"Canadian Medical Association","title":"The optimal time for surgery in women with serous ovarian cancer","type":"article-journal","volume":"59"},"uris":["http://www.mendeley.com/documents/?uuid=9370f793-b5b4-32bc-9bf4-b4b955ad31c9"]},{"id":"ITEM-45","itemData":{"DOI":"10.1001/archoto.2010.55","ISSN":"08864470","abstract":"Objective: To compare the survival rate of people with papillary thyroid cancer limited to the thyroid gland who have not had immediate, definitive treatment for their thyroid cancer with the survival rate of those who have had such treatment. Design: Cohort study of incident cancer cases and initial treatment data from the National Cancer Institute's Surveillance, Epidemiology, and End Results (SEER) program. Data on cause of death was taken from the National Vital Statistics System. Patients: Patients with papillary thyroid cancer limited to the thyroid gland. Main Outcome Measure: Cancer-specific survival. Results: Of all eligible people in the data (n=35 663), 1.2% did not undergo immediate, definitive treatment (n=440). The life table estimate of their 20-year cancerspecific survival rate was 97% (95% confidence interval [CI], 96%-100%). The corresponding estimate for the patients who did receive treatment was 99% (95% CI, 93%-100%). Among those who did not receive immediate, definitive treatment, 6 died from their cancer. This number is not statistically different from the number of thyroid cancer deaths in the treated group over the same period (n=161) (P=.09). Conclusion: Papillary thyroid cancers of any size that are limited to the thyroid gland (no extraglandular extension or lymph node metastases at presentation) have favorable outcomes whether or not they are treated in the first year after diagnosis and whether they are treated by hemithyroidectomy or total thyroidectomy. ©2010 American Medical Association. All rights reserved.","author":[{"dropping-particle":"","family":"Davies","given":"Louise","non-dropping-particle":"","parse-names":false,"suffix":""},{"dropping-particle":"","family":"Welch","given":"Gilbert","non-dropping-particle":"","parse-names":false,"suffix":""}],"container-title":"Archives of Otolaryngology - Head and Neck Surgery","id":"ITEM-45","issue":"5","issued":{"date-parts":[["2010","5"]]},"page":"440-444","title":"Thyroid cancer survival in the United States: Observational data from 1973 to 2005","type":"article-journal","volume":"136"},"uris":["http://www.mendeley.com/documents/?uuid=4989dba8-a661-3a83-98e3-c53b9ebf7fbb"]},{"id":"ITEM-46","itemData":{"DOI":"10.1001/jamaoncol.2015.4508","ISSN":"23742445","abstract":"IMPORTANCE Time to surgery (TTS) is of concern to patients and clinicians, but controversy surrounds its effect on breast cancer survival. There remains little national data evaluating the association. OBJECTIVE To investigate the relationship between the time from diagnosis to breast cancer surgery and survival, using separate analyses of 2 of the largest cancer databases in the United States. DESIGN, SETTING, AND PARTICIPANTS Two independent population-based studieswere conducted of prospectively collected national data from the Surveillance, Epidemiology, and End Results (SEER)-Medicare-linked database and the National Cancer Database (NCDB). The SEER-Medicare cohort included Medicare patients older than 65 years, and the NCDB cohort included patients cared for at Commission on Cancer-accredited facilities throughout the United States. Each analysis assessed overall survival as a function of time between diagnosis and surgery by evaluating 5 intervals (≤30, 31-60, 61-90, 91-120, and 121-180 days) and disease-specific survival at 60-day intervals. All patients were diagnosed with noninflammatory, nonmetastatic, invasive breast cancer and underwent surgery as initial treatment. MAIN OUTCOMES AND MEASURES Overall and disease-specific survival as a function of time between diagnosis and surgery, after adjusting for patient, demographic, and tumor-related factors. RESULTS The SEER-Medicare cohort had 94 544 patients 66 years or older diagnosed between 1992 and 2009. With each interval of delay increase, overall survival was lower overall (hazard ratio [HR], 1.09; 95%CI, 1.06-1.13; P &lt; .001), and in patients with stage I (HR, 1.13; 95%CI, 1.08-1.18; P &lt; .001) and stage II disease (HR 1.06; 95%CI, 1.01-1.11; P = .01). Breast cancer-specific mortality increased with each 60-day interval (subdistribution hazard ratio [sHR], 1.26; 95%CI, 1.02-1.54; P = .03). The NCDB study evaluated 115 790 patients 18 years or older diagnosed between 2003 and 2005. The overall mortality HR was 1.10 (95%CI, 1.07-1.13; P &lt; .001) for each increasing interval, significant in stages I (HR, 1.16; 95%CI, 1.12-1.21; P &lt; .001) and II (HR, 1.09; 95%CI, 1.05-1.13; P &lt; .001) only, after adjusting for demographic, tumor, and treatment factors. CONCLUSIONS AND RELEVANCE Greater TTS is associated with lower overall and disease-specific survival, and a shortened delay is associated with benefits comparable to some standard therapies. Although time is required for preoperative evaluation and …","author":[{"dropping-particle":"","family":"Bleicher","given":"Richard J.","non-dropping-particle":"","parse-names":false,"suffix":""},{"dropping-particle":"","family":"Ruth","given":"Karen","non-dropping-particle":"","parse-names":false,"suffix":""},{"dropping-particle":"","family":"Sigurdson","given":"Elin R.","non-dropping-particle":"","parse-names":false,"suffix":""},{"dropping-particle":"","family":"Beck","given":"J. Robert","non-dropping-particle":"","parse-names":false,"suffix":""},{"dropping-particle":"","family":"Ross","given":"Eric","non-dropping-particle":"","parse-names":false,"suffix":""},{"dropping-particle":"","family":"Wong","given":"Yu Ning","non-dropping-particle":"","parse-names":false,"suffix":""},{"dropping-particle":"","family":"Patel","given":"Sameer A.","non-dropping-particle":"","parse-names":false,"suffix":""},{"dropping-particle":"","family":"Boraas","given":"Marcia","non-dropping-particle":"","parse-names":false,"suffix":""},{"dropping-particle":"","family":"Chang","given":"Eric I.","non-dropping-particle":"","parse-names":false,"suffix":""},{"dropping-particle":"","family":"Topham","given":"Neal S.","non-dropping-particle":"","parse-names":false,"suffix":""},{"dropping-particle":"","family":"Egleston","given":"Brian L.","non-dropping-particle":"","parse-names":false,"suffix":""}],"container-title":"JAMA Oncology","id":"ITEM-46","issue":"3","issued":{"date-parts":[["2016","3","1"]]},"page":"330-339","publisher":"American Medical Association","title":"Time to surgery and breast cancer survival in the United States","type":"article-journal","volume":"2"},"uris":["http://www.mendeley.com/documents/?uuid=608e04a7-9ea4-3050-8ebd-e1a8b8ada3b7"]},{"id":"ITEM-47","itemData":{"DOI":"10.1177/0194599818758020","ISSN":"10976817","abstract":"Objective: To characterize treatment times in salivary cancer; associate treatment times with patient, tumor, and treatment characteristics; and examine the association of treatment times and overall survival. Study Design: Retrospective cohort. Setting: Commission-on-Cancer Accredited Hospitals 2004-2013. Subjects and Methods: In total, 5953 patients with salivary cancer included in the National Cancer Database were identified. For each treatment interval, patients in the fourth quartile (“prolonged”) were compared to patients in the first and second quartiles (“not prolonged”). Patient, tumor, and treatment characteristics were associated with prolonged times via multivariable binary logistic regression. Prolongation of each interval was associated with overall survival via multivariable Cox proportional hazards regression, controlling for clinically relevant factors. Results: Median durations for diagnosis-to-treatment initiation, surgery-to-radiation treatment (RT), RT duration, total treatment package, and diagnosis-to-treatment end were 31, 44, 47, 92, and 110 days, respectively. Race, insurance status, comorbidities, age, T and N stage, facility volume and location, and a facility care transition from diagnosis to initial treatment were associated with prolonged treatment time. Prolonged RT duration was associated with decreased overall survival (OS) (62% vs 75% 5-year OS, HR = 1.26 [95% confidence interval (CI), 1.09-1.47]; P =.002), but prolonged diagnosis-to-treatment initiation, surgery-to-RT, total treatment package, and diagnosis-to-treatment end intervals were not (70% vs 67% 5-year OS, HR = 1.11 [95% CI, 0.92-1.34], P =.284; 72% vs 68%, HR = 0.93 [95% CI, 0.79-1.09], P =.370; 70% vs 70%, HR = 1.00 [95% CI, 0.84-1.20], P =.974; 66% vs 71%, HR = 0.99 [95% CI, 0.84-1.18], P =.920, respectively). Conclusion: The median durations identified here can serve as reference points. Radiation therapy duration is associated with overall survival in salivary cancer and could be considered a quality indicator.","author":[{"dropping-particle":"","family":"Morse","given":"Elliot","non-dropping-particle":"","parse-names":false,"suffix":""},{"dropping-particle":"","family":"Fujiwara","given":"Rance J.T.","non-dropping-particle":"","parse-names":false,"suffix":""},{"dropping-particle":"","family":"Judson","given":"Benjamin","non-dropping-particle":"","parse-names":false,"suffix":""},{"dropping-particle":"","family":"Mehra","given":"Saral","non-dropping-particle":"","parse-names":false,"suffix":""}],"container-title":"Otolaryngology - Head and Neck Surgery (United States)","id":"ITEM-47","issue":"2","issued":{"date-parts":[["2018","8","1"]]},"page":"283-292","publisher":"SAGE Publications Inc.","title":"Treatment Times in Salivary Gland Cancer: National Patterns and Association with Survival","type":"article-journal","volume":"159"},"uris":["http://www.mendeley.com/documents/?uuid=e7f48a53-850c-3fde-b207-999c610598be"]},{"id":"ITEM-48","itemData":{"URL":"https://www.usrds.org/2015/view/","accessed":{"date-parts":[["2020","5","19"]]},"id":"ITEM-48","issued":{"date-parts":[["0"]]},"title":"USRDS","type":"webpage"},"uris":["http://www.mendeley.com/documents/?uuid=f04fdc70-1703-3de0-8de7-6766b97ac783"]},{"id":"ITEM-49","itemData":{"DOI":"10.1016/j.ejso.2019.05.029","ISSN":"15322157","abstract":"Introduction: The effect of waiting time to surgery on survival in pancreatic cancer patients is unclear. We examined this association in a nationwide population-based cohort study. Materials and methods: A nationwide population-based cohort study of all patients undergoing surgery for pancreatic cancer (resection or a palliative procedure) registered in the Danish Pancreatic Cancer Database from May 2011 to May 2016. We defined waiting time to surgery in two ways: 1) from the date of entry into the National Cancer Pathway to the date of surgery and 2) from the date of the last preoperative computed tomography (CT) or positron emission tomography (PET-CT) scan to the date of surgery. Waiting time was grouped into three groups: &lt;28 days (&lt;4 weeks), 28–55 days (4–8 weeks), and ≥56 days (≥8 weeks). We calculated median survival with associated 95% confidence intervals (CIs) for patients undergoing resection and for patients undergoing a palliative procedure. Results: We included 873 patients. Mean age was 67 years (range: 35–86 years). Resection was performed in 701 patients (80%); the remaining 172 patients (20%) underwent an explorative laparotomy or palliative surgery. 652 patients (75%) had a registration in the National Cancer Pathway (median waiting time: 31 days, and 818 patients (94%) had registration of a preoperative CT or PET-CT scan (median waiting time: 32 days). We saw similar resection rates (</w:instrText>
      </w:r>
      <w:r w:rsidR="00100057">
        <w:rPr>
          <w:rFonts w:ascii="Cambria Math" w:hAnsi="Cambria Math" w:cs="Cambria Math"/>
          <w:lang w:val="en-US"/>
        </w:rPr>
        <w:instrText>∼</w:instrText>
      </w:r>
      <w:r w:rsidR="00100057">
        <w:rPr>
          <w:lang w:val="en-US"/>
        </w:rPr>
        <w:instrText>80%) and median survival (</w:instrText>
      </w:r>
      <w:r w:rsidR="00100057">
        <w:rPr>
          <w:rFonts w:ascii="Cambria Math" w:hAnsi="Cambria Math" w:cs="Cambria Math"/>
          <w:lang w:val="en-US"/>
        </w:rPr>
        <w:instrText>∼</w:instrText>
      </w:r>
      <w:r w:rsidR="00100057">
        <w:rPr>
          <w:lang w:val="en-US"/>
        </w:rPr>
        <w:instrText>22 months) in all thee groups. Conclusion: In this study, waiting time to surgery did not affect survival in patients undergoing surgery for pancreatic cancer.","author":[{"dropping-particle":"","family":"Kirkegård","given":"Jakob","non-dropping-particle":"","parse-names":false,"suffix":""},{"dropping-particle":"","family":"Mortensen","given":"Frank Viborg","non-dropping-particle":"","parse-names":false,"suffix":""},{"dropping-particle":"","family":"Hansen","given":"Carsten Palnæs","non-dropping-particle":"","parse-names":false,"suffix":""},{"dropping-particle":"","family":"Mortensen","given":"Michael Bau","non-dropping-particle":"","parse-names":false,"suffix":""},{"dropping-particle":"","family":"Sall","given":"Mogens","non-dropping-particle":"","parse-names":false,"suffix":""},{"dropping-particle":"","family":"Fristrup","given":"Claus","non-dropping-particle":"","parse-names":false,"suffix":""}],"container-title":"European Journal of Surgical Oncology","id":"ITEM-49","issue":"10","issued":{"date-parts":[["2019","10","1"]]},"page":"1901-1905","publisher":"W.B. Saunders Ltd","title":"Waiting time to surgery and pancreatic cancer survival: A nationwide population-based cohort study","type":"article-journal","volume":"45"},"uris":["http://www.mendeley.com/documents/?uuid=5e8619a1-c9e8-3754-9500-770b1c2b6f5f"]},{"id":"ITEM-50","itemData":{"DOI":"10.1016/j.athoracsur.2013.08.039","ISSN":"00034975","abstract":"Background Although video-assisted thoracic surgery (VATS) pleural drainage and decortication have been proven to be effective treatments in the early stages of empyema, the optimal timing of VATS is still not clear. To assess the effectiveness of early VATS drainage and decortication, we reviewed the records of patients who underwent VATS and open decortication for empyema. Methods One hundred twenty-eight patients with empyema were treated with VATS and open decortication over 8 years at Korea University Anam Hospital. The VATS patients (120 patients) were divided into 3 groups based on the interval between the onset of chest symptoms and the time of operation (group 1: &lt;2 weeks; group 2: 2 to 4 weeks; group 3: &gt;4 weeks). Additional 8 open decortication patients with symptom durations greater than 4 weeks were compared with group 3 patients. Results Groups 1 and 2 showed shorter chest tube duration, postoperative hospital stay, surgical procedure time, and fewer prolonged air leaks than group 3. No significant difference was noted between groups 1 and 2; and no difference was noted in the length of postoperative intensive care unit stays or the reintervention and reoperation rates among the 3 groups. In chronic empyema patients, group 3 showed shorter chest tube duration than the open decortication group. Conclusions Patients with symptom durations of less than 4 weeks showed better early results than those with symptom durations greater than 4 weeks. Thus, symptom duration can be considered a reliable preoperative factor in deciding the surgical management of empyema or cases involving loculated pleural effusion. © 2014 by The Society of Thoracic Surgeons.","author":[{"dropping-particle":"","family":"Chung","given":"Jae Ho","non-dropping-particle":"","parse-names":false,"suffix":""},{"dropping-particle":"","family":"Lee","given":"Sung Ho","non-dropping-particle":"","parse-names":false,"suffix":""},{"dropping-particle":"","family":"Kim","given":"Kwang Taik","non-dropping-particle":"","parse-names":false,"suffix":""},{"dropping-particle":"","family":"Jung","given":"Jae Seung","non-dropping-particle":"","parse-names":false,"suffix":""},{"dropping-particle":"","family":"Son","given":"Ho Sung","non-dropping-particle":"","parse-names":false,"suffix":""},{"dropping-particle":"","family":"Sun","given":"Kyung","non-dropping-particle":"","parse-names":false,"suffix":""}],"container-title":"Annals of Thoracic Surgery","id":"ITEM-50","issue":"1","issued":{"date-parts":[["2014","1"]]},"page":"224-229","title":"Optimal Timing of Thoracoscopic Drainage and Decortication for Empyema","type":"article-journal","volume":"97"},"uris":["http://www.mendeley.com/documents/?uuid=122ce757-6036-3df9-8944-516844dce434"]},{"id":"ITEM-51","itemData":{"URL":"https://optn.transplant.hrsa.gov/data/view-data-reports/national-data/","accessed":{"date-parts":[["2020","5","19"]]},"id":"ITEM-51","issued":{"date-parts":[["0"]]},"title":"Organ Procurement and Transplantation Network","type":"webpage"},"uris":["http://www.mendeley.com/documents/?uuid=455635b8-ad7b-3d95-b701-0cd96e91ac54"]}],"mendeley":{"formattedCitation":"&lt;sup&gt;25,26,32–80&lt;/sup&gt;","plainTextFormattedCitation":"25,26,32–80","previouslyFormattedCitation":"&lt;sup&gt;25,26,31–79&lt;/sup&gt;"},"properties":{"noteIndex":0},"schema":"https://github.com/citation-style-language/schema/raw/master/csl-citation.json"}</w:instrText>
      </w:r>
      <w:r w:rsidR="00007659">
        <w:rPr>
          <w:lang w:val="en-US"/>
        </w:rPr>
        <w:fldChar w:fldCharType="separate"/>
      </w:r>
      <w:r w:rsidR="00100057" w:rsidRPr="00100057">
        <w:rPr>
          <w:noProof/>
          <w:vertAlign w:val="superscript"/>
          <w:lang w:val="en-US"/>
        </w:rPr>
        <w:t>25,26,32–80</w:t>
      </w:r>
      <w:r w:rsidR="00007659">
        <w:rPr>
          <w:lang w:val="en-US"/>
        </w:rPr>
        <w:fldChar w:fldCharType="end"/>
      </w:r>
      <w:r w:rsidRPr="04F59E2C">
        <w:rPr>
          <w:lang w:val="en-US"/>
        </w:rPr>
        <w:t>, and the corresponding model output for every procedure are presented in Appendix A.</w:t>
      </w:r>
    </w:p>
    <w:p w14:paraId="6B28A3D8" w14:textId="5E94A800" w:rsidR="7D823098" w:rsidRDefault="7D823098" w:rsidP="636709EE">
      <w:pPr>
        <w:rPr>
          <w:lang w:val="en-US"/>
        </w:rPr>
      </w:pPr>
      <w:r w:rsidRPr="636709EE">
        <w:rPr>
          <w:lang w:val="en-US"/>
        </w:rPr>
        <w:t>The maximum benefit expected from the evaluated procedures ranged from 0.</w:t>
      </w:r>
      <w:r w:rsidR="4BF56EBF" w:rsidRPr="636709EE">
        <w:rPr>
          <w:lang w:val="en-US"/>
        </w:rPr>
        <w:t>54 QALYs (95% CI: 0.48 - 0.61) for resection of high-grade glioma</w:t>
      </w:r>
      <w:r w:rsidR="74D9FA3F" w:rsidRPr="636709EE">
        <w:rPr>
          <w:lang w:val="en-US"/>
        </w:rPr>
        <w:t xml:space="preserve"> to 10.3 QALYs (95% CI: 8.7 - 11.9) for kidney transplantation</w:t>
      </w:r>
      <w:r w:rsidR="32F7847B" w:rsidRPr="636709EE">
        <w:rPr>
          <w:lang w:val="en-US"/>
        </w:rPr>
        <w:t xml:space="preserve"> (</w:t>
      </w:r>
      <w:r w:rsidR="65D68397" w:rsidRPr="636709EE">
        <w:rPr>
          <w:lang w:val="en-US"/>
        </w:rPr>
        <w:t>F</w:t>
      </w:r>
      <w:r w:rsidR="32F7847B" w:rsidRPr="636709EE">
        <w:rPr>
          <w:lang w:val="en-US"/>
        </w:rPr>
        <w:t>igure 3</w:t>
      </w:r>
      <w:r w:rsidR="5DE9E4A8" w:rsidRPr="636709EE">
        <w:rPr>
          <w:lang w:val="en-US"/>
        </w:rPr>
        <w:t xml:space="preserve">). The ranking based on QALYs gained by surgery </w:t>
      </w:r>
      <w:r w:rsidR="000A1DDC">
        <w:rPr>
          <w:lang w:val="en-US"/>
        </w:rPr>
        <w:t xml:space="preserve">was moderately correlated with </w:t>
      </w:r>
      <w:r w:rsidR="5DE9E4A8" w:rsidRPr="636709EE">
        <w:rPr>
          <w:lang w:val="en-US"/>
        </w:rPr>
        <w:t xml:space="preserve">the ranking </w:t>
      </w:r>
      <w:r w:rsidR="38124A25" w:rsidRPr="636709EE">
        <w:rPr>
          <w:lang w:val="en-US"/>
        </w:rPr>
        <w:t>based on</w:t>
      </w:r>
      <w:r w:rsidR="5DE9E4A8" w:rsidRPr="636709EE">
        <w:rPr>
          <w:lang w:val="en-US"/>
        </w:rPr>
        <w:t xml:space="preserve"> LYs </w:t>
      </w:r>
      <w:r w:rsidR="38124A25" w:rsidRPr="636709EE">
        <w:rPr>
          <w:lang w:val="en-US"/>
        </w:rPr>
        <w:t>gained by surgery</w:t>
      </w:r>
      <w:r w:rsidR="5DE9E4A8" w:rsidRPr="636709EE">
        <w:rPr>
          <w:lang w:val="en-US"/>
        </w:rPr>
        <w:t>:</w:t>
      </w:r>
      <w:r w:rsidR="5DE9E4A8" w:rsidRPr="636709EE">
        <w:rPr>
          <w:i/>
          <w:iCs/>
          <w:lang w:val="en-US"/>
        </w:rPr>
        <w:t xml:space="preserve"> </w:t>
      </w:r>
      <w:proofErr w:type="gramStart"/>
      <w:r w:rsidR="5DE9E4A8" w:rsidRPr="636709EE">
        <w:rPr>
          <w:lang w:val="en-US"/>
        </w:rPr>
        <w:t>the</w:t>
      </w:r>
      <w:proofErr w:type="gramEnd"/>
      <w:r w:rsidR="5DE9E4A8" w:rsidRPr="636709EE">
        <w:rPr>
          <w:lang w:val="en-US"/>
        </w:rPr>
        <w:t xml:space="preserve"> </w:t>
      </w:r>
      <w:r w:rsidR="09A18EB7" w:rsidRPr="636709EE">
        <w:rPr>
          <w:lang w:val="en-US"/>
        </w:rPr>
        <w:t>S</w:t>
      </w:r>
      <w:r w:rsidR="03E6BE5D" w:rsidRPr="636709EE">
        <w:rPr>
          <w:lang w:val="en-US"/>
        </w:rPr>
        <w:t>pearman rank correlation coefficient between the ranking of procedures based on LYs and QALYs was 0.35</w:t>
      </w:r>
      <w:r w:rsidR="21EB3C26" w:rsidRPr="636709EE">
        <w:rPr>
          <w:lang w:val="en-US"/>
        </w:rPr>
        <w:t xml:space="preserve"> (p=0.045)</w:t>
      </w:r>
      <w:r w:rsidR="03E6BE5D" w:rsidRPr="636709EE">
        <w:rPr>
          <w:lang w:val="en-US"/>
        </w:rPr>
        <w:t xml:space="preserve">. </w:t>
      </w:r>
    </w:p>
    <w:p w14:paraId="47E809C4" w14:textId="4D88BC11" w:rsidR="2FB1C186" w:rsidRDefault="4C1C0CAC" w:rsidP="39A4890C">
      <w:pPr>
        <w:rPr>
          <w:lang w:val="en-US"/>
        </w:rPr>
      </w:pPr>
      <w:r w:rsidRPr="5911DDBD">
        <w:rPr>
          <w:lang w:val="en-US"/>
        </w:rPr>
        <w:t>The urgency of the procedures ranged from</w:t>
      </w:r>
      <w:r w:rsidR="4072CE91" w:rsidRPr="5911DDBD">
        <w:rPr>
          <w:lang w:val="en-US"/>
        </w:rPr>
        <w:t xml:space="preserve"> </w:t>
      </w:r>
      <w:r w:rsidR="2857DD97" w:rsidRPr="5911DDBD">
        <w:rPr>
          <w:lang w:val="en-US"/>
        </w:rPr>
        <w:t xml:space="preserve">-0.01 </w:t>
      </w:r>
      <w:r w:rsidRPr="5911DDBD">
        <w:rPr>
          <w:lang w:val="en-US"/>
        </w:rPr>
        <w:t>QALY</w:t>
      </w:r>
      <w:r w:rsidR="520EA087" w:rsidRPr="5911DDBD">
        <w:rPr>
          <w:lang w:val="en-US"/>
        </w:rPr>
        <w:t>/</w:t>
      </w:r>
      <w:r w:rsidR="595D6765" w:rsidRPr="5911DDBD">
        <w:rPr>
          <w:lang w:val="en-US"/>
        </w:rPr>
        <w:t xml:space="preserve">month </w:t>
      </w:r>
      <w:r w:rsidRPr="5911DDBD">
        <w:rPr>
          <w:lang w:val="en-US"/>
        </w:rPr>
        <w:t>(</w:t>
      </w:r>
      <w:r w:rsidR="4BF370F2" w:rsidRPr="5911DDBD">
        <w:rPr>
          <w:lang w:val="en-US"/>
        </w:rPr>
        <w:t>95% CI</w:t>
      </w:r>
      <w:r w:rsidR="712730AC" w:rsidRPr="5911DDBD">
        <w:rPr>
          <w:lang w:val="en-US"/>
        </w:rPr>
        <w:t>:</w:t>
      </w:r>
      <w:r w:rsidR="4BF370F2" w:rsidRPr="5911DDBD">
        <w:rPr>
          <w:lang w:val="en-US"/>
        </w:rPr>
        <w:t xml:space="preserve"> </w:t>
      </w:r>
      <w:r w:rsidR="2FD157C4" w:rsidRPr="5911DDBD">
        <w:rPr>
          <w:lang w:val="en-US"/>
        </w:rPr>
        <w:t>-0.01 - -0.00</w:t>
      </w:r>
      <w:r w:rsidRPr="5911DDBD">
        <w:rPr>
          <w:lang w:val="en-US"/>
        </w:rPr>
        <w:t>)</w:t>
      </w:r>
      <w:r w:rsidR="5743B16A" w:rsidRPr="5911DDBD">
        <w:rPr>
          <w:lang w:val="en-US"/>
        </w:rPr>
        <w:t xml:space="preserve"> for </w:t>
      </w:r>
      <w:r w:rsidR="3E4257F3" w:rsidRPr="5911DDBD">
        <w:rPr>
          <w:lang w:val="en-US"/>
        </w:rPr>
        <w:t>placing a</w:t>
      </w:r>
      <w:r w:rsidR="5743B16A" w:rsidRPr="5911DDBD">
        <w:rPr>
          <w:lang w:val="en-US"/>
        </w:rPr>
        <w:t xml:space="preserve"> </w:t>
      </w:r>
      <w:r w:rsidR="3E4257F3" w:rsidRPr="5911DDBD">
        <w:rPr>
          <w:lang w:val="en-US"/>
        </w:rPr>
        <w:t xml:space="preserve">shunt for </w:t>
      </w:r>
      <w:r w:rsidR="002048D1">
        <w:rPr>
          <w:lang w:val="en-US"/>
        </w:rPr>
        <w:t>dialysis,</w:t>
      </w:r>
      <w:r w:rsidR="3E4257F3" w:rsidRPr="5911DDBD">
        <w:rPr>
          <w:lang w:val="en-US"/>
        </w:rPr>
        <w:t xml:space="preserve"> </w:t>
      </w:r>
      <w:r w:rsidR="5743B16A" w:rsidRPr="5911DDBD">
        <w:rPr>
          <w:lang w:val="en-US"/>
        </w:rPr>
        <w:t>to</w:t>
      </w:r>
      <w:r w:rsidR="39A18BAE" w:rsidRPr="5911DDBD">
        <w:rPr>
          <w:lang w:val="en-US"/>
        </w:rPr>
        <w:t xml:space="preserve"> </w:t>
      </w:r>
      <w:r w:rsidR="6BE3B834" w:rsidRPr="5911DDBD">
        <w:rPr>
          <w:lang w:val="en-US"/>
        </w:rPr>
        <w:t xml:space="preserve">-0.11 </w:t>
      </w:r>
      <w:r w:rsidR="39A18BAE" w:rsidRPr="5911DDBD">
        <w:rPr>
          <w:lang w:val="en-US"/>
        </w:rPr>
        <w:t>QALY</w:t>
      </w:r>
      <w:r w:rsidR="64162E56" w:rsidRPr="5911DDBD">
        <w:rPr>
          <w:lang w:val="en-US"/>
        </w:rPr>
        <w:t>/</w:t>
      </w:r>
      <w:r w:rsidR="39A18BAE" w:rsidRPr="5911DDBD">
        <w:rPr>
          <w:lang w:val="en-US"/>
        </w:rPr>
        <w:t>month (</w:t>
      </w:r>
      <w:r w:rsidR="202D2764" w:rsidRPr="5911DDBD">
        <w:rPr>
          <w:lang w:val="en-US"/>
        </w:rPr>
        <w:t>-0.13 - -0.09</w:t>
      </w:r>
      <w:r w:rsidR="39A18BAE" w:rsidRPr="5911DDBD">
        <w:rPr>
          <w:lang w:val="en-US"/>
        </w:rPr>
        <w:t>)</w:t>
      </w:r>
      <w:r w:rsidRPr="5911DDBD">
        <w:rPr>
          <w:lang w:val="en-US"/>
        </w:rPr>
        <w:t xml:space="preserve"> </w:t>
      </w:r>
      <w:r w:rsidR="1CDC6079" w:rsidRPr="5911DDBD">
        <w:rPr>
          <w:lang w:val="en-US"/>
        </w:rPr>
        <w:t xml:space="preserve">for the </w:t>
      </w:r>
      <w:r w:rsidR="7498DEF4" w:rsidRPr="5911DDBD">
        <w:rPr>
          <w:lang w:val="en-US"/>
        </w:rPr>
        <w:t xml:space="preserve">surgical </w:t>
      </w:r>
      <w:r w:rsidR="1CDC6079" w:rsidRPr="5911DDBD">
        <w:rPr>
          <w:lang w:val="en-US"/>
        </w:rPr>
        <w:t>repair of an a</w:t>
      </w:r>
      <w:r w:rsidR="639C126B" w:rsidRPr="5911DDBD">
        <w:rPr>
          <w:lang w:val="en-US"/>
        </w:rPr>
        <w:t xml:space="preserve">bdominal aneurysm of the aorta </w:t>
      </w:r>
      <w:r w:rsidR="45556DFE" w:rsidRPr="5911DDBD">
        <w:rPr>
          <w:lang w:val="en-US"/>
        </w:rPr>
        <w:t>(</w:t>
      </w:r>
      <w:r w:rsidR="001F3FAE">
        <w:rPr>
          <w:lang w:val="en-US"/>
        </w:rPr>
        <w:t>F</w:t>
      </w:r>
      <w:r w:rsidR="45556DFE" w:rsidRPr="5911DDBD">
        <w:rPr>
          <w:lang w:val="en-US"/>
        </w:rPr>
        <w:t>igure 4</w:t>
      </w:r>
      <w:r w:rsidR="7C789924" w:rsidRPr="5911DDBD">
        <w:rPr>
          <w:lang w:val="en-US"/>
        </w:rPr>
        <w:t xml:space="preserve">, and table 1 Appendix </w:t>
      </w:r>
      <w:r w:rsidR="2A032F31" w:rsidRPr="5911DDBD">
        <w:rPr>
          <w:lang w:val="en-US"/>
        </w:rPr>
        <w:t>B</w:t>
      </w:r>
      <w:r w:rsidR="45556DFE" w:rsidRPr="5911DDBD">
        <w:rPr>
          <w:lang w:val="en-US"/>
        </w:rPr>
        <w:t>)</w:t>
      </w:r>
      <w:r w:rsidR="1CDC6079" w:rsidRPr="5911DDBD">
        <w:rPr>
          <w:lang w:val="en-US"/>
        </w:rPr>
        <w:t xml:space="preserve">. </w:t>
      </w:r>
      <w:r w:rsidR="005574D3">
        <w:rPr>
          <w:lang w:val="en-US"/>
        </w:rPr>
        <w:t>P</w:t>
      </w:r>
      <w:r w:rsidR="1CDC6079" w:rsidRPr="5911DDBD">
        <w:rPr>
          <w:lang w:val="en-US"/>
        </w:rPr>
        <w:t xml:space="preserve">rocedures that were associated with a high </w:t>
      </w:r>
      <w:r w:rsidR="55ABB2DD" w:rsidRPr="5911DDBD">
        <w:rPr>
          <w:lang w:val="en-US"/>
        </w:rPr>
        <w:t xml:space="preserve">expected </w:t>
      </w:r>
      <w:r w:rsidR="001F3FAE">
        <w:rPr>
          <w:lang w:val="en-US"/>
        </w:rPr>
        <w:t>QALY</w:t>
      </w:r>
      <w:r w:rsidR="55ABB2DD" w:rsidRPr="5911DDBD">
        <w:rPr>
          <w:lang w:val="en-US"/>
        </w:rPr>
        <w:t xml:space="preserve"> benefit</w:t>
      </w:r>
      <w:r w:rsidR="005574D3">
        <w:rPr>
          <w:lang w:val="en-US"/>
        </w:rPr>
        <w:t xml:space="preserve"> by surgery</w:t>
      </w:r>
      <w:r w:rsidR="55ABB2DD" w:rsidRPr="5911DDBD">
        <w:rPr>
          <w:lang w:val="en-US"/>
        </w:rPr>
        <w:t xml:space="preserve">, </w:t>
      </w:r>
      <w:r w:rsidR="34C105FF" w:rsidRPr="5911DDBD">
        <w:rPr>
          <w:lang w:val="en-US"/>
        </w:rPr>
        <w:t>did not</w:t>
      </w:r>
      <w:r w:rsidR="002048D1">
        <w:rPr>
          <w:lang w:val="en-US"/>
        </w:rPr>
        <w:t xml:space="preserve"> always</w:t>
      </w:r>
      <w:r w:rsidR="34C105FF" w:rsidRPr="5911DDBD">
        <w:rPr>
          <w:lang w:val="en-US"/>
        </w:rPr>
        <w:t xml:space="preserve"> </w:t>
      </w:r>
      <w:r w:rsidR="55ABB2DD" w:rsidRPr="5911DDBD">
        <w:rPr>
          <w:lang w:val="en-US"/>
        </w:rPr>
        <w:t>los</w:t>
      </w:r>
      <w:r w:rsidR="26B92EAD" w:rsidRPr="5911DDBD">
        <w:rPr>
          <w:lang w:val="en-US"/>
        </w:rPr>
        <w:t xml:space="preserve">e </w:t>
      </w:r>
      <w:r w:rsidR="55ABB2DD" w:rsidRPr="5911DDBD">
        <w:rPr>
          <w:lang w:val="en-US"/>
        </w:rPr>
        <w:t>more QALYs per month</w:t>
      </w:r>
      <w:r w:rsidR="394B2ECD" w:rsidRPr="5911DDBD">
        <w:rPr>
          <w:lang w:val="en-US"/>
        </w:rPr>
        <w:t xml:space="preserve"> </w:t>
      </w:r>
      <w:r w:rsidR="002048D1">
        <w:rPr>
          <w:lang w:val="en-US"/>
        </w:rPr>
        <w:t>as well</w:t>
      </w:r>
      <w:r w:rsidR="55ABB2DD" w:rsidRPr="5911DDBD">
        <w:rPr>
          <w:lang w:val="en-US"/>
        </w:rPr>
        <w:t xml:space="preserve">: </w:t>
      </w:r>
      <w:r w:rsidR="5102950D" w:rsidRPr="5911DDBD">
        <w:rPr>
          <w:lang w:val="en-US"/>
        </w:rPr>
        <w:t>The</w:t>
      </w:r>
      <w:r w:rsidR="55ABB2DD" w:rsidRPr="5911DDBD">
        <w:rPr>
          <w:lang w:val="en-US"/>
        </w:rPr>
        <w:t xml:space="preserve"> S</w:t>
      </w:r>
      <w:r w:rsidR="7C153FB2" w:rsidRPr="5911DDBD">
        <w:rPr>
          <w:lang w:val="en-US"/>
        </w:rPr>
        <w:t xml:space="preserve">pearman correlation </w:t>
      </w:r>
      <w:r w:rsidR="0CDD54B3" w:rsidRPr="5911DDBD">
        <w:rPr>
          <w:lang w:val="en-US"/>
        </w:rPr>
        <w:t xml:space="preserve">coefficient </w:t>
      </w:r>
      <w:r w:rsidR="7C153FB2" w:rsidRPr="5911DDBD">
        <w:rPr>
          <w:lang w:val="en-US"/>
        </w:rPr>
        <w:t xml:space="preserve">between </w:t>
      </w:r>
      <w:r w:rsidR="2082723F" w:rsidRPr="5911DDBD">
        <w:rPr>
          <w:lang w:val="en-US"/>
        </w:rPr>
        <w:t xml:space="preserve">the </w:t>
      </w:r>
      <w:r w:rsidR="7C153FB2" w:rsidRPr="5911DDBD">
        <w:rPr>
          <w:lang w:val="en-US"/>
        </w:rPr>
        <w:t xml:space="preserve">ranking </w:t>
      </w:r>
      <w:r w:rsidR="4509F4C6" w:rsidRPr="5911DDBD">
        <w:rPr>
          <w:lang w:val="en-US"/>
        </w:rPr>
        <w:t xml:space="preserve">of </w:t>
      </w:r>
      <w:r w:rsidR="002048D1">
        <w:rPr>
          <w:lang w:val="en-US"/>
        </w:rPr>
        <w:t xml:space="preserve">health </w:t>
      </w:r>
      <w:r w:rsidR="4509F4C6" w:rsidRPr="5911DDBD">
        <w:rPr>
          <w:lang w:val="en-US"/>
        </w:rPr>
        <w:t xml:space="preserve">benefit </w:t>
      </w:r>
      <w:r w:rsidR="002048D1">
        <w:rPr>
          <w:lang w:val="en-US"/>
        </w:rPr>
        <w:t xml:space="preserve">in terms of QALYs </w:t>
      </w:r>
      <w:r w:rsidR="4509F4C6" w:rsidRPr="5911DDBD">
        <w:rPr>
          <w:lang w:val="en-US"/>
        </w:rPr>
        <w:t xml:space="preserve">and QALY loss per month </w:t>
      </w:r>
      <w:r w:rsidR="7C153FB2" w:rsidRPr="5911DDBD">
        <w:rPr>
          <w:lang w:val="en-US"/>
        </w:rPr>
        <w:t>was 0.</w:t>
      </w:r>
      <w:r w:rsidR="16A7E44F" w:rsidRPr="5911DDBD">
        <w:rPr>
          <w:lang w:val="en-US"/>
        </w:rPr>
        <w:t>31</w:t>
      </w:r>
      <w:r w:rsidR="7C153FB2" w:rsidRPr="5911DDBD">
        <w:rPr>
          <w:lang w:val="en-US"/>
        </w:rPr>
        <w:t xml:space="preserve"> (p</w:t>
      </w:r>
      <w:r w:rsidR="529D5C71" w:rsidRPr="5911DDBD">
        <w:rPr>
          <w:lang w:val="en-US"/>
        </w:rPr>
        <w:t>=</w:t>
      </w:r>
      <w:r w:rsidR="7C153FB2" w:rsidRPr="5911DDBD">
        <w:rPr>
          <w:lang w:val="en-US"/>
        </w:rPr>
        <w:t>0.0</w:t>
      </w:r>
      <w:r w:rsidR="7E6BCAC0" w:rsidRPr="5911DDBD">
        <w:rPr>
          <w:lang w:val="en-US"/>
        </w:rPr>
        <w:t>7</w:t>
      </w:r>
      <w:r w:rsidR="7C153FB2" w:rsidRPr="5911DDBD">
        <w:rPr>
          <w:lang w:val="en-US"/>
        </w:rPr>
        <w:t>)</w:t>
      </w:r>
      <w:r w:rsidR="686573D7" w:rsidRPr="5911DDBD">
        <w:rPr>
          <w:lang w:val="en-US"/>
        </w:rPr>
        <w:t>.</w:t>
      </w:r>
      <w:r w:rsidR="7386EC48" w:rsidRPr="5911DDBD">
        <w:rPr>
          <w:lang w:val="en-US"/>
        </w:rPr>
        <w:t xml:space="preserve"> The most urgent procedures </w:t>
      </w:r>
      <w:r w:rsidR="17210045" w:rsidRPr="5911DDBD">
        <w:rPr>
          <w:lang w:val="en-US"/>
        </w:rPr>
        <w:t xml:space="preserve">after </w:t>
      </w:r>
      <w:r w:rsidR="5904B556" w:rsidRPr="5911DDBD">
        <w:rPr>
          <w:lang w:val="en-US"/>
        </w:rPr>
        <w:t>surgical repair of an abdominal aneurysm of the aorta</w:t>
      </w:r>
      <w:r w:rsidR="7386EC48" w:rsidRPr="5911DDBD">
        <w:rPr>
          <w:lang w:val="en-US"/>
        </w:rPr>
        <w:t xml:space="preserve"> were </w:t>
      </w:r>
      <w:r w:rsidR="3E40346D" w:rsidRPr="5911DDBD">
        <w:rPr>
          <w:lang w:val="en-US"/>
        </w:rPr>
        <w:t xml:space="preserve">pacemaker implantation </w:t>
      </w:r>
      <w:r w:rsidR="7386EC48" w:rsidRPr="5911DDBD">
        <w:rPr>
          <w:lang w:val="en-US"/>
        </w:rPr>
        <w:t>(</w:t>
      </w:r>
      <w:r w:rsidR="4BE58CC9" w:rsidRPr="5911DDBD">
        <w:rPr>
          <w:lang w:val="en-US"/>
        </w:rPr>
        <w:t xml:space="preserve">-0.11 </w:t>
      </w:r>
      <w:r w:rsidR="159DCCB9" w:rsidRPr="5911DDBD">
        <w:rPr>
          <w:lang w:val="en-US"/>
        </w:rPr>
        <w:t>QALY/month</w:t>
      </w:r>
      <w:r w:rsidR="074E5A96" w:rsidRPr="5911DDBD">
        <w:rPr>
          <w:lang w:val="en-US"/>
        </w:rPr>
        <w:t>, 95% CI:</w:t>
      </w:r>
      <w:r w:rsidR="2586FE8A" w:rsidRPr="5911DDBD">
        <w:rPr>
          <w:lang w:val="en-US"/>
        </w:rPr>
        <w:t xml:space="preserve"> </w:t>
      </w:r>
      <w:r w:rsidR="02DF2CD9" w:rsidRPr="5911DDBD">
        <w:rPr>
          <w:lang w:val="en-US"/>
        </w:rPr>
        <w:t>-0.22 - -0.04</w:t>
      </w:r>
      <w:r w:rsidR="2586FE8A" w:rsidRPr="5911DDBD">
        <w:rPr>
          <w:lang w:val="en-US"/>
        </w:rPr>
        <w:t>)</w:t>
      </w:r>
      <w:r w:rsidR="7386EC48" w:rsidRPr="5911DDBD">
        <w:rPr>
          <w:lang w:val="en-US"/>
        </w:rPr>
        <w:t xml:space="preserve">, and </w:t>
      </w:r>
      <w:r w:rsidR="5E902CBB" w:rsidRPr="5911DDBD">
        <w:rPr>
          <w:lang w:val="en-US"/>
        </w:rPr>
        <w:t xml:space="preserve">resection of cholangiocarcinoma </w:t>
      </w:r>
      <w:r w:rsidR="7386EC48" w:rsidRPr="5911DDBD">
        <w:rPr>
          <w:lang w:val="en-US"/>
        </w:rPr>
        <w:t>(</w:t>
      </w:r>
      <w:r w:rsidR="78F4E57E" w:rsidRPr="5911DDBD">
        <w:rPr>
          <w:lang w:val="en-US"/>
        </w:rPr>
        <w:t xml:space="preserve">-0.09 </w:t>
      </w:r>
      <w:r w:rsidR="4EA2984F" w:rsidRPr="5911DDBD">
        <w:rPr>
          <w:lang w:val="en-US"/>
        </w:rPr>
        <w:t>QALY/month</w:t>
      </w:r>
      <w:r w:rsidR="747B8FAF" w:rsidRPr="5911DDBD">
        <w:rPr>
          <w:lang w:val="en-US"/>
        </w:rPr>
        <w:t xml:space="preserve">, 95% CI: </w:t>
      </w:r>
      <w:r w:rsidR="4261DA1F" w:rsidRPr="5911DDBD">
        <w:rPr>
          <w:lang w:val="en-US"/>
        </w:rPr>
        <w:t>-0.12 - -0.06</w:t>
      </w:r>
      <w:r w:rsidR="7386EC48" w:rsidRPr="5911DDBD">
        <w:rPr>
          <w:lang w:val="en-US"/>
        </w:rPr>
        <w:t>).</w:t>
      </w:r>
      <w:r w:rsidR="72B8C105" w:rsidRPr="5911DDBD">
        <w:rPr>
          <w:lang w:val="en-US"/>
        </w:rPr>
        <w:t xml:space="preserve"> </w:t>
      </w:r>
      <w:r w:rsidR="005D65F7">
        <w:rPr>
          <w:lang w:val="en-US"/>
        </w:rPr>
        <w:t>A</w:t>
      </w:r>
      <w:r w:rsidR="72B8C105" w:rsidRPr="5911DDBD">
        <w:rPr>
          <w:lang w:val="en-US"/>
        </w:rPr>
        <w:t>fter</w:t>
      </w:r>
      <w:r w:rsidR="34CC44A1" w:rsidRPr="5911DDBD">
        <w:rPr>
          <w:lang w:val="en-US"/>
        </w:rPr>
        <w:t xml:space="preserve"> </w:t>
      </w:r>
      <w:r w:rsidR="485380E9" w:rsidRPr="5911DDBD">
        <w:rPr>
          <w:lang w:val="en-US"/>
        </w:rPr>
        <w:t>placing a shunt for end-stage renal disease patients</w:t>
      </w:r>
      <w:r w:rsidR="005D65F7">
        <w:rPr>
          <w:lang w:val="en-US"/>
        </w:rPr>
        <w:t>, t</w:t>
      </w:r>
      <w:r w:rsidR="005D65F7" w:rsidRPr="5911DDBD">
        <w:rPr>
          <w:lang w:val="en-US"/>
        </w:rPr>
        <w:t>he least urgent procedures</w:t>
      </w:r>
      <w:r w:rsidR="485380E9" w:rsidRPr="5911DDBD">
        <w:rPr>
          <w:lang w:val="en-US"/>
        </w:rPr>
        <w:t xml:space="preserve"> </w:t>
      </w:r>
      <w:r w:rsidR="34CC44A1" w:rsidRPr="5911DDBD">
        <w:rPr>
          <w:lang w:val="en-US"/>
        </w:rPr>
        <w:t xml:space="preserve">were </w:t>
      </w:r>
      <w:r w:rsidR="619924F6" w:rsidRPr="5911DDBD">
        <w:rPr>
          <w:lang w:val="en-US"/>
        </w:rPr>
        <w:t xml:space="preserve">resection of thyroid cancer </w:t>
      </w:r>
      <w:r w:rsidR="15A7A9FE" w:rsidRPr="5911DDBD">
        <w:rPr>
          <w:lang w:val="en-US"/>
        </w:rPr>
        <w:t>(</w:t>
      </w:r>
      <w:r w:rsidR="6CFF31BA" w:rsidRPr="5911DDBD">
        <w:rPr>
          <w:lang w:val="en-US"/>
        </w:rPr>
        <w:t xml:space="preserve">-0.01 </w:t>
      </w:r>
      <w:r w:rsidR="15A7A9FE" w:rsidRPr="5911DDBD">
        <w:rPr>
          <w:lang w:val="en-US"/>
        </w:rPr>
        <w:t xml:space="preserve">QALY/month, 95% CI: </w:t>
      </w:r>
      <w:r w:rsidR="57DF9280" w:rsidRPr="5911DDBD">
        <w:rPr>
          <w:lang w:val="en-US"/>
        </w:rPr>
        <w:t>-0.02 - -0.01</w:t>
      </w:r>
      <w:r w:rsidR="15A7A9FE" w:rsidRPr="5911DDBD">
        <w:rPr>
          <w:lang w:val="en-US"/>
        </w:rPr>
        <w:t xml:space="preserve">) </w:t>
      </w:r>
      <w:r w:rsidR="34CC44A1" w:rsidRPr="5911DDBD">
        <w:rPr>
          <w:lang w:val="en-US"/>
        </w:rPr>
        <w:t xml:space="preserve">and the resection of </w:t>
      </w:r>
      <w:r w:rsidR="5DEBF2C6" w:rsidRPr="5911DDBD">
        <w:rPr>
          <w:lang w:val="en-US"/>
        </w:rPr>
        <w:t xml:space="preserve">mild salivary gland </w:t>
      </w:r>
      <w:r w:rsidR="34CC44A1" w:rsidRPr="5911DDBD">
        <w:rPr>
          <w:lang w:val="en-US"/>
        </w:rPr>
        <w:t>carcino</w:t>
      </w:r>
      <w:r w:rsidR="535E1583" w:rsidRPr="5911DDBD">
        <w:rPr>
          <w:lang w:val="en-US"/>
        </w:rPr>
        <w:t>ma (</w:t>
      </w:r>
      <w:r w:rsidR="7E190460" w:rsidRPr="5911DDBD">
        <w:rPr>
          <w:lang w:val="en-US"/>
        </w:rPr>
        <w:t xml:space="preserve">-0.01 </w:t>
      </w:r>
      <w:r w:rsidR="6D9A94AB" w:rsidRPr="5911DDBD">
        <w:rPr>
          <w:lang w:val="en-US"/>
        </w:rPr>
        <w:t xml:space="preserve">QALY/month, 95% CI: </w:t>
      </w:r>
      <w:r w:rsidR="370C7396" w:rsidRPr="5911DDBD">
        <w:rPr>
          <w:lang w:val="en-US"/>
        </w:rPr>
        <w:t>-0.03 - -0.01</w:t>
      </w:r>
      <w:r w:rsidR="535E1583" w:rsidRPr="5911DDBD">
        <w:rPr>
          <w:lang w:val="en-US"/>
        </w:rPr>
        <w:t>)</w:t>
      </w:r>
      <w:r w:rsidR="441DC169" w:rsidRPr="5911DDBD">
        <w:rPr>
          <w:lang w:val="en-US"/>
        </w:rPr>
        <w:t xml:space="preserve"> (Appendix B)</w:t>
      </w:r>
      <w:r w:rsidR="535E1583" w:rsidRPr="5911DDBD">
        <w:rPr>
          <w:lang w:val="en-US"/>
        </w:rPr>
        <w:t>.</w:t>
      </w:r>
      <w:r w:rsidR="35295F88" w:rsidRPr="5911DDBD">
        <w:rPr>
          <w:lang w:val="en-US"/>
        </w:rPr>
        <w:t xml:space="preserve"> </w:t>
      </w:r>
      <w:r w:rsidR="222D4422" w:rsidRPr="5911DDBD">
        <w:rPr>
          <w:lang w:val="en-US"/>
        </w:rPr>
        <w:t xml:space="preserve">When </w:t>
      </w:r>
      <w:r w:rsidR="1B6EAF81" w:rsidRPr="5911DDBD">
        <w:rPr>
          <w:lang w:val="en-US"/>
        </w:rPr>
        <w:t xml:space="preserve">ordering procedures </w:t>
      </w:r>
      <w:r w:rsidR="005D65F7">
        <w:rPr>
          <w:lang w:val="en-US"/>
        </w:rPr>
        <w:t>based on</w:t>
      </w:r>
      <w:r w:rsidR="1B6EAF81" w:rsidRPr="5911DDBD">
        <w:rPr>
          <w:lang w:val="en-US"/>
        </w:rPr>
        <w:t xml:space="preserve"> LYs lost per month instead of QALYs lost per month</w:t>
      </w:r>
      <w:r w:rsidR="222D4422" w:rsidRPr="5911DDBD">
        <w:rPr>
          <w:lang w:val="en-US"/>
        </w:rPr>
        <w:t>, r</w:t>
      </w:r>
      <w:r w:rsidR="23850D8A" w:rsidRPr="5911DDBD">
        <w:rPr>
          <w:lang w:val="en-US"/>
        </w:rPr>
        <w:t xml:space="preserve">esection of non-small cell lung carcinoma </w:t>
      </w:r>
      <w:r w:rsidR="20D4A0B4" w:rsidRPr="5911DDBD">
        <w:rPr>
          <w:lang w:val="en-US"/>
        </w:rPr>
        <w:t xml:space="preserve">was </w:t>
      </w:r>
      <w:r w:rsidR="23850D8A" w:rsidRPr="5911DDBD">
        <w:rPr>
          <w:lang w:val="en-US"/>
        </w:rPr>
        <w:t xml:space="preserve">ranked </w:t>
      </w:r>
      <w:r w:rsidR="131CCE1B" w:rsidRPr="5911DDBD">
        <w:rPr>
          <w:lang w:val="en-US"/>
        </w:rPr>
        <w:t xml:space="preserve">substantially </w:t>
      </w:r>
      <w:r w:rsidR="23850D8A" w:rsidRPr="5911DDBD">
        <w:rPr>
          <w:lang w:val="en-US"/>
        </w:rPr>
        <w:t xml:space="preserve">lower </w:t>
      </w:r>
      <w:r w:rsidR="52BE7525" w:rsidRPr="5911DDBD">
        <w:rPr>
          <w:lang w:val="en-US"/>
        </w:rPr>
        <w:t>(from rank 5 to rank 1</w:t>
      </w:r>
      <w:r w:rsidR="6B22576A" w:rsidRPr="5911DDBD">
        <w:rPr>
          <w:lang w:val="en-US"/>
        </w:rPr>
        <w:t>9</w:t>
      </w:r>
      <w:r w:rsidR="52BE7525" w:rsidRPr="5911DDBD">
        <w:rPr>
          <w:lang w:val="en-US"/>
        </w:rPr>
        <w:t>)</w:t>
      </w:r>
      <w:r w:rsidR="23850D8A" w:rsidRPr="5911DDBD">
        <w:rPr>
          <w:lang w:val="en-US"/>
        </w:rPr>
        <w:t>,</w:t>
      </w:r>
      <w:r w:rsidR="4434C2FE" w:rsidRPr="5911DDBD">
        <w:rPr>
          <w:lang w:val="en-US"/>
        </w:rPr>
        <w:t xml:space="preserve"> while the implantation of a left-</w:t>
      </w:r>
      <w:r w:rsidR="005574D3" w:rsidRPr="5911DDBD">
        <w:rPr>
          <w:lang w:val="en-US"/>
        </w:rPr>
        <w:t>ventricle</w:t>
      </w:r>
      <w:r w:rsidR="4434C2FE" w:rsidRPr="5911DDBD">
        <w:rPr>
          <w:lang w:val="en-US"/>
        </w:rPr>
        <w:t xml:space="preserve"> assist device was ranked </w:t>
      </w:r>
      <w:r w:rsidR="6A59798C" w:rsidRPr="5911DDBD">
        <w:rPr>
          <w:lang w:val="en-US"/>
        </w:rPr>
        <w:t xml:space="preserve">substantially </w:t>
      </w:r>
      <w:r w:rsidR="4434C2FE" w:rsidRPr="5911DDBD">
        <w:rPr>
          <w:lang w:val="en-US"/>
        </w:rPr>
        <w:t xml:space="preserve">higher </w:t>
      </w:r>
      <w:r w:rsidR="1881C8C6" w:rsidRPr="5911DDBD">
        <w:rPr>
          <w:lang w:val="en-US"/>
        </w:rPr>
        <w:t>(from rank 8 to rank 1).</w:t>
      </w:r>
    </w:p>
    <w:p w14:paraId="60EAD743" w14:textId="36884C75" w:rsidR="003D21E0" w:rsidRDefault="003D21E0" w:rsidP="003D21E0">
      <w:pPr>
        <w:rPr>
          <w:lang w:val="en-US"/>
        </w:rPr>
      </w:pPr>
      <w:r>
        <w:rPr>
          <w:lang w:val="en-US"/>
        </w:rPr>
        <w:t xml:space="preserve">Procedures that are ranked high in terms of urgency and had relative short surgery time and length of stay include repair of atrial septum defects (surgery time: 74 min [IQR: 56-131]; length of non-ICU stay: 1.3 days [IQR: 0.6-1.95]), pacemaker implantations (surgery time: 115 min [82-154]; length of non-ICU stay: 1.4 days [1.1-2.1]), and open surgical repair of an abdominal aneurysm of the aorta (surgery time: 246 min [166 - 305]; length of non-ICU stay: 3.8 days [2.2 - 7.1]) (Figure 5). Kidney transplant is a procedure that requires substantial amounts of capacity (surgery time: 291 min [244 - 341]; length of non-ICU stay: 11 days [7.5 - 12.3]). Liver transplant is similarly urgent and also requires a lot of capacity (surgery time: 875 min [797 - 957]; length of non-ICU stay: 9.5 days [2 - 18.7]) (table 2 Appendix B). Re-operations (e.g. due to complications) are part of the average surgery time per diagnosis.  </w:t>
      </w:r>
    </w:p>
    <w:p w14:paraId="0CC90D9C" w14:textId="78002D8C" w:rsidR="39FC0BEE" w:rsidRDefault="39FC0BEE" w:rsidP="39A4890C">
      <w:pPr>
        <w:pStyle w:val="Heading2"/>
        <w:rPr>
          <w:lang w:val="en-US"/>
        </w:rPr>
      </w:pPr>
      <w:r w:rsidRPr="39A4890C">
        <w:rPr>
          <w:lang w:val="en-US"/>
        </w:rPr>
        <w:t xml:space="preserve">Discussion </w:t>
      </w:r>
    </w:p>
    <w:p w14:paraId="6E4C708D" w14:textId="589594D7" w:rsidR="74757989" w:rsidRDefault="74757989" w:rsidP="04F59E2C">
      <w:pPr>
        <w:rPr>
          <w:rFonts w:ascii="Calibri" w:eastAsia="Calibri" w:hAnsi="Calibri" w:cs="Calibri"/>
          <w:lang w:val="en-US"/>
        </w:rPr>
      </w:pPr>
      <w:r w:rsidRPr="636709EE">
        <w:rPr>
          <w:lang w:val="en-US"/>
        </w:rPr>
        <w:t xml:space="preserve">Our </w:t>
      </w:r>
      <w:r w:rsidR="005D65F7">
        <w:rPr>
          <w:lang w:val="en-US"/>
        </w:rPr>
        <w:t>decision model</w:t>
      </w:r>
      <w:r w:rsidRPr="636709EE">
        <w:rPr>
          <w:lang w:val="en-US"/>
        </w:rPr>
        <w:t xml:space="preserve"> can</w:t>
      </w:r>
      <w:r w:rsidR="5B056DDB" w:rsidRPr="636709EE">
        <w:rPr>
          <w:lang w:val="en-US"/>
        </w:rPr>
        <w:t xml:space="preserve"> </w:t>
      </w:r>
      <w:r w:rsidR="001E1B6B">
        <w:rPr>
          <w:lang w:val="en-US"/>
        </w:rPr>
        <w:t xml:space="preserve">be </w:t>
      </w:r>
      <w:r w:rsidR="008C4069">
        <w:rPr>
          <w:lang w:val="en-US"/>
        </w:rPr>
        <w:t xml:space="preserve">used to </w:t>
      </w:r>
      <w:r w:rsidR="5B056DDB" w:rsidRPr="636709EE">
        <w:rPr>
          <w:rFonts w:ascii="Calibri" w:eastAsia="Calibri" w:hAnsi="Calibri" w:cs="Calibri"/>
          <w:lang w:val="en-US"/>
        </w:rPr>
        <w:t xml:space="preserve">guide prioritization of surgical interventions from a utilitarian perspective, by </w:t>
      </w:r>
      <w:r w:rsidR="008C4069">
        <w:rPr>
          <w:rFonts w:ascii="Calibri" w:eastAsia="Calibri" w:hAnsi="Calibri" w:cs="Calibri"/>
          <w:lang w:val="en-US"/>
        </w:rPr>
        <w:t>estimating</w:t>
      </w:r>
      <w:r w:rsidR="5B056DDB" w:rsidRPr="636709EE">
        <w:rPr>
          <w:rFonts w:ascii="Calibri" w:eastAsia="Calibri" w:hAnsi="Calibri" w:cs="Calibri"/>
          <w:lang w:val="en-US"/>
        </w:rPr>
        <w:t xml:space="preserve"> urgency based the expected health loss of delay. </w:t>
      </w:r>
      <w:r w:rsidR="001E1B6B">
        <w:rPr>
          <w:rFonts w:ascii="Calibri" w:eastAsia="Calibri" w:hAnsi="Calibri" w:cs="Calibri"/>
          <w:lang w:val="en-US"/>
        </w:rPr>
        <w:t xml:space="preserve">Our results demonstrate </w:t>
      </w:r>
      <w:r w:rsidR="5B056DDB" w:rsidRPr="636709EE">
        <w:rPr>
          <w:rFonts w:ascii="Calibri" w:eastAsia="Calibri" w:hAnsi="Calibri" w:cs="Calibri"/>
          <w:lang w:val="en-US"/>
        </w:rPr>
        <w:t xml:space="preserve">that we can </w:t>
      </w:r>
      <w:commentRangeStart w:id="18"/>
      <w:commentRangeStart w:id="19"/>
      <w:r w:rsidR="2254BD18" w:rsidRPr="636709EE">
        <w:rPr>
          <w:rFonts w:ascii="Calibri" w:eastAsia="Calibri" w:hAnsi="Calibri" w:cs="Calibri"/>
          <w:lang w:val="en-US"/>
        </w:rPr>
        <w:t>rank</w:t>
      </w:r>
      <w:r w:rsidR="4C797731" w:rsidRPr="636709EE">
        <w:rPr>
          <w:rFonts w:ascii="Calibri" w:eastAsia="Calibri" w:hAnsi="Calibri" w:cs="Calibri"/>
          <w:lang w:val="en-US"/>
        </w:rPr>
        <w:t xml:space="preserve"> </w:t>
      </w:r>
      <w:commentRangeEnd w:id="18"/>
      <w:r w:rsidR="006C5B68">
        <w:rPr>
          <w:rStyle w:val="CommentReference"/>
        </w:rPr>
        <w:commentReference w:id="18"/>
      </w:r>
      <w:commentRangeEnd w:id="19"/>
      <w:r w:rsidR="007B7745">
        <w:rPr>
          <w:rStyle w:val="CommentReference"/>
        </w:rPr>
        <w:commentReference w:id="19"/>
      </w:r>
      <w:r w:rsidR="5B056DDB" w:rsidRPr="636709EE">
        <w:rPr>
          <w:rFonts w:ascii="Calibri" w:eastAsia="Calibri" w:hAnsi="Calibri" w:cs="Calibri"/>
          <w:lang w:val="en-US"/>
        </w:rPr>
        <w:t xml:space="preserve">semi-elective surgeries </w:t>
      </w:r>
      <w:r w:rsidR="0C7D3454" w:rsidRPr="636709EE">
        <w:rPr>
          <w:rFonts w:ascii="Calibri" w:eastAsia="Calibri" w:hAnsi="Calibri" w:cs="Calibri"/>
          <w:lang w:val="en-US"/>
        </w:rPr>
        <w:t xml:space="preserve">based on their urgency </w:t>
      </w:r>
      <w:r w:rsidR="5B056DDB" w:rsidRPr="636709EE">
        <w:rPr>
          <w:rFonts w:ascii="Calibri" w:eastAsia="Calibri" w:hAnsi="Calibri" w:cs="Calibri"/>
          <w:lang w:val="en-US"/>
        </w:rPr>
        <w:t>using a s</w:t>
      </w:r>
      <w:r w:rsidR="391B16D9" w:rsidRPr="636709EE">
        <w:rPr>
          <w:rFonts w:ascii="Calibri" w:eastAsia="Calibri" w:hAnsi="Calibri" w:cs="Calibri"/>
          <w:lang w:val="en-US"/>
        </w:rPr>
        <w:t xml:space="preserve">imple three-states </w:t>
      </w:r>
      <w:proofErr w:type="spellStart"/>
      <w:r w:rsidR="391B16D9" w:rsidRPr="636709EE">
        <w:rPr>
          <w:rFonts w:ascii="Calibri" w:eastAsia="Calibri" w:hAnsi="Calibri" w:cs="Calibri"/>
          <w:lang w:val="en-US"/>
        </w:rPr>
        <w:t>cSTM</w:t>
      </w:r>
      <w:proofErr w:type="spellEnd"/>
      <w:r w:rsidR="391B16D9" w:rsidRPr="636709EE">
        <w:rPr>
          <w:rFonts w:ascii="Calibri" w:eastAsia="Calibri" w:hAnsi="Calibri" w:cs="Calibri"/>
          <w:lang w:val="en-US"/>
        </w:rPr>
        <w:t xml:space="preserve">. </w:t>
      </w:r>
      <w:r w:rsidR="7092D093" w:rsidRPr="636709EE">
        <w:rPr>
          <w:rFonts w:ascii="Calibri" w:eastAsia="Calibri" w:hAnsi="Calibri" w:cs="Calibri"/>
          <w:lang w:val="en-US"/>
        </w:rPr>
        <w:t xml:space="preserve">Using this approach, we found that </w:t>
      </w:r>
      <w:r w:rsidR="002208A9" w:rsidRPr="5911DDBD">
        <w:rPr>
          <w:lang w:val="en-US"/>
        </w:rPr>
        <w:t xml:space="preserve">repairing an abdominal aneurysm of the aorta, </w:t>
      </w:r>
      <w:r w:rsidR="002208A9">
        <w:rPr>
          <w:lang w:val="en-US"/>
        </w:rPr>
        <w:t>implantation of a pacemaker</w:t>
      </w:r>
      <w:r w:rsidR="002208A9" w:rsidRPr="5911DDBD">
        <w:rPr>
          <w:lang w:val="en-US"/>
        </w:rPr>
        <w:t>, and the resection of cholangiocarcinoma</w:t>
      </w:r>
      <w:r w:rsidR="7092D093" w:rsidRPr="636709EE">
        <w:rPr>
          <w:rFonts w:ascii="Calibri" w:eastAsia="Calibri" w:hAnsi="Calibri" w:cs="Calibri"/>
          <w:lang w:val="en-US"/>
        </w:rPr>
        <w:t xml:space="preserve"> were the most urgent procedures. Less urgent proce</w:t>
      </w:r>
      <w:r w:rsidR="04A6D1B8" w:rsidRPr="636709EE">
        <w:rPr>
          <w:rFonts w:ascii="Calibri" w:eastAsia="Calibri" w:hAnsi="Calibri" w:cs="Calibri"/>
          <w:lang w:val="en-US"/>
        </w:rPr>
        <w:t xml:space="preserve">dures were </w:t>
      </w:r>
      <w:r w:rsidR="002208A9" w:rsidRPr="5911DDBD">
        <w:rPr>
          <w:lang w:val="en-US"/>
        </w:rPr>
        <w:t>placing of a shunt for dialysis, resection of thyroid cancer, and the resection of mild salivary gland carcinoma</w:t>
      </w:r>
      <w:r w:rsidR="04A6D1B8" w:rsidRPr="636709EE">
        <w:rPr>
          <w:rFonts w:ascii="Calibri" w:eastAsia="Calibri" w:hAnsi="Calibri" w:cs="Calibri"/>
          <w:lang w:val="en-US"/>
        </w:rPr>
        <w:t xml:space="preserve">. We also identified </w:t>
      </w:r>
      <w:r w:rsidR="2DD3D968" w:rsidRPr="636709EE">
        <w:rPr>
          <w:rFonts w:ascii="Calibri" w:eastAsia="Calibri" w:hAnsi="Calibri" w:cs="Calibri"/>
          <w:lang w:val="en-US"/>
        </w:rPr>
        <w:t>liver transplantation as</w:t>
      </w:r>
      <w:r w:rsidR="48BF8977" w:rsidRPr="636709EE">
        <w:rPr>
          <w:rFonts w:ascii="Calibri" w:eastAsia="Calibri" w:hAnsi="Calibri" w:cs="Calibri"/>
          <w:lang w:val="en-US"/>
        </w:rPr>
        <w:t xml:space="preserve"> being</w:t>
      </w:r>
      <w:r w:rsidR="2DD3D968" w:rsidRPr="636709EE">
        <w:rPr>
          <w:rFonts w:ascii="Calibri" w:eastAsia="Calibri" w:hAnsi="Calibri" w:cs="Calibri"/>
          <w:lang w:val="en-US"/>
        </w:rPr>
        <w:t xml:space="preserve"> a </w:t>
      </w:r>
      <w:r w:rsidR="00DD4B8A">
        <w:rPr>
          <w:rFonts w:ascii="Calibri" w:eastAsia="Calibri" w:hAnsi="Calibri" w:cs="Calibri"/>
          <w:lang w:val="en-US"/>
        </w:rPr>
        <w:t xml:space="preserve">relatively </w:t>
      </w:r>
      <w:r w:rsidR="2DD3D968" w:rsidRPr="636709EE">
        <w:rPr>
          <w:rFonts w:ascii="Calibri" w:eastAsia="Calibri" w:hAnsi="Calibri" w:cs="Calibri"/>
          <w:lang w:val="en-US"/>
        </w:rPr>
        <w:t xml:space="preserve">urgent </w:t>
      </w:r>
      <w:r w:rsidR="04A6D1B8" w:rsidRPr="636709EE">
        <w:rPr>
          <w:rFonts w:ascii="Calibri" w:eastAsia="Calibri" w:hAnsi="Calibri" w:cs="Calibri"/>
          <w:lang w:val="en-US"/>
        </w:rPr>
        <w:t>procedure</w:t>
      </w:r>
      <w:r w:rsidR="02486EF6" w:rsidRPr="636709EE">
        <w:rPr>
          <w:rFonts w:ascii="Calibri" w:eastAsia="Calibri" w:hAnsi="Calibri" w:cs="Calibri"/>
          <w:lang w:val="en-US"/>
        </w:rPr>
        <w:t xml:space="preserve"> </w:t>
      </w:r>
      <w:r w:rsidR="13DAF949" w:rsidRPr="636709EE">
        <w:rPr>
          <w:rFonts w:ascii="Calibri" w:eastAsia="Calibri" w:hAnsi="Calibri" w:cs="Calibri"/>
          <w:lang w:val="en-US"/>
        </w:rPr>
        <w:t>with a</w:t>
      </w:r>
      <w:r w:rsidR="38FB2CB2" w:rsidRPr="636709EE">
        <w:rPr>
          <w:rFonts w:ascii="Calibri" w:eastAsia="Calibri" w:hAnsi="Calibri" w:cs="Calibri"/>
          <w:lang w:val="en-US"/>
        </w:rPr>
        <w:t>n exceptional</w:t>
      </w:r>
      <w:r w:rsidR="288EB48A" w:rsidRPr="636709EE">
        <w:rPr>
          <w:rFonts w:ascii="Calibri" w:eastAsia="Calibri" w:hAnsi="Calibri" w:cs="Calibri"/>
          <w:lang w:val="en-US"/>
        </w:rPr>
        <w:t>ly</w:t>
      </w:r>
      <w:r w:rsidR="13DAF949" w:rsidRPr="636709EE">
        <w:rPr>
          <w:rFonts w:ascii="Calibri" w:eastAsia="Calibri" w:hAnsi="Calibri" w:cs="Calibri"/>
          <w:lang w:val="en-US"/>
        </w:rPr>
        <w:t xml:space="preserve"> long surgery time and length of stay. </w:t>
      </w:r>
    </w:p>
    <w:p w14:paraId="0C704B3B" w14:textId="45EA4A46" w:rsidR="11521D49" w:rsidRDefault="61411921" w:rsidP="636709EE">
      <w:pPr>
        <w:rPr>
          <w:rFonts w:ascii="Calibri" w:eastAsia="Calibri" w:hAnsi="Calibri" w:cs="Calibri"/>
          <w:lang w:val="en-US"/>
        </w:rPr>
      </w:pPr>
      <w:r w:rsidRPr="636709EE">
        <w:rPr>
          <w:rFonts w:ascii="Calibri" w:eastAsia="Calibri" w:hAnsi="Calibri" w:cs="Calibri"/>
          <w:lang w:val="en-US"/>
        </w:rPr>
        <w:lastRenderedPageBreak/>
        <w:t>We propose a prioritization based on QALY loss per month. To illustrate what this me</w:t>
      </w:r>
      <w:r w:rsidR="0699CF2C" w:rsidRPr="636709EE">
        <w:rPr>
          <w:rFonts w:ascii="Calibri" w:eastAsia="Calibri" w:hAnsi="Calibri" w:cs="Calibri"/>
          <w:lang w:val="en-US"/>
        </w:rPr>
        <w:t xml:space="preserve">asure actually </w:t>
      </w:r>
      <w:r w:rsidRPr="636709EE">
        <w:rPr>
          <w:rFonts w:ascii="Calibri" w:eastAsia="Calibri" w:hAnsi="Calibri" w:cs="Calibri"/>
          <w:lang w:val="en-US"/>
        </w:rPr>
        <w:t>represent</w:t>
      </w:r>
      <w:r w:rsidR="62ACB72A" w:rsidRPr="636709EE">
        <w:rPr>
          <w:rFonts w:ascii="Calibri" w:eastAsia="Calibri" w:hAnsi="Calibri" w:cs="Calibri"/>
          <w:lang w:val="en-US"/>
        </w:rPr>
        <w:t>s</w:t>
      </w:r>
      <w:r w:rsidRPr="636709EE">
        <w:rPr>
          <w:rFonts w:ascii="Calibri" w:eastAsia="Calibri" w:hAnsi="Calibri" w:cs="Calibri"/>
          <w:lang w:val="en-US"/>
        </w:rPr>
        <w:t>, we take the most urgent procedure</w:t>
      </w:r>
      <w:r w:rsidR="12F61FDB" w:rsidRPr="636709EE">
        <w:rPr>
          <w:rFonts w:ascii="Calibri" w:eastAsia="Calibri" w:hAnsi="Calibri" w:cs="Calibri"/>
          <w:lang w:val="en-US"/>
        </w:rPr>
        <w:t xml:space="preserve"> </w:t>
      </w:r>
      <w:r w:rsidRPr="636709EE">
        <w:rPr>
          <w:rFonts w:ascii="Calibri" w:eastAsia="Calibri" w:hAnsi="Calibri" w:cs="Calibri"/>
          <w:lang w:val="en-US"/>
        </w:rPr>
        <w:t>as an examp</w:t>
      </w:r>
      <w:r w:rsidR="6B4ACC0A" w:rsidRPr="636709EE">
        <w:rPr>
          <w:rFonts w:ascii="Calibri" w:eastAsia="Calibri" w:hAnsi="Calibri" w:cs="Calibri"/>
          <w:lang w:val="en-US"/>
        </w:rPr>
        <w:t>l</w:t>
      </w:r>
      <w:r w:rsidRPr="636709EE">
        <w:rPr>
          <w:rFonts w:ascii="Calibri" w:eastAsia="Calibri" w:hAnsi="Calibri" w:cs="Calibri"/>
          <w:lang w:val="en-US"/>
        </w:rPr>
        <w:t xml:space="preserve">e. </w:t>
      </w:r>
      <w:r w:rsidR="7A200DD7" w:rsidRPr="636709EE">
        <w:rPr>
          <w:rFonts w:ascii="Calibri" w:eastAsia="Calibri" w:hAnsi="Calibri" w:cs="Calibri"/>
          <w:lang w:val="en-US"/>
        </w:rPr>
        <w:t>Surgically repairing an abdominal aneurysm of the aorta</w:t>
      </w:r>
      <w:r w:rsidRPr="636709EE">
        <w:rPr>
          <w:rFonts w:ascii="Calibri" w:eastAsia="Calibri" w:hAnsi="Calibri" w:cs="Calibri"/>
          <w:lang w:val="en-US"/>
        </w:rPr>
        <w:t xml:space="preserve"> </w:t>
      </w:r>
      <w:r w:rsidR="65ACEC64" w:rsidRPr="636709EE">
        <w:rPr>
          <w:rFonts w:ascii="Calibri" w:eastAsia="Calibri" w:hAnsi="Calibri" w:cs="Calibri"/>
          <w:lang w:val="en-US"/>
        </w:rPr>
        <w:t xml:space="preserve">is associated with </w:t>
      </w:r>
      <w:r w:rsidRPr="636709EE">
        <w:rPr>
          <w:rFonts w:ascii="Calibri" w:eastAsia="Calibri" w:hAnsi="Calibri" w:cs="Calibri"/>
          <w:lang w:val="en-US"/>
        </w:rPr>
        <w:t>a QALY loss of 0.11 per month</w:t>
      </w:r>
      <w:r w:rsidR="00DE14AF">
        <w:rPr>
          <w:rFonts w:ascii="Calibri" w:eastAsia="Calibri" w:hAnsi="Calibri" w:cs="Calibri"/>
          <w:lang w:val="en-US"/>
        </w:rPr>
        <w:t xml:space="preserve"> – in part due to the prospect of a potentially life-threatening rupture preoperatively, in part due to the increase in survival after surgery</w:t>
      </w:r>
      <w:r w:rsidR="009F13BC">
        <w:rPr>
          <w:rFonts w:ascii="Calibri" w:eastAsia="Calibri" w:hAnsi="Calibri" w:cs="Calibri"/>
          <w:lang w:val="en-US"/>
        </w:rPr>
        <w:t xml:space="preserve">. This implies that </w:t>
      </w:r>
      <w:r w:rsidRPr="636709EE">
        <w:rPr>
          <w:rFonts w:ascii="Calibri" w:eastAsia="Calibri" w:hAnsi="Calibri" w:cs="Calibri"/>
          <w:lang w:val="en-US"/>
        </w:rPr>
        <w:t xml:space="preserve">if this procedure would be postponed by a month, patients with this surgical indication lose approximately 40 days </w:t>
      </w:r>
      <w:r w:rsidR="712305BA" w:rsidRPr="636709EE">
        <w:rPr>
          <w:rFonts w:ascii="Calibri" w:eastAsia="Calibri" w:hAnsi="Calibri" w:cs="Calibri"/>
          <w:lang w:val="en-US"/>
        </w:rPr>
        <w:t xml:space="preserve">(0.11*365) </w:t>
      </w:r>
      <w:r w:rsidR="3A9D5857" w:rsidRPr="636709EE">
        <w:rPr>
          <w:rFonts w:ascii="Calibri" w:eastAsia="Calibri" w:hAnsi="Calibri" w:cs="Calibri"/>
          <w:lang w:val="en-US"/>
        </w:rPr>
        <w:t xml:space="preserve">spent in </w:t>
      </w:r>
      <w:r w:rsidRPr="636709EE">
        <w:rPr>
          <w:rFonts w:ascii="Calibri" w:eastAsia="Calibri" w:hAnsi="Calibri" w:cs="Calibri"/>
          <w:lang w:val="en-US"/>
        </w:rPr>
        <w:t>perfect health</w:t>
      </w:r>
      <w:r w:rsidR="009F13BC">
        <w:rPr>
          <w:rFonts w:ascii="Calibri" w:eastAsia="Calibri" w:hAnsi="Calibri" w:cs="Calibri"/>
          <w:lang w:val="en-US"/>
        </w:rPr>
        <w:t xml:space="preserve"> of their remaining expected QALYs gained by surgery</w:t>
      </w:r>
      <w:r w:rsidRPr="636709EE">
        <w:rPr>
          <w:rFonts w:ascii="Calibri" w:eastAsia="Calibri" w:hAnsi="Calibri" w:cs="Calibri"/>
          <w:lang w:val="en-US"/>
        </w:rPr>
        <w:t>.</w:t>
      </w:r>
      <w:r w:rsidR="57A1DA64" w:rsidRPr="636709EE">
        <w:rPr>
          <w:rFonts w:ascii="Calibri" w:eastAsia="Calibri" w:hAnsi="Calibri" w:cs="Calibri"/>
          <w:lang w:val="en-US"/>
        </w:rPr>
        <w:t xml:space="preserve"> Although the </w:t>
      </w:r>
      <w:r w:rsidR="00DD4B8A">
        <w:rPr>
          <w:rFonts w:ascii="Calibri" w:eastAsia="Calibri" w:hAnsi="Calibri" w:cs="Calibri"/>
          <w:lang w:val="en-US"/>
        </w:rPr>
        <w:t xml:space="preserve">personal </w:t>
      </w:r>
      <w:r w:rsidR="12DCD760" w:rsidRPr="636709EE">
        <w:rPr>
          <w:rFonts w:ascii="Calibri" w:eastAsia="Calibri" w:hAnsi="Calibri" w:cs="Calibri"/>
          <w:lang w:val="en-US"/>
        </w:rPr>
        <w:t xml:space="preserve">value of </w:t>
      </w:r>
      <w:r w:rsidR="002F3C82">
        <w:rPr>
          <w:rFonts w:ascii="Calibri" w:eastAsia="Calibri" w:hAnsi="Calibri" w:cs="Calibri"/>
          <w:lang w:val="en-US"/>
        </w:rPr>
        <w:t xml:space="preserve">a loss of </w:t>
      </w:r>
      <w:r w:rsidR="12DCD760" w:rsidRPr="636709EE">
        <w:rPr>
          <w:rFonts w:ascii="Calibri" w:eastAsia="Calibri" w:hAnsi="Calibri" w:cs="Calibri"/>
          <w:lang w:val="en-US"/>
        </w:rPr>
        <w:t>40 days spen</w:t>
      </w:r>
      <w:r w:rsidR="7CF53E11" w:rsidRPr="636709EE">
        <w:rPr>
          <w:rFonts w:ascii="Calibri" w:eastAsia="Calibri" w:hAnsi="Calibri" w:cs="Calibri"/>
          <w:lang w:val="en-US"/>
        </w:rPr>
        <w:t>t</w:t>
      </w:r>
      <w:r w:rsidR="12DCD760" w:rsidRPr="636709EE">
        <w:rPr>
          <w:rFonts w:ascii="Calibri" w:eastAsia="Calibri" w:hAnsi="Calibri" w:cs="Calibri"/>
          <w:lang w:val="en-US"/>
        </w:rPr>
        <w:t xml:space="preserve"> in perfect health can be </w:t>
      </w:r>
      <w:r w:rsidR="00DD4B8A">
        <w:rPr>
          <w:rFonts w:ascii="Calibri" w:eastAsia="Calibri" w:hAnsi="Calibri" w:cs="Calibri"/>
          <w:lang w:val="en-US"/>
        </w:rPr>
        <w:t>different for everybody</w:t>
      </w:r>
      <w:r w:rsidR="12DCD760" w:rsidRPr="636709EE">
        <w:rPr>
          <w:rFonts w:ascii="Calibri" w:eastAsia="Calibri" w:hAnsi="Calibri" w:cs="Calibri"/>
          <w:lang w:val="en-US"/>
        </w:rPr>
        <w:t xml:space="preserve">, it is a substantial </w:t>
      </w:r>
      <w:r w:rsidR="002F3C82">
        <w:rPr>
          <w:rFonts w:ascii="Calibri" w:eastAsia="Calibri" w:hAnsi="Calibri" w:cs="Calibri"/>
          <w:lang w:val="en-US"/>
        </w:rPr>
        <w:t>loss compared to the</w:t>
      </w:r>
      <w:r w:rsidR="12DCD760" w:rsidRPr="636709EE">
        <w:rPr>
          <w:rFonts w:ascii="Calibri" w:eastAsia="Calibri" w:hAnsi="Calibri" w:cs="Calibri"/>
          <w:lang w:val="en-US"/>
        </w:rPr>
        <w:t xml:space="preserve"> least urgent surgery:</w:t>
      </w:r>
      <w:r w:rsidR="1ACF2F11" w:rsidRPr="636709EE">
        <w:rPr>
          <w:rFonts w:ascii="Calibri" w:eastAsia="Calibri" w:hAnsi="Calibri" w:cs="Calibri"/>
          <w:lang w:val="en-US"/>
        </w:rPr>
        <w:t xml:space="preserve"> a similar calculation for the placing of a shunt for dialysis is associated with</w:t>
      </w:r>
      <w:r w:rsidR="12DCD760" w:rsidRPr="636709EE">
        <w:rPr>
          <w:rFonts w:ascii="Calibri" w:eastAsia="Calibri" w:hAnsi="Calibri" w:cs="Calibri"/>
          <w:lang w:val="en-US"/>
        </w:rPr>
        <w:t xml:space="preserve"> 4 days </w:t>
      </w:r>
      <w:r w:rsidR="00DD4B8A">
        <w:rPr>
          <w:rFonts w:ascii="Calibri" w:eastAsia="Calibri" w:hAnsi="Calibri" w:cs="Calibri"/>
          <w:lang w:val="en-US"/>
        </w:rPr>
        <w:t xml:space="preserve">less </w:t>
      </w:r>
      <w:r w:rsidR="444E91F3" w:rsidRPr="636709EE">
        <w:rPr>
          <w:rFonts w:ascii="Calibri" w:eastAsia="Calibri" w:hAnsi="Calibri" w:cs="Calibri"/>
          <w:lang w:val="en-US"/>
        </w:rPr>
        <w:t>spen</w:t>
      </w:r>
      <w:r w:rsidR="00DD4B8A">
        <w:rPr>
          <w:rFonts w:ascii="Calibri" w:eastAsia="Calibri" w:hAnsi="Calibri" w:cs="Calibri"/>
          <w:lang w:val="en-US"/>
        </w:rPr>
        <w:t xml:space="preserve">t </w:t>
      </w:r>
      <w:r w:rsidR="12DCD760" w:rsidRPr="636709EE">
        <w:rPr>
          <w:rFonts w:ascii="Calibri" w:eastAsia="Calibri" w:hAnsi="Calibri" w:cs="Calibri"/>
          <w:lang w:val="en-US"/>
        </w:rPr>
        <w:t>in per</w:t>
      </w:r>
      <w:r w:rsidR="00DD4B8A">
        <w:rPr>
          <w:rFonts w:ascii="Calibri" w:eastAsia="Calibri" w:hAnsi="Calibri" w:cs="Calibri"/>
          <w:lang w:val="en-US"/>
        </w:rPr>
        <w:t>fect health by delaying the procedure by a month.</w:t>
      </w:r>
    </w:p>
    <w:p w14:paraId="3F17461E" w14:textId="42544C07" w:rsidR="11521D49" w:rsidRPr="00DE14AF" w:rsidRDefault="67F2E9A1" w:rsidP="636709EE">
      <w:pPr>
        <w:rPr>
          <w:rFonts w:ascii="Calibri" w:eastAsia="Calibri" w:hAnsi="Calibri" w:cs="Calibri"/>
          <w:lang w:val="nl-NL"/>
        </w:rPr>
      </w:pPr>
      <w:r w:rsidRPr="636709EE">
        <w:rPr>
          <w:rFonts w:ascii="Calibri" w:eastAsia="Calibri" w:hAnsi="Calibri" w:cs="Calibri"/>
          <w:lang w:val="en-US"/>
        </w:rPr>
        <w:t>Although this approach rationalizes and objectively quantifies urgency from a utilitarian perspective, it needs to be complemented by other perspective to be used effectively in practice</w:t>
      </w:r>
      <w:r w:rsidR="13692643" w:rsidRPr="636709EE">
        <w:rPr>
          <w:rFonts w:ascii="Calibri" w:eastAsia="Calibri" w:hAnsi="Calibri" w:cs="Calibri"/>
          <w:lang w:val="en-US"/>
        </w:rPr>
        <w:t xml:space="preserve">. </w:t>
      </w:r>
      <w:r w:rsidR="0AA7A369" w:rsidRPr="636709EE">
        <w:rPr>
          <w:rFonts w:ascii="Calibri" w:eastAsia="Calibri" w:hAnsi="Calibri" w:cs="Calibri"/>
          <w:lang w:val="en-US"/>
        </w:rPr>
        <w:t xml:space="preserve">One </w:t>
      </w:r>
      <w:r w:rsidR="77D0667D" w:rsidRPr="636709EE">
        <w:rPr>
          <w:rFonts w:ascii="Calibri" w:eastAsia="Calibri" w:hAnsi="Calibri" w:cs="Calibri"/>
          <w:lang w:val="en-US"/>
        </w:rPr>
        <w:t xml:space="preserve">proposal for implementation would be </w:t>
      </w:r>
      <w:r w:rsidR="0AA7A369" w:rsidRPr="636709EE">
        <w:rPr>
          <w:rFonts w:ascii="Calibri" w:eastAsia="Calibri" w:hAnsi="Calibri" w:cs="Calibri"/>
          <w:lang w:val="en-US"/>
        </w:rPr>
        <w:t xml:space="preserve">to provide the </w:t>
      </w:r>
      <w:r w:rsidR="7A79A599" w:rsidRPr="636709EE">
        <w:rPr>
          <w:rFonts w:ascii="Calibri" w:eastAsia="Calibri" w:hAnsi="Calibri" w:cs="Calibri"/>
          <w:lang w:val="en-US"/>
        </w:rPr>
        <w:t>surgical triage team</w:t>
      </w:r>
      <w:r w:rsidR="0065107A">
        <w:rPr>
          <w:rFonts w:ascii="Calibri" w:eastAsia="Calibri" w:hAnsi="Calibri" w:cs="Calibri"/>
          <w:lang w:val="en-US"/>
        </w:rPr>
        <w:fldChar w:fldCharType="begin" w:fldLock="1"/>
      </w:r>
      <w:r w:rsidR="0065107A">
        <w:rPr>
          <w:rFonts w:ascii="Calibri" w:eastAsia="Calibri" w:hAnsi="Calibri" w:cs="Calibri"/>
          <w:lang w:val="en-US"/>
        </w:rPr>
        <w:instrText>ADDIN CSL_CITATION {"citationItems":[{"id":"ITEM-1","itemData":{"DOI":"10.1097/sla.0000000000003963","ISSN":"0003-4932","abstract":"Over the last few weeks, the surge in novel coronavirus COVID-19 cases in the United States has resulted in unprecedented disruptions to hospital operations. We aimed to provide a basic outline of our approach in the hope of providing a reproducible framework based on our early experience.","author":[{"dropping-particle":"","family":"Qadan","given":"Motaz","non-dropping-particle":"","parse-names":false,"suffix":""},{"dropping-particle":"","family":"Hong","given":"Theodore S.","non-dropping-particle":"","parse-names":false,"suffix":""},{"dropping-particle":"","family":"Tanabe","given":"Kenneth K.","non-dropping-particle":"","parse-names":false,"suffix":""},{"dropping-particle":"","family":"Ryan","given":"David P.","non-dropping-particle":"","parse-names":false,"suffix":""},{"dropping-particle":"","family":"Lillemoe","given":"Keith D.","non-dropping-particle":"","parse-names":false,"suffix":""}],"container-title":"Annals of Surgery","id":"ITEM-1","issued":{"date-parts":[["2020","4"]]},"page":"1","publisher":"Ovid Technologies (Wolters Kluwer Health)","title":"A Multidisciplinary Team Approach for Triage of Elective Cancer Surgery at the Massachusetts General Hospital During the Novel Coronavirus COVID-19 Outbreak","type":"article-journal"},"uris":["http://www.mendeley.com/documents/?uuid=e01bc76f-60ca-3cfe-b725-33a23104da15"]}],"mendeley":{"formattedCitation":"&lt;sup&gt;15&lt;/sup&gt;","plainTextFormattedCitation":"15","previouslyFormattedCitation":"&lt;sup&gt;15&lt;/sup&gt;"},"properties":{"noteIndex":0},"schema":"https://github.com/citation-style-language/schema/raw/master/csl-citation.json"}</w:instrText>
      </w:r>
      <w:r w:rsidR="0065107A">
        <w:rPr>
          <w:rFonts w:ascii="Calibri" w:eastAsia="Calibri" w:hAnsi="Calibri" w:cs="Calibri"/>
          <w:lang w:val="en-US"/>
        </w:rPr>
        <w:fldChar w:fldCharType="separate"/>
      </w:r>
      <w:r w:rsidR="0065107A" w:rsidRPr="0065107A">
        <w:rPr>
          <w:rFonts w:ascii="Calibri" w:eastAsia="Calibri" w:hAnsi="Calibri" w:cs="Calibri"/>
          <w:noProof/>
          <w:vertAlign w:val="superscript"/>
          <w:lang w:val="en-US"/>
        </w:rPr>
        <w:t>15</w:t>
      </w:r>
      <w:r w:rsidR="0065107A">
        <w:rPr>
          <w:rFonts w:ascii="Calibri" w:eastAsia="Calibri" w:hAnsi="Calibri" w:cs="Calibri"/>
          <w:lang w:val="en-US"/>
        </w:rPr>
        <w:fldChar w:fldCharType="end"/>
      </w:r>
      <w:r w:rsidR="7A79A599" w:rsidRPr="636709EE">
        <w:rPr>
          <w:rFonts w:ascii="Calibri" w:eastAsia="Calibri" w:hAnsi="Calibri" w:cs="Calibri"/>
          <w:lang w:val="en-US"/>
        </w:rPr>
        <w:t xml:space="preserve"> with </w:t>
      </w:r>
      <w:r w:rsidR="4F8A4346" w:rsidRPr="636709EE">
        <w:rPr>
          <w:rFonts w:ascii="Calibri" w:eastAsia="Calibri" w:hAnsi="Calibri" w:cs="Calibri"/>
          <w:lang w:val="en-US"/>
        </w:rPr>
        <w:t>a</w:t>
      </w:r>
      <w:r w:rsidR="7A79A599" w:rsidRPr="636709EE">
        <w:rPr>
          <w:rFonts w:ascii="Calibri" w:eastAsia="Calibri" w:hAnsi="Calibri" w:cs="Calibri"/>
          <w:lang w:val="en-US"/>
        </w:rPr>
        <w:t xml:space="preserve"> </w:t>
      </w:r>
      <w:r w:rsidR="6ED31848" w:rsidRPr="636709EE">
        <w:rPr>
          <w:rFonts w:ascii="Calibri" w:eastAsia="Calibri" w:hAnsi="Calibri" w:cs="Calibri"/>
          <w:lang w:val="en-US"/>
        </w:rPr>
        <w:t xml:space="preserve">list of most urgent procedure </w:t>
      </w:r>
      <w:r w:rsidR="7A79A599" w:rsidRPr="636709EE">
        <w:rPr>
          <w:rFonts w:ascii="Calibri" w:eastAsia="Calibri" w:hAnsi="Calibri" w:cs="Calibri"/>
          <w:lang w:val="en-US"/>
        </w:rPr>
        <w:t>in their hospital. When deciding what patients to schedule for next week, the</w:t>
      </w:r>
      <w:r w:rsidR="56B13C49" w:rsidRPr="636709EE">
        <w:rPr>
          <w:rFonts w:ascii="Calibri" w:eastAsia="Calibri" w:hAnsi="Calibri" w:cs="Calibri"/>
          <w:lang w:val="en-US"/>
        </w:rPr>
        <w:t>se</w:t>
      </w:r>
      <w:r w:rsidR="7A79A599" w:rsidRPr="636709EE">
        <w:rPr>
          <w:rFonts w:ascii="Calibri" w:eastAsia="Calibri" w:hAnsi="Calibri" w:cs="Calibri"/>
          <w:lang w:val="en-US"/>
        </w:rPr>
        <w:t xml:space="preserve"> proce</w:t>
      </w:r>
      <w:r w:rsidR="5021D06D" w:rsidRPr="636709EE">
        <w:rPr>
          <w:rFonts w:ascii="Calibri" w:eastAsia="Calibri" w:hAnsi="Calibri" w:cs="Calibri"/>
          <w:lang w:val="en-US"/>
        </w:rPr>
        <w:t xml:space="preserve">dures </w:t>
      </w:r>
      <w:r w:rsidR="4B01435F" w:rsidRPr="636709EE">
        <w:rPr>
          <w:rFonts w:ascii="Calibri" w:eastAsia="Calibri" w:hAnsi="Calibri" w:cs="Calibri"/>
          <w:lang w:val="en-US"/>
        </w:rPr>
        <w:t xml:space="preserve">should </w:t>
      </w:r>
      <w:r w:rsidR="5021D06D" w:rsidRPr="636709EE">
        <w:rPr>
          <w:rFonts w:ascii="Calibri" w:eastAsia="Calibri" w:hAnsi="Calibri" w:cs="Calibri"/>
          <w:lang w:val="en-US"/>
        </w:rPr>
        <w:t xml:space="preserve">be scheduled first. If there is still </w:t>
      </w:r>
      <w:r w:rsidR="5F4F2F29" w:rsidRPr="636709EE">
        <w:rPr>
          <w:rFonts w:ascii="Calibri" w:eastAsia="Calibri" w:hAnsi="Calibri" w:cs="Calibri"/>
          <w:lang w:val="en-US"/>
        </w:rPr>
        <w:t>remaining capacity</w:t>
      </w:r>
      <w:r w:rsidR="5021D06D" w:rsidRPr="636709EE">
        <w:rPr>
          <w:rFonts w:ascii="Calibri" w:eastAsia="Calibri" w:hAnsi="Calibri" w:cs="Calibri"/>
          <w:lang w:val="en-US"/>
        </w:rPr>
        <w:t xml:space="preserve">, the team can </w:t>
      </w:r>
      <w:r w:rsidR="756992BD" w:rsidRPr="636709EE">
        <w:rPr>
          <w:rFonts w:ascii="Calibri" w:eastAsia="Calibri" w:hAnsi="Calibri" w:cs="Calibri"/>
          <w:lang w:val="en-US"/>
        </w:rPr>
        <w:t xml:space="preserve">triage </w:t>
      </w:r>
      <w:r w:rsidR="5021D06D" w:rsidRPr="636709EE">
        <w:rPr>
          <w:rFonts w:ascii="Calibri" w:eastAsia="Calibri" w:hAnsi="Calibri" w:cs="Calibri"/>
          <w:lang w:val="en-US"/>
        </w:rPr>
        <w:t xml:space="preserve">patients </w:t>
      </w:r>
      <w:r w:rsidR="2E7E70FD" w:rsidRPr="636709EE">
        <w:rPr>
          <w:rFonts w:ascii="Calibri" w:eastAsia="Calibri" w:hAnsi="Calibri" w:cs="Calibri"/>
          <w:lang w:val="en-US"/>
        </w:rPr>
        <w:t xml:space="preserve">based on other criteria, e.g. </w:t>
      </w:r>
      <w:r w:rsidR="5021D06D" w:rsidRPr="636709EE">
        <w:rPr>
          <w:rFonts w:ascii="Calibri" w:eastAsia="Calibri" w:hAnsi="Calibri" w:cs="Calibri"/>
          <w:lang w:val="en-US"/>
        </w:rPr>
        <w:t>longer waiting times</w:t>
      </w:r>
      <w:r w:rsidR="3CCC28F7" w:rsidRPr="636709EE">
        <w:rPr>
          <w:rFonts w:ascii="Calibri" w:eastAsia="Calibri" w:hAnsi="Calibri" w:cs="Calibri"/>
          <w:lang w:val="en-US"/>
        </w:rPr>
        <w:t xml:space="preserve"> </w:t>
      </w:r>
      <w:r w:rsidR="5021D06D" w:rsidRPr="636709EE">
        <w:rPr>
          <w:rFonts w:ascii="Calibri" w:eastAsia="Calibri" w:hAnsi="Calibri" w:cs="Calibri"/>
          <w:lang w:val="en-US"/>
        </w:rPr>
        <w:t xml:space="preserve">or </w:t>
      </w:r>
      <w:r w:rsidR="05D2C412" w:rsidRPr="636709EE">
        <w:rPr>
          <w:rFonts w:ascii="Calibri" w:eastAsia="Calibri" w:hAnsi="Calibri" w:cs="Calibri"/>
          <w:lang w:val="en-US"/>
        </w:rPr>
        <w:t xml:space="preserve">high </w:t>
      </w:r>
      <w:r w:rsidR="59A88081" w:rsidRPr="636709EE">
        <w:rPr>
          <w:rFonts w:ascii="Calibri" w:eastAsia="Calibri" w:hAnsi="Calibri" w:cs="Calibri"/>
          <w:lang w:val="en-US"/>
        </w:rPr>
        <w:t>risk on mortality</w:t>
      </w:r>
      <w:r w:rsidR="05D2C412" w:rsidRPr="636709EE">
        <w:rPr>
          <w:rFonts w:ascii="Calibri" w:eastAsia="Calibri" w:hAnsi="Calibri" w:cs="Calibri"/>
          <w:lang w:val="en-US"/>
        </w:rPr>
        <w:t xml:space="preserve">. This </w:t>
      </w:r>
      <w:r w:rsidR="362DFC80" w:rsidRPr="636709EE">
        <w:rPr>
          <w:rFonts w:ascii="Calibri" w:eastAsia="Calibri" w:hAnsi="Calibri" w:cs="Calibri"/>
          <w:lang w:val="en-US"/>
        </w:rPr>
        <w:t xml:space="preserve">more flexible </w:t>
      </w:r>
      <w:r w:rsidR="05D2C412" w:rsidRPr="636709EE">
        <w:rPr>
          <w:rFonts w:ascii="Calibri" w:eastAsia="Calibri" w:hAnsi="Calibri" w:cs="Calibri"/>
          <w:lang w:val="en-US"/>
        </w:rPr>
        <w:t xml:space="preserve">approach </w:t>
      </w:r>
      <w:r w:rsidR="0AD75313" w:rsidRPr="636709EE">
        <w:rPr>
          <w:rFonts w:ascii="Calibri" w:eastAsia="Calibri" w:hAnsi="Calibri" w:cs="Calibri"/>
          <w:lang w:val="en-US"/>
        </w:rPr>
        <w:t>would be consistent with rule ut</w:t>
      </w:r>
      <w:r w:rsidR="266BBEE4" w:rsidRPr="636709EE">
        <w:rPr>
          <w:rFonts w:ascii="Calibri" w:eastAsia="Calibri" w:hAnsi="Calibri" w:cs="Calibri"/>
          <w:lang w:val="en-US"/>
        </w:rPr>
        <w:t>i</w:t>
      </w:r>
      <w:r w:rsidR="0AD75313" w:rsidRPr="636709EE">
        <w:rPr>
          <w:rFonts w:ascii="Calibri" w:eastAsia="Calibri" w:hAnsi="Calibri" w:cs="Calibri"/>
          <w:lang w:val="en-US"/>
        </w:rPr>
        <w:t>litarianism</w:t>
      </w:r>
      <w:r w:rsidR="1780ACFE" w:rsidRPr="636709EE">
        <w:rPr>
          <w:rFonts w:ascii="Calibri" w:eastAsia="Calibri" w:hAnsi="Calibri" w:cs="Calibri"/>
          <w:lang w:val="en-US"/>
        </w:rPr>
        <w:t xml:space="preserve">, which </w:t>
      </w:r>
      <w:r w:rsidR="570A6DA7" w:rsidRPr="636709EE">
        <w:rPr>
          <w:rFonts w:ascii="Calibri" w:eastAsia="Calibri" w:hAnsi="Calibri" w:cs="Calibri"/>
          <w:lang w:val="en-US"/>
        </w:rPr>
        <w:t xml:space="preserve">emphasizes that rules should be adhered to which </w:t>
      </w:r>
      <w:r w:rsidR="570A6DA7" w:rsidRPr="636709EE">
        <w:rPr>
          <w:rFonts w:ascii="Calibri" w:eastAsia="Calibri" w:hAnsi="Calibri" w:cs="Calibri"/>
          <w:i/>
          <w:iCs/>
          <w:lang w:val="en-US"/>
        </w:rPr>
        <w:t xml:space="preserve">in general </w:t>
      </w:r>
      <w:r w:rsidR="570A6DA7" w:rsidRPr="636709EE">
        <w:rPr>
          <w:rFonts w:ascii="Calibri" w:eastAsia="Calibri" w:hAnsi="Calibri" w:cs="Calibri"/>
          <w:lang w:val="en-US"/>
        </w:rPr>
        <w:t>produce the most benefit</w:t>
      </w:r>
      <w:r w:rsidR="0065107A">
        <w:rPr>
          <w:rFonts w:ascii="Calibri" w:eastAsia="Calibri" w:hAnsi="Calibri" w:cs="Calibri"/>
          <w:lang w:val="en-US"/>
        </w:rPr>
        <w:fldChar w:fldCharType="begin" w:fldLock="1"/>
      </w:r>
      <w:r w:rsidR="00A00A32">
        <w:rPr>
          <w:rFonts w:ascii="Calibri" w:eastAsia="Calibri" w:hAnsi="Calibri" w:cs="Calibri"/>
          <w:lang w:val="en-US"/>
        </w:rPr>
        <w:instrText>ADDIN CSL_CITATION {"citationItems":[{"id":"ITEM-1","itemData":{"author":[{"dropping-particle":"","family":"Garner","given":"Richard T.","non-dropping-particle":"","parse-names":false,"suffix":""},{"dropping-particle":"","family":"Rosen","given":"Bernard","non-dropping-particle":"","parse-names":false,"suffix":""}],"container-title":"eweb:1440","id":"ITEM-1","issued":{"date-parts":[["1967"]]},"publisher":"Macmillan","publisher-place":"New York","title":"Moral Philosophy: A Systematic Introduction to Normative Ethics and Meta-Ethics","type":"book"},"uris":["http://www.mendeley.com/documents/?uuid=62f45735-1e26-30dc-bcd6-ef6e56c2f777"]},{"id":"ITEM-2","itemData":{"DOI":"10.1056/NEJMsb2005114","ISSN":"15334406","PMID":"32202722","author":[{"dropping-particle":"","family":"Emanuel","given":"Ezekiel J.","non-dropping-particle":"","parse-names":false,"suffix":""},{"dropping-particle":"","family":"Persad","given":"Govind","non-dropping-particle":"","parse-names":false,"suffix":""},{"dropping-particle":"","family":"Upshur","given":"Ross","non-dropping-particle":"","parse-names":false,"suffix":""},{"dropping-particle":"","family":"Thome","given":"Beatriz","non-dropping-particle":"","parse-names":false,"suffix":""},{"dropping-particle":"","family":"Parker","given":"Michael","non-dropping-particle":"","parse-names":false,"suffix":""},{"dropping-particle":"","family":"Glickman","given":"Aaron","non-dropping-particle":"","parse-names":false,"suffix":""},{"dropping-particle":"","family":"Zhang","given":"Cathy","non-dropping-particle":"","parse-names":false,"suffix":""},{"dropping-particle":"","family":"Boyle","given":"Connor","non-dropping-particle":"","parse-names":false,"suffix":""},{"dropping-particle":"","family":"Smith","given":"Maxwell","non-dropping-particle":"","parse-names":false,"suffix":""},{"dropping-particle":"","family":"Phillips","given":"James P.","non-dropping-particle":"","parse-names":false,"suffix":""}],"container-title":"The New England journal of medicine","id":"ITEM-2","issued":{"date-parts":[["2020"]]},"note":"No single value is suffience alone to determine which patient should receive scarce resources. \n\nFair allocation requires a multivalue ethiucal framework that can be adapted, depending on the resource and context in question.&amp;quot;\n\n&amp;quot;Priority for limited resources should aim both at saving the most lives and at maximixing imporvements in individuals' post-treatment length of life (26,28, 29)","page":"1-7","title":"Fair Allocation of Scarce Medical Resources in the Time of Covid-19","type":"article-journal"},"uris":["http://www.mendeley.com/documents/?uuid=f2b8e5b0-8a7b-451f-a428-981a538ba935"]}],"mendeley":{"formattedCitation":"&lt;sup&gt;2,14&lt;/sup&gt;","plainTextFormattedCitation":"2,14","previouslyFormattedCitation":"&lt;sup&gt;2,14&lt;/sup&gt;"},"properties":{"noteIndex":0},"schema":"https://github.com/citation-style-language/schema/raw/master/csl-citation.json"}</w:instrText>
      </w:r>
      <w:r w:rsidR="0065107A">
        <w:rPr>
          <w:rFonts w:ascii="Calibri" w:eastAsia="Calibri" w:hAnsi="Calibri" w:cs="Calibri"/>
          <w:lang w:val="en-US"/>
        </w:rPr>
        <w:fldChar w:fldCharType="separate"/>
      </w:r>
      <w:r w:rsidR="00FD0B84" w:rsidRPr="00FD0B84">
        <w:rPr>
          <w:rFonts w:ascii="Calibri" w:eastAsia="Calibri" w:hAnsi="Calibri" w:cs="Calibri"/>
          <w:noProof/>
          <w:vertAlign w:val="superscript"/>
          <w:lang w:val="en-US"/>
        </w:rPr>
        <w:t>2,14</w:t>
      </w:r>
      <w:r w:rsidR="0065107A">
        <w:rPr>
          <w:rFonts w:ascii="Calibri" w:eastAsia="Calibri" w:hAnsi="Calibri" w:cs="Calibri"/>
          <w:lang w:val="en-US"/>
        </w:rPr>
        <w:fldChar w:fldCharType="end"/>
      </w:r>
      <w:r w:rsidR="0BC20918" w:rsidRPr="636709EE">
        <w:rPr>
          <w:rFonts w:ascii="Calibri" w:eastAsia="Calibri" w:hAnsi="Calibri" w:cs="Calibri"/>
          <w:lang w:val="en-US"/>
        </w:rPr>
        <w:t xml:space="preserve">, while </w:t>
      </w:r>
      <w:r w:rsidR="270E3852" w:rsidRPr="636709EE">
        <w:rPr>
          <w:rFonts w:ascii="Calibri" w:eastAsia="Calibri" w:hAnsi="Calibri" w:cs="Calibri"/>
          <w:lang w:val="en-US"/>
        </w:rPr>
        <w:t xml:space="preserve">it </w:t>
      </w:r>
      <w:r w:rsidR="0BC20918" w:rsidRPr="00121FE0">
        <w:rPr>
          <w:rFonts w:ascii="Calibri" w:eastAsia="Calibri" w:hAnsi="Calibri" w:cs="Calibri"/>
          <w:lang w:val="en-US"/>
        </w:rPr>
        <w:t xml:space="preserve">also </w:t>
      </w:r>
      <w:r w:rsidR="122DDBC8" w:rsidRPr="00121FE0">
        <w:rPr>
          <w:rFonts w:ascii="Calibri" w:eastAsia="Calibri" w:hAnsi="Calibri" w:cs="Calibri"/>
          <w:lang w:val="en-US"/>
        </w:rPr>
        <w:t>giv</w:t>
      </w:r>
      <w:r w:rsidR="58EAD2CB" w:rsidRPr="00121FE0">
        <w:rPr>
          <w:rFonts w:ascii="Calibri" w:eastAsia="Calibri" w:hAnsi="Calibri" w:cs="Calibri"/>
          <w:lang w:val="en-US"/>
        </w:rPr>
        <w:t>es</w:t>
      </w:r>
      <w:r w:rsidR="0BC20918" w:rsidRPr="00121FE0">
        <w:rPr>
          <w:rFonts w:ascii="Calibri" w:eastAsia="Calibri" w:hAnsi="Calibri" w:cs="Calibri"/>
          <w:lang w:val="en-US"/>
        </w:rPr>
        <w:t xml:space="preserve"> room </w:t>
      </w:r>
      <w:r w:rsidR="2739CEA8" w:rsidRPr="00121FE0">
        <w:rPr>
          <w:rFonts w:ascii="Calibri" w:eastAsia="Calibri" w:hAnsi="Calibri" w:cs="Calibri"/>
          <w:lang w:val="en-US"/>
        </w:rPr>
        <w:t>to</w:t>
      </w:r>
      <w:r w:rsidR="6241B16A" w:rsidRPr="00121FE0">
        <w:rPr>
          <w:rFonts w:ascii="Calibri" w:eastAsia="Calibri" w:hAnsi="Calibri" w:cs="Calibri"/>
          <w:lang w:val="en-US"/>
        </w:rPr>
        <w:t xml:space="preserve"> </w:t>
      </w:r>
      <w:r w:rsidR="00121FE0">
        <w:rPr>
          <w:rFonts w:ascii="Calibri" w:eastAsia="Calibri" w:hAnsi="Calibri" w:cs="Calibri"/>
          <w:lang w:val="en-US"/>
        </w:rPr>
        <w:t>alternative</w:t>
      </w:r>
      <w:r w:rsidR="0BC20918" w:rsidRPr="636709EE">
        <w:rPr>
          <w:rFonts w:ascii="Calibri" w:eastAsia="Calibri" w:hAnsi="Calibri" w:cs="Calibri"/>
          <w:lang w:val="en-US"/>
        </w:rPr>
        <w:t xml:space="preserve"> ethical perspecti</w:t>
      </w:r>
      <w:r w:rsidR="00A00A32">
        <w:rPr>
          <w:rFonts w:ascii="Calibri" w:eastAsia="Calibri" w:hAnsi="Calibri" w:cs="Calibri"/>
          <w:lang w:val="en-US"/>
        </w:rPr>
        <w:t>ves such as the rule of rescue</w:t>
      </w:r>
      <w:r w:rsidR="002F3C82">
        <w:rPr>
          <w:rFonts w:ascii="Calibri" w:eastAsia="Calibri" w:hAnsi="Calibri" w:cs="Calibri"/>
          <w:lang w:val="en-US"/>
        </w:rPr>
        <w:t>.</w:t>
      </w:r>
      <w:r w:rsidR="00A00A32">
        <w:rPr>
          <w:rFonts w:ascii="Calibri" w:eastAsia="Calibri" w:hAnsi="Calibri" w:cs="Calibri"/>
          <w:lang w:val="en-US"/>
        </w:rPr>
        <w:fldChar w:fldCharType="begin" w:fldLock="1"/>
      </w:r>
      <w:r w:rsidR="00100057">
        <w:rPr>
          <w:rFonts w:ascii="Calibri" w:eastAsia="Calibri" w:hAnsi="Calibri" w:cs="Calibri"/>
          <w:lang w:val="en-US"/>
        </w:rPr>
        <w:instrText>ADDIN CSL_CITATION {"citationItems":[{"id":"ITEM-1","itemData":{"DOI":"10.1111/j.1748-720X.1986.tb00974.x","ISSN":"0277-8459","author":[{"dropping-particle":"","family":"Jonsen","given":"Albert R.","non-dropping-particle":"","parse-names":false,"suffix":""}],"container-title":"Law, Medicine and Health Care","id":"ITEM-1","issue":"3-4","issued":{"date-parts":[["1986","9","26"]]},"page":"172-174","publisher":"SAGE PublicationsSage CA: Los Angeles, CA","title":"3. Bentham in a Box: Technology Assessment and Health Care Allocation","type":"article-journal","volume":"14"},"uris":["http://www.mendeley.com/documents/?uuid=53fcde9f-bbf3-323d-8f84-2f90131b304e"]}],"mendeley":{"formattedCitation":"&lt;sup&gt;81&lt;/sup&gt;","plainTextFormattedCitation":"81","previouslyFormattedCitation":"&lt;sup&gt;80&lt;/sup&gt;"},"properties":{"noteIndex":0},"schema":"https://github.com/citation-style-language/schema/raw/master/csl-citation.json"}</w:instrText>
      </w:r>
      <w:r w:rsidR="00A00A32">
        <w:rPr>
          <w:rFonts w:ascii="Calibri" w:eastAsia="Calibri" w:hAnsi="Calibri" w:cs="Calibri"/>
          <w:lang w:val="en-US"/>
        </w:rPr>
        <w:fldChar w:fldCharType="separate"/>
      </w:r>
      <w:r w:rsidR="00100057" w:rsidRPr="00DE14AF">
        <w:rPr>
          <w:rFonts w:ascii="Calibri" w:eastAsia="Calibri" w:hAnsi="Calibri" w:cs="Calibri"/>
          <w:noProof/>
          <w:vertAlign w:val="superscript"/>
          <w:lang w:val="nl-NL"/>
        </w:rPr>
        <w:t>81</w:t>
      </w:r>
      <w:r w:rsidR="00A00A32">
        <w:rPr>
          <w:rFonts w:ascii="Calibri" w:eastAsia="Calibri" w:hAnsi="Calibri" w:cs="Calibri"/>
          <w:lang w:val="en-US"/>
        </w:rPr>
        <w:fldChar w:fldCharType="end"/>
      </w:r>
      <w:r w:rsidR="58EAD521" w:rsidRPr="00DE14AF">
        <w:rPr>
          <w:rFonts w:ascii="Calibri" w:eastAsia="Calibri" w:hAnsi="Calibri" w:cs="Calibri"/>
          <w:lang w:val="nl-NL"/>
        </w:rPr>
        <w:t xml:space="preserve"> More </w:t>
      </w:r>
      <w:proofErr w:type="spellStart"/>
      <w:r w:rsidR="58EAD521" w:rsidRPr="00DE14AF">
        <w:rPr>
          <w:rFonts w:ascii="Calibri" w:eastAsia="Calibri" w:hAnsi="Calibri" w:cs="Calibri"/>
          <w:lang w:val="nl-NL"/>
        </w:rPr>
        <w:t>implementation</w:t>
      </w:r>
      <w:proofErr w:type="spellEnd"/>
      <w:r w:rsidR="58EAD521" w:rsidRPr="00DE14AF">
        <w:rPr>
          <w:rFonts w:ascii="Calibri" w:eastAsia="Calibri" w:hAnsi="Calibri" w:cs="Calibri"/>
          <w:lang w:val="nl-NL"/>
        </w:rPr>
        <w:t xml:space="preserve"> </w:t>
      </w:r>
      <w:proofErr w:type="spellStart"/>
      <w:r w:rsidR="58EAD521" w:rsidRPr="00DE14AF">
        <w:rPr>
          <w:rFonts w:ascii="Calibri" w:eastAsia="Calibri" w:hAnsi="Calibri" w:cs="Calibri"/>
          <w:lang w:val="nl-NL"/>
        </w:rPr>
        <w:t>strategies</w:t>
      </w:r>
      <w:proofErr w:type="spellEnd"/>
      <w:r w:rsidR="58EAD521" w:rsidRPr="00DE14AF">
        <w:rPr>
          <w:rFonts w:ascii="Calibri" w:eastAsia="Calibri" w:hAnsi="Calibri" w:cs="Calibri"/>
          <w:lang w:val="nl-NL"/>
        </w:rPr>
        <w:t xml:space="preserve"> </w:t>
      </w:r>
      <w:proofErr w:type="spellStart"/>
      <w:r w:rsidR="58EAD521" w:rsidRPr="00DE14AF">
        <w:rPr>
          <w:rFonts w:ascii="Calibri" w:eastAsia="Calibri" w:hAnsi="Calibri" w:cs="Calibri"/>
          <w:lang w:val="nl-NL"/>
        </w:rPr>
        <w:t>should</w:t>
      </w:r>
      <w:proofErr w:type="spellEnd"/>
      <w:r w:rsidR="58EAD521" w:rsidRPr="00DE14AF">
        <w:rPr>
          <w:rFonts w:ascii="Calibri" w:eastAsia="Calibri" w:hAnsi="Calibri" w:cs="Calibri"/>
          <w:lang w:val="nl-NL"/>
        </w:rPr>
        <w:t xml:space="preserve"> </w:t>
      </w:r>
      <w:proofErr w:type="spellStart"/>
      <w:r w:rsidR="58EAD521" w:rsidRPr="00DE14AF">
        <w:rPr>
          <w:rFonts w:ascii="Calibri" w:eastAsia="Calibri" w:hAnsi="Calibri" w:cs="Calibri"/>
          <w:lang w:val="nl-NL"/>
        </w:rPr>
        <w:t>be</w:t>
      </w:r>
      <w:proofErr w:type="spellEnd"/>
      <w:r w:rsidR="58EAD521" w:rsidRPr="00DE14AF">
        <w:rPr>
          <w:rFonts w:ascii="Calibri" w:eastAsia="Calibri" w:hAnsi="Calibri" w:cs="Calibri"/>
          <w:lang w:val="nl-NL"/>
        </w:rPr>
        <w:t xml:space="preserve"> </w:t>
      </w:r>
      <w:proofErr w:type="spellStart"/>
      <w:r w:rsidR="58EAD521" w:rsidRPr="00DE14AF">
        <w:rPr>
          <w:rFonts w:ascii="Calibri" w:eastAsia="Calibri" w:hAnsi="Calibri" w:cs="Calibri"/>
          <w:lang w:val="nl-NL"/>
        </w:rPr>
        <w:t>explored</w:t>
      </w:r>
      <w:proofErr w:type="spellEnd"/>
      <w:r w:rsidR="58EAD521" w:rsidRPr="00DE14AF">
        <w:rPr>
          <w:rFonts w:ascii="Calibri" w:eastAsia="Calibri" w:hAnsi="Calibri" w:cs="Calibri"/>
          <w:lang w:val="nl-NL"/>
        </w:rPr>
        <w:t xml:space="preserve"> </w:t>
      </w:r>
      <w:proofErr w:type="spellStart"/>
      <w:r w:rsidR="58EAD521" w:rsidRPr="00DE14AF">
        <w:rPr>
          <w:rFonts w:ascii="Calibri" w:eastAsia="Calibri" w:hAnsi="Calibri" w:cs="Calibri"/>
          <w:lang w:val="nl-NL"/>
        </w:rPr>
        <w:t>and</w:t>
      </w:r>
      <w:proofErr w:type="spellEnd"/>
      <w:r w:rsidR="58EAD521" w:rsidRPr="00DE14AF">
        <w:rPr>
          <w:rFonts w:ascii="Calibri" w:eastAsia="Calibri" w:hAnsi="Calibri" w:cs="Calibri"/>
          <w:lang w:val="nl-NL"/>
        </w:rPr>
        <w:t xml:space="preserve"> </w:t>
      </w:r>
      <w:proofErr w:type="spellStart"/>
      <w:r w:rsidR="2B85ED4F" w:rsidRPr="00DE14AF">
        <w:rPr>
          <w:rFonts w:ascii="Calibri" w:eastAsia="Calibri" w:hAnsi="Calibri" w:cs="Calibri"/>
          <w:lang w:val="nl-NL"/>
        </w:rPr>
        <w:t>ethically</w:t>
      </w:r>
      <w:proofErr w:type="spellEnd"/>
      <w:r w:rsidR="2B85ED4F" w:rsidRPr="00DE14AF">
        <w:rPr>
          <w:rFonts w:ascii="Calibri" w:eastAsia="Calibri" w:hAnsi="Calibri" w:cs="Calibri"/>
          <w:lang w:val="nl-NL"/>
        </w:rPr>
        <w:t xml:space="preserve"> </w:t>
      </w:r>
      <w:proofErr w:type="spellStart"/>
      <w:r w:rsidR="58EAD521" w:rsidRPr="00DE14AF">
        <w:rPr>
          <w:rFonts w:ascii="Calibri" w:eastAsia="Calibri" w:hAnsi="Calibri" w:cs="Calibri"/>
          <w:lang w:val="nl-NL"/>
        </w:rPr>
        <w:t>evaluated</w:t>
      </w:r>
      <w:proofErr w:type="spellEnd"/>
      <w:r w:rsidR="58EAD521" w:rsidRPr="00DE14AF">
        <w:rPr>
          <w:rFonts w:ascii="Calibri" w:eastAsia="Calibri" w:hAnsi="Calibri" w:cs="Calibri"/>
          <w:lang w:val="nl-NL"/>
        </w:rPr>
        <w:t>.</w:t>
      </w:r>
    </w:p>
    <w:p w14:paraId="36F588C0" w14:textId="1ADE71C9" w:rsidR="00572679" w:rsidRDefault="00572679" w:rsidP="636709EE">
      <w:pPr>
        <w:rPr>
          <w:rFonts w:ascii="Calibri" w:eastAsia="Calibri" w:hAnsi="Calibri" w:cs="Calibri"/>
          <w:strike/>
          <w:lang w:val="nl-NL"/>
        </w:rPr>
      </w:pPr>
      <w:commentRangeStart w:id="20"/>
      <w:ins w:id="21" w:author="rob baatenburg de jong" w:date="2020-05-21T11:43:00Z">
        <w:r w:rsidRPr="00114092">
          <w:rPr>
            <w:rFonts w:ascii="Calibri" w:eastAsia="Calibri" w:hAnsi="Calibri" w:cs="Calibri"/>
            <w:strike/>
            <w:lang w:val="nl-NL"/>
          </w:rPr>
          <w:t xml:space="preserve">Hier moeten we ook nog iets zeggen over het feit dat we naar “gemiddelde” </w:t>
        </w:r>
        <w:proofErr w:type="spellStart"/>
        <w:r w:rsidRPr="00114092">
          <w:rPr>
            <w:rFonts w:ascii="Calibri" w:eastAsia="Calibri" w:hAnsi="Calibri" w:cs="Calibri"/>
            <w:strike/>
            <w:lang w:val="nl-NL"/>
          </w:rPr>
          <w:t>patienten</w:t>
        </w:r>
        <w:proofErr w:type="spellEnd"/>
        <w:r w:rsidRPr="00114092">
          <w:rPr>
            <w:rFonts w:ascii="Calibri" w:eastAsia="Calibri" w:hAnsi="Calibri" w:cs="Calibri"/>
            <w:strike/>
            <w:lang w:val="nl-NL"/>
          </w:rPr>
          <w:t xml:space="preserve"> kijken. Dat heeft het voordeel dat </w:t>
        </w:r>
      </w:ins>
      <w:ins w:id="22" w:author="rob baatenburg de jong" w:date="2020-05-21T11:44:00Z">
        <w:r w:rsidRPr="00114092">
          <w:rPr>
            <w:rFonts w:ascii="Calibri" w:eastAsia="Calibri" w:hAnsi="Calibri" w:cs="Calibri"/>
            <w:strike/>
            <w:lang w:val="nl-NL"/>
          </w:rPr>
          <w:t xml:space="preserve">er altijd nog een geïndividualiseerd besluit door arts en dokter genomen kan worden. </w:t>
        </w:r>
      </w:ins>
      <w:ins w:id="23" w:author="rob baatenburg de jong" w:date="2020-05-21T11:45:00Z">
        <w:r w:rsidRPr="00114092">
          <w:rPr>
            <w:rFonts w:ascii="Calibri" w:eastAsia="Calibri" w:hAnsi="Calibri" w:cs="Calibri"/>
            <w:strike/>
            <w:lang w:val="nl-NL"/>
          </w:rPr>
          <w:t>In dat</w:t>
        </w:r>
      </w:ins>
      <w:ins w:id="24" w:author="rob baatenburg de jong" w:date="2020-05-21T11:44:00Z">
        <w:r w:rsidRPr="00114092">
          <w:rPr>
            <w:rFonts w:ascii="Calibri" w:eastAsia="Calibri" w:hAnsi="Calibri" w:cs="Calibri"/>
            <w:strike/>
            <w:lang w:val="nl-NL"/>
          </w:rPr>
          <w:t xml:space="preserve"> besluit k</w:t>
        </w:r>
      </w:ins>
      <w:ins w:id="25" w:author="rob baatenburg de jong" w:date="2020-05-21T11:45:00Z">
        <w:r w:rsidRPr="00114092">
          <w:rPr>
            <w:rFonts w:ascii="Calibri" w:eastAsia="Calibri" w:hAnsi="Calibri" w:cs="Calibri"/>
            <w:strike/>
            <w:lang w:val="nl-NL"/>
          </w:rPr>
          <w:t xml:space="preserve">unnen overwegingen betreffende </w:t>
        </w:r>
        <w:proofErr w:type="spellStart"/>
        <w:r w:rsidRPr="00114092">
          <w:rPr>
            <w:rFonts w:ascii="Calibri" w:eastAsia="Calibri" w:hAnsi="Calibri" w:cs="Calibri"/>
            <w:strike/>
            <w:lang w:val="nl-NL"/>
          </w:rPr>
          <w:t>comorbiditeit</w:t>
        </w:r>
        <w:proofErr w:type="spellEnd"/>
        <w:r w:rsidRPr="00114092">
          <w:rPr>
            <w:rFonts w:ascii="Calibri" w:eastAsia="Calibri" w:hAnsi="Calibri" w:cs="Calibri"/>
            <w:strike/>
            <w:lang w:val="nl-NL"/>
          </w:rPr>
          <w:t>, stadium</w:t>
        </w:r>
      </w:ins>
      <w:ins w:id="26" w:author="rob baatenburg de jong" w:date="2020-05-21T11:44:00Z">
        <w:r w:rsidRPr="00114092">
          <w:rPr>
            <w:rFonts w:ascii="Calibri" w:eastAsia="Calibri" w:hAnsi="Calibri" w:cs="Calibri"/>
            <w:strike/>
            <w:lang w:val="nl-NL"/>
          </w:rPr>
          <w:t xml:space="preserve"> </w:t>
        </w:r>
      </w:ins>
      <w:ins w:id="27" w:author="rob baatenburg de jong" w:date="2020-05-21T11:45:00Z">
        <w:r w:rsidRPr="00114092">
          <w:rPr>
            <w:rFonts w:ascii="Calibri" w:eastAsia="Calibri" w:hAnsi="Calibri" w:cs="Calibri"/>
            <w:strike/>
            <w:lang w:val="nl-NL"/>
          </w:rPr>
          <w:t>en histologisch subtype worden meegenomen.</w:t>
        </w:r>
      </w:ins>
      <w:commentRangeEnd w:id="20"/>
      <w:r w:rsidR="00114092" w:rsidRPr="00114092">
        <w:rPr>
          <w:rStyle w:val="CommentReference"/>
          <w:strike/>
        </w:rPr>
        <w:commentReference w:id="20"/>
      </w:r>
    </w:p>
    <w:p w14:paraId="4C37FD58" w14:textId="740DC901" w:rsidR="00EC198C" w:rsidRPr="00EC198C" w:rsidRDefault="00EC198C" w:rsidP="00EC198C">
      <w:pPr>
        <w:rPr>
          <w:rFonts w:ascii="Calibri" w:eastAsia="Calibri" w:hAnsi="Calibri" w:cs="Calibri"/>
          <w:i/>
          <w:lang w:val="nl-NL"/>
        </w:rPr>
      </w:pPr>
      <w:proofErr w:type="spellStart"/>
      <w:r w:rsidRPr="00EC198C">
        <w:rPr>
          <w:rFonts w:ascii="Calibri" w:eastAsia="Calibri" w:hAnsi="Calibri" w:cs="Calibri"/>
          <w:i/>
          <w:lang w:val="nl-NL"/>
        </w:rPr>
        <w:t>JvS</w:t>
      </w:r>
      <w:proofErr w:type="spellEnd"/>
      <w:r w:rsidRPr="00EC198C">
        <w:rPr>
          <w:rFonts w:ascii="Calibri" w:eastAsia="Calibri" w:hAnsi="Calibri" w:cs="Calibri"/>
          <w:i/>
          <w:lang w:val="nl-NL"/>
        </w:rPr>
        <w:t xml:space="preserve"> Ook van belang of er alternatieven zijn. Zo vertelde Frank </w:t>
      </w:r>
      <w:proofErr w:type="spellStart"/>
      <w:r w:rsidRPr="00EC198C">
        <w:rPr>
          <w:rFonts w:ascii="Calibri" w:eastAsia="Calibri" w:hAnsi="Calibri" w:cs="Calibri"/>
          <w:i/>
          <w:lang w:val="nl-NL"/>
        </w:rPr>
        <w:t>Leebeek</w:t>
      </w:r>
      <w:proofErr w:type="spellEnd"/>
      <w:r w:rsidRPr="00EC198C">
        <w:rPr>
          <w:rFonts w:ascii="Calibri" w:eastAsia="Calibri" w:hAnsi="Calibri" w:cs="Calibri"/>
          <w:i/>
          <w:lang w:val="nl-NL"/>
        </w:rPr>
        <w:t xml:space="preserve"> dat ze al enige tijd geen beenmergtransplantaties meer doen door COVID en dit opvangen door verlenging van chemokuren. Zo zijn er ook wel oncologische procedures waar alternatieven voor zijn zoals hormonale behandeling van een mammacarcinoom op latere leeftijd en medicamenteuze behandeling bij </w:t>
      </w:r>
      <w:proofErr w:type="spellStart"/>
      <w:r w:rsidRPr="00EC198C">
        <w:rPr>
          <w:rFonts w:ascii="Calibri" w:eastAsia="Calibri" w:hAnsi="Calibri" w:cs="Calibri"/>
          <w:i/>
          <w:lang w:val="nl-NL"/>
        </w:rPr>
        <w:t>angineize</w:t>
      </w:r>
      <w:proofErr w:type="spellEnd"/>
      <w:r w:rsidRPr="00EC198C">
        <w:rPr>
          <w:rFonts w:ascii="Calibri" w:eastAsia="Calibri" w:hAnsi="Calibri" w:cs="Calibri"/>
          <w:i/>
          <w:lang w:val="nl-NL"/>
        </w:rPr>
        <w:t xml:space="preserve"> klachten waardoor CBG zonder schade kan worden uit/afgesteld. </w:t>
      </w:r>
    </w:p>
    <w:p w14:paraId="6D6DDC31" w14:textId="74B2D41E" w:rsidR="602F10CA" w:rsidRDefault="00114092" w:rsidP="636709EE">
      <w:pPr>
        <w:rPr>
          <w:lang w:val="en-US"/>
        </w:rPr>
      </w:pPr>
      <w:r>
        <w:rPr>
          <w:lang w:val="en-US"/>
        </w:rPr>
        <w:t xml:space="preserve">There </w:t>
      </w:r>
      <w:r w:rsidR="004A341F">
        <w:rPr>
          <w:lang w:val="en-US"/>
        </w:rPr>
        <w:t xml:space="preserve">are </w:t>
      </w:r>
      <w:r>
        <w:rPr>
          <w:lang w:val="en-US"/>
        </w:rPr>
        <w:t xml:space="preserve">practical </w:t>
      </w:r>
      <w:r w:rsidR="00DE14AF">
        <w:rPr>
          <w:lang w:val="en-US"/>
        </w:rPr>
        <w:t>advantage</w:t>
      </w:r>
      <w:r w:rsidR="00163436">
        <w:rPr>
          <w:lang w:val="en-US"/>
        </w:rPr>
        <w:t>s</w:t>
      </w:r>
      <w:r w:rsidR="00DE14AF">
        <w:rPr>
          <w:lang w:val="en-US"/>
        </w:rPr>
        <w:t xml:space="preserve"> of comp</w:t>
      </w:r>
      <w:r>
        <w:rPr>
          <w:lang w:val="en-US"/>
        </w:rPr>
        <w:t>aring “average</w:t>
      </w:r>
      <w:r w:rsidR="00DE14AF">
        <w:rPr>
          <w:lang w:val="en-US"/>
        </w:rPr>
        <w:t xml:space="preserve"> patients</w:t>
      </w:r>
      <w:r>
        <w:rPr>
          <w:lang w:val="en-US"/>
        </w:rPr>
        <w:t>”</w:t>
      </w:r>
      <w:r w:rsidR="00DE14AF">
        <w:rPr>
          <w:lang w:val="en-US"/>
        </w:rPr>
        <w:t xml:space="preserve"> on urgency</w:t>
      </w:r>
      <w:r>
        <w:rPr>
          <w:lang w:val="en-US"/>
        </w:rPr>
        <w:t>, despite the fact that there is no such thing as an “average patient”</w:t>
      </w:r>
      <w:r w:rsidR="00163436">
        <w:rPr>
          <w:lang w:val="en-US"/>
        </w:rPr>
        <w:t xml:space="preserve">: </w:t>
      </w:r>
      <w:r>
        <w:rPr>
          <w:lang w:val="en-US"/>
        </w:rPr>
        <w:t>I</w:t>
      </w:r>
      <w:r w:rsidR="00DE14AF">
        <w:rPr>
          <w:lang w:val="en-US"/>
        </w:rPr>
        <w:t xml:space="preserve">t prevents </w:t>
      </w:r>
      <w:r w:rsidR="0E6C43DB" w:rsidRPr="636709EE">
        <w:rPr>
          <w:lang w:val="en-US"/>
        </w:rPr>
        <w:t xml:space="preserve">our approach </w:t>
      </w:r>
      <w:r w:rsidR="00DE14AF">
        <w:rPr>
          <w:lang w:val="en-US"/>
        </w:rPr>
        <w:t xml:space="preserve">from </w:t>
      </w:r>
      <w:r w:rsidR="0E6C43DB" w:rsidRPr="636709EE">
        <w:rPr>
          <w:lang w:val="en-US"/>
        </w:rPr>
        <w:t xml:space="preserve">systematically </w:t>
      </w:r>
      <w:r w:rsidR="00DE14AF">
        <w:rPr>
          <w:lang w:val="en-US"/>
        </w:rPr>
        <w:t>discriminating</w:t>
      </w:r>
      <w:r w:rsidR="48CD4D8A" w:rsidRPr="636709EE">
        <w:rPr>
          <w:lang w:val="en-US"/>
        </w:rPr>
        <w:t xml:space="preserve"> a</w:t>
      </w:r>
      <w:r w:rsidR="00935F63">
        <w:rPr>
          <w:lang w:val="en-US"/>
        </w:rPr>
        <w:t>gainst a</w:t>
      </w:r>
      <w:r w:rsidR="48CD4D8A" w:rsidRPr="636709EE">
        <w:rPr>
          <w:lang w:val="en-US"/>
        </w:rPr>
        <w:t xml:space="preserve"> specific group of patients. </w:t>
      </w:r>
      <w:r w:rsidR="00DE14AF">
        <w:rPr>
          <w:lang w:val="en-US"/>
        </w:rPr>
        <w:t xml:space="preserve">Our </w:t>
      </w:r>
      <w:r w:rsidR="29387619" w:rsidRPr="636709EE">
        <w:rPr>
          <w:lang w:val="en-US"/>
        </w:rPr>
        <w:t>approach</w:t>
      </w:r>
      <w:r w:rsidR="0046477A">
        <w:rPr>
          <w:lang w:val="en-US"/>
        </w:rPr>
        <w:t xml:space="preserve"> would</w:t>
      </w:r>
      <w:r w:rsidR="29387619" w:rsidRPr="636709EE">
        <w:rPr>
          <w:lang w:val="en-US"/>
        </w:rPr>
        <w:t xml:space="preserve"> </w:t>
      </w:r>
      <w:r w:rsidR="5D91A60C" w:rsidRPr="636709EE">
        <w:rPr>
          <w:lang w:val="en-US"/>
        </w:rPr>
        <w:t xml:space="preserve">only discriminate if </w:t>
      </w:r>
      <w:r w:rsidR="4FA7C0D5" w:rsidRPr="636709EE">
        <w:rPr>
          <w:lang w:val="en-US"/>
        </w:rPr>
        <w:t xml:space="preserve">specific socioeconomic groups </w:t>
      </w:r>
      <w:r w:rsidR="00DE14AF">
        <w:rPr>
          <w:lang w:val="en-US"/>
        </w:rPr>
        <w:t xml:space="preserve">would </w:t>
      </w:r>
      <w:r w:rsidR="5D91A60C" w:rsidRPr="636709EE">
        <w:rPr>
          <w:lang w:val="en-US"/>
        </w:rPr>
        <w:t xml:space="preserve">suffer </w:t>
      </w:r>
      <w:r w:rsidR="1BD4C71D" w:rsidRPr="636709EE">
        <w:rPr>
          <w:lang w:val="en-US"/>
        </w:rPr>
        <w:t xml:space="preserve">more frequently </w:t>
      </w:r>
      <w:r w:rsidR="5D91A60C" w:rsidRPr="636709EE">
        <w:rPr>
          <w:lang w:val="en-US"/>
        </w:rPr>
        <w:t xml:space="preserve">from diseases that </w:t>
      </w:r>
      <w:r w:rsidR="60D866F1" w:rsidRPr="636709EE">
        <w:rPr>
          <w:lang w:val="en-US"/>
        </w:rPr>
        <w:t>are less urgent</w:t>
      </w:r>
      <w:r w:rsidR="5368A29C" w:rsidRPr="636709EE">
        <w:rPr>
          <w:lang w:val="en-US"/>
        </w:rPr>
        <w:t xml:space="preserve"> (</w:t>
      </w:r>
      <w:r w:rsidR="735D5917" w:rsidRPr="636709EE">
        <w:rPr>
          <w:lang w:val="en-US"/>
        </w:rPr>
        <w:t xml:space="preserve">e.g. </w:t>
      </w:r>
      <w:r w:rsidR="5368A29C" w:rsidRPr="636709EE">
        <w:rPr>
          <w:lang w:val="en-US"/>
        </w:rPr>
        <w:t xml:space="preserve">high-grade glioma, </w:t>
      </w:r>
      <w:r w:rsidR="0099203E">
        <w:rPr>
          <w:lang w:val="en-US"/>
        </w:rPr>
        <w:t xml:space="preserve">metastasized </w:t>
      </w:r>
      <w:r w:rsidR="5368A29C" w:rsidRPr="636709EE">
        <w:rPr>
          <w:lang w:val="en-US"/>
        </w:rPr>
        <w:t>colon</w:t>
      </w:r>
      <w:r w:rsidR="6974A650" w:rsidRPr="636709EE">
        <w:rPr>
          <w:lang w:val="en-US"/>
        </w:rPr>
        <w:t xml:space="preserve"> </w:t>
      </w:r>
      <w:r w:rsidR="5368A29C" w:rsidRPr="636709EE">
        <w:rPr>
          <w:lang w:val="en-US"/>
        </w:rPr>
        <w:t>carcinoma)</w:t>
      </w:r>
      <w:r w:rsidR="60D866F1" w:rsidRPr="636709EE">
        <w:rPr>
          <w:lang w:val="en-US"/>
        </w:rPr>
        <w:t xml:space="preserve">. </w:t>
      </w:r>
      <w:r w:rsidR="5DD0F9F7" w:rsidRPr="636709EE">
        <w:rPr>
          <w:lang w:val="en-US"/>
        </w:rPr>
        <w:t xml:space="preserve">It is </w:t>
      </w:r>
      <w:r w:rsidR="666C5E60" w:rsidRPr="636709EE">
        <w:rPr>
          <w:lang w:val="en-US"/>
        </w:rPr>
        <w:t xml:space="preserve">known </w:t>
      </w:r>
      <w:r w:rsidR="5DD0F9F7" w:rsidRPr="636709EE">
        <w:rPr>
          <w:lang w:val="en-US"/>
        </w:rPr>
        <w:t>that</w:t>
      </w:r>
      <w:r w:rsidR="60340CB0" w:rsidRPr="636709EE">
        <w:rPr>
          <w:lang w:val="en-US"/>
        </w:rPr>
        <w:t xml:space="preserve"> </w:t>
      </w:r>
      <w:r w:rsidR="35FB8816" w:rsidRPr="636709EE">
        <w:rPr>
          <w:lang w:val="en-US"/>
        </w:rPr>
        <w:t xml:space="preserve">lower socioeconomic groups are more prone to develop cancers </w:t>
      </w:r>
      <w:r w:rsidR="41658E0B" w:rsidRPr="636709EE">
        <w:rPr>
          <w:lang w:val="en-US"/>
        </w:rPr>
        <w:t>that have clear association with unhealthy behavior,</w:t>
      </w:r>
      <w:r w:rsidR="1EC3C82A" w:rsidRPr="636709EE">
        <w:rPr>
          <w:lang w:val="en-US"/>
        </w:rPr>
        <w:t xml:space="preserve"> such as lung cancer</w:t>
      </w:r>
      <w:r w:rsidR="002F3C82">
        <w:rPr>
          <w:lang w:val="en-US"/>
        </w:rPr>
        <w:t>.</w:t>
      </w:r>
      <w:r w:rsidR="0065107A">
        <w:rPr>
          <w:lang w:val="en-US"/>
        </w:rPr>
        <w:fldChar w:fldCharType="begin" w:fldLock="1"/>
      </w:r>
      <w:r w:rsidR="00100057">
        <w:rPr>
          <w:lang w:val="en-US"/>
        </w:rPr>
        <w:instrText>ADDIN CSL_CITATION {"citationItems":[{"id":"ITEM-1","itemData":{"DOI":"10.1007/s10552-008-9256-0","abstract":"Background Population-based cancer registry data from the Surveillance, Epidemiology, and End Results (SEER) Program at the National Cancer Institute (NCI) are mainly based on medical records and administrative information. Individual-level socioeconomic data are not routinely reported by cancer registries in the United States because they are not available in patient hospital records. The U.S. representative National Longitudinal Mortality Study (NLMS) data provide self-reported, detailed demographic and socioeconomic data from the Social and Economic Supplement to the Census Bureau's Current Population Survey (CPS). In 1999, the NCI initiated the SEER-NLMS study, linking the population-based SEER cancer registry data to NLMS data. The SEER-NLMS data provide a new unique research resource that is valuable for health disparity research on cancer burden. We describe the design, methods, and limitations of this data set. We also present findings on cancer-related health disparities according to individual-level socioeconomic status (SES) and demographic characteristics for all cancers combined and for cancers of the lung, breast, prostate, cervix, and melanoma. Methods Records of cancer patients diagnosed in 1973-2001 when residing 1 of 11 SEER registries were linked with 26 NLMS cohorts. The total number of SEER matched cancer patients that were also members of an NLMS cohort was 26,844. Of these 26,844 matched patients, 11,464 were included in the incidence analyses and 15,357 in the late-stage diagnosis analyses. Matched patients (used in the incidence analyses) and unmatched patients were compared by age group, sex, race, ethnicity, residence area, year of diagnosis, and cancer anatomic site. Cohort-based age-adjusted cancer incidence rates were computed. The impact of socioeconomic status on cancer incidence and stage of diagnosis was evaluated. Results Men and women with less than a high school education had elevated lung cancer rate ratios of 3.01 and 2.02, respectively, relative to their college educated counterparts. Those with family annual incomes less than $12,500 had incidence rates that were more than 1.7 times the lung cancer incidence rate of those with incomes $50,000 or higher. Lower income was also associated with a statistically significantly increased risk of distant-stage breast cancer among women and distant-stage prostate cancer among men. Conclusions Socioeconomic patterns in incidence varied for specific cancers, while such patte…","author":[{"dropping-particle":"","family":"Ae","given":"Limin X Clegg","non-dropping-particle":"","parse-names":false,"suffix":""},{"dropping-particle":"","family":"Reichman","given":"Marsha E","non-dropping-particle":"","parse-names":false,"suffix":""},{"dropping-particle":"","family":"Ae","given":"Barry A Miller","non-dropping-particle":"","parse-names":false,"suffix":""},{"dropping-particle":"","family":"Hankey","given":"Benjamin F","non-dropping-particle":"","parse-names":false,"suffix":""},{"dropping-particle":"","family":"Gopal","given":"A E","non-dropping-particle":"","parse-names":false,"suffix":""},{"dropping-particle":"","family":"Singh","given":"K","non-dropping-particle":"","parse-names":false,"suffix":""},{"dropping-particle":"","family":"Yi","given":"A E","non-dropping-particle":"","parse-names":false,"suffix":""},{"dropping-particle":"","family":"Lin","given":"Dan","non-dropping-particle":"","parse-names":false,"suffix":""},{"dropping-particle":"","family":"Marc","given":"A E","non-dropping-particle":"","parse-names":false,"suffix":""},{"dropping-particle":"","family":"Goodman","given":"T","non-dropping-particle":"","parse-names":false,"suffix":""},{"dropping-particle":"","family":"Charles","given":"A E","non-dropping-particle":"","parse-names":false,"suffix":""},{"dropping-particle":"","family":"Lynch","given":"F","non-dropping-particle":"","parse-names":false,"suffix":""},{"dropping-particle":"","family":"Stephen","given":"A E","non-dropping-particle":"","parse-names":false,"suffix":""},{"dropping-particle":"","family":"Schwartz","given":"M","non-dropping-particle":"","parse-names":false,"suffix":""},{"dropping-particle":"","family":"Chen","given":"Vivien W","non-dropping-particle":"","parse-names":false,"suffix":""},{"dropping-particle":"","family":"Leslie","given":"A E","non-dropping-particle":"","parse-names":false,"suffix":""},{"dropping-particle":"","family":"Ae","given":"Bernstein","non-dropping-particle":"","parse-names":false,"suffix":""},{"dropping-particle":"","family":"Gomez","given":"Scarlett L","non-dropping-particle":"","parse-names":false,"suffix":""},{"dropping-particle":"","family":"Graff","given":"John J","non-dropping-particle":"","parse-names":false,"suffix":""},{"dropping-particle":"","family":"Lin","given":"C","non-dropping-particle":"","parse-names":false,"suffix":""},{"dropping-particle":"","family":"Ae","given":"Norman J Johnson","non-dropping-particle":"","parse-names":false,"suffix":""},{"dropping-particle":"","family":"Edwards","given":"Brenda K","non-dropping-particle":"","parse-names":false,"suffix":""},{"dropping-particle":"","family":"Clegg","given":"L X","non-dropping-particle":"","parse-names":false,"suffix":""},{"dropping-particle":"","family":"Reichman","given":"M E","non-dropping-particle":"","parse-names":false,"suffix":""},{"dropping-particle":"","family":"Miller","given":"B A","non-dropping-particle":"","parse-names":false,"suffix":""},{"dropping-particle":"","family":"Edwards","given":"Á B K","non-dropping-particle":"","parse-names":false,"suffix":""},{"dropping-particle":"","family":"Hankey","given":"B F","non-dropping-particle":"","parse-names":false,"suffix":""},{"dropping-particle":"","family":"Singh","given":"G K","non-dropping-particle":"","parse-names":false,"suffix":""},{"dropping-particle":"","family":"Lin","given":"Y D","non-dropping-particle":"","parse-names":false,"suffix":""},{"dropping-particle":"","family":"Goodman","given":"M T","non-dropping-particle":"","parse-names":false,"suffix":""},{"dropping-particle":"","family":"Schwartz","given":"S M","non-dropping-particle":"","parse-names":false,"suffix":""},{"dropping-particle":"","family":"Chen","given":"V W","non-dropping-particle":"","parse-names":false,"suffix":""},{"dropping-particle":"","family":"Bernstein","given":"L","non-dropping-particle":"","parse-names":false,"suffix":""},{"dropping-particle":"","family":"Gomez","given":"S L","non-dropping-particle":"","parse-names":false,"suffix":""},{"dropping-particle":"","family":"Graff","given":"J J","non-dropping-particle":"","parse-names":false,"suffix":""},{"dropping-particle":"","family":"Lin","given":"C C","non-dropping-particle":"","parse-names":false,"suffix":""},{"dropping-particle":"","family":"Johnson","given":"Á N J","non-dropping-particle":"","parse-names":false,"suffix":""},{"dropping-particle":"","family":"Bureau","given":"U S","non-dropping-particle":"","parse-names":false,"suffix":""}],"container-title":"Cancer Causes Control","id":"ITEM-1","issued":{"date-parts":[["2009"]]},"page":"417-435","title":"Impact of socioeconomic status on cancer incidence and stage at diagnosis: selected findings from the surveillance, epidemiology, and end results: National Longitudinal Mortality Study","type":"article-journal","volume":"20"},"uris":["http://www.mendeley.com/documents/?uuid=5b71b965-d4fd-35e5-af92-9b309bfcea7f"]}],"mendeley":{"formattedCitation":"&lt;sup&gt;82&lt;/sup&gt;","plainTextFormattedCitation":"82","previouslyFormattedCitation":"&lt;sup&gt;81&lt;/sup&gt;"},"properties":{"noteIndex":0},"schema":"https://github.com/citation-style-language/schema/raw/master/csl-citation.json"}</w:instrText>
      </w:r>
      <w:r w:rsidR="0065107A">
        <w:rPr>
          <w:lang w:val="en-US"/>
        </w:rPr>
        <w:fldChar w:fldCharType="separate"/>
      </w:r>
      <w:r w:rsidR="00100057" w:rsidRPr="00100057">
        <w:rPr>
          <w:noProof/>
          <w:vertAlign w:val="superscript"/>
          <w:lang w:val="en-US"/>
        </w:rPr>
        <w:t>82</w:t>
      </w:r>
      <w:r w:rsidR="0065107A">
        <w:rPr>
          <w:lang w:val="en-US"/>
        </w:rPr>
        <w:fldChar w:fldCharType="end"/>
      </w:r>
      <w:r w:rsidR="35FB8816" w:rsidRPr="636709EE">
        <w:rPr>
          <w:lang w:val="en-US"/>
        </w:rPr>
        <w:t xml:space="preserve"> </w:t>
      </w:r>
      <w:r w:rsidR="2BEA608D" w:rsidRPr="636709EE">
        <w:rPr>
          <w:lang w:val="en-US"/>
        </w:rPr>
        <w:t xml:space="preserve">However, </w:t>
      </w:r>
      <w:r w:rsidR="4DC9117E" w:rsidRPr="636709EE">
        <w:rPr>
          <w:lang w:val="en-US"/>
        </w:rPr>
        <w:t xml:space="preserve">these diseases do not systematically rank low </w:t>
      </w:r>
      <w:r w:rsidR="0099203E">
        <w:rPr>
          <w:lang w:val="en-US"/>
        </w:rPr>
        <w:t>in our approach</w:t>
      </w:r>
      <w:r w:rsidR="4DC9117E" w:rsidRPr="636709EE">
        <w:rPr>
          <w:lang w:val="en-US"/>
        </w:rPr>
        <w:t>.</w:t>
      </w:r>
      <w:r>
        <w:rPr>
          <w:lang w:val="en-US"/>
        </w:rPr>
        <w:t xml:space="preserve"> </w:t>
      </w:r>
      <w:proofErr w:type="spellStart"/>
      <w:r w:rsidR="00163436">
        <w:rPr>
          <w:lang w:val="en-US"/>
        </w:rPr>
        <w:t>Moreoever</w:t>
      </w:r>
      <w:proofErr w:type="spellEnd"/>
      <w:r>
        <w:rPr>
          <w:lang w:val="en-US"/>
        </w:rPr>
        <w:t>, by comparing the average patients across specialties on urgency, we give way to shared decision making: we feel that next to a quantitative estimation of urgency</w:t>
      </w:r>
      <w:r w:rsidR="00EB10CE">
        <w:rPr>
          <w:lang w:val="en-US"/>
        </w:rPr>
        <w:t xml:space="preserve"> from a utilitarian perspective</w:t>
      </w:r>
      <w:r>
        <w:rPr>
          <w:lang w:val="en-US"/>
        </w:rPr>
        <w:t>, individual patient’s preferences</w:t>
      </w:r>
      <w:r w:rsidR="00D60885">
        <w:rPr>
          <w:lang w:val="en-US"/>
        </w:rPr>
        <w:t>,</w:t>
      </w:r>
      <w:r>
        <w:rPr>
          <w:lang w:val="en-US"/>
        </w:rPr>
        <w:t xml:space="preserve"> </w:t>
      </w:r>
      <w:r w:rsidR="00D60885">
        <w:rPr>
          <w:lang w:val="en-US"/>
        </w:rPr>
        <w:t xml:space="preserve">social contexts, and </w:t>
      </w:r>
      <w:commentRangeStart w:id="28"/>
      <w:r w:rsidR="00D60885">
        <w:rPr>
          <w:lang w:val="en-US"/>
        </w:rPr>
        <w:t xml:space="preserve">comorbidity </w:t>
      </w:r>
      <w:commentRangeEnd w:id="28"/>
      <w:r w:rsidR="00985DBF">
        <w:rPr>
          <w:rStyle w:val="CommentReference"/>
        </w:rPr>
        <w:commentReference w:id="28"/>
      </w:r>
      <w:r>
        <w:rPr>
          <w:lang w:val="en-US"/>
        </w:rPr>
        <w:t>should also be included in decision making process of prioritization.</w:t>
      </w:r>
    </w:p>
    <w:p w14:paraId="0E8CB91A" w14:textId="21C11A0A" w:rsidR="006479D9" w:rsidRDefault="006479D9" w:rsidP="006479D9">
      <w:pPr>
        <w:rPr>
          <w:lang w:val="en-US"/>
        </w:rPr>
      </w:pPr>
      <w:r>
        <w:rPr>
          <w:lang w:val="en-US"/>
        </w:rPr>
        <w:t>Since all models are, by definition, a simplification of reality, our model has several limitations. First, we assume that all surgeries are successful. We do not simulate adverse events, like major bleedings or death due to surgery (although we included extra surgery time due to complications of earlier surgery). We also did</w:t>
      </w:r>
      <w:r w:rsidR="00F323B8">
        <w:rPr>
          <w:lang w:val="en-US"/>
        </w:rPr>
        <w:t xml:space="preserve"> no</w:t>
      </w:r>
      <w:r>
        <w:rPr>
          <w:lang w:val="en-US"/>
        </w:rPr>
        <w:t xml:space="preserve">t incorporate the potential reduction of QoL due to these adverse events or QoL reduction of a temporary period of recovery after surgery. Because of these assumptions, the </w:t>
      </w:r>
      <w:r>
        <w:rPr>
          <w:lang w:val="en-US"/>
        </w:rPr>
        <w:lastRenderedPageBreak/>
        <w:t xml:space="preserve">overall QALYs associated with the surgery should not be interpreted as absolute estimate but can be considered the maximum possible QALYs that can be acquired. However, these assumptions were considered reasonable to achieve the main goal of this study: when surgery without delay is compared to surgery with delay, the harm in both scenarios is similar and therefore cancels out. </w:t>
      </w:r>
    </w:p>
    <w:p w14:paraId="4AB767BF" w14:textId="1B837415" w:rsidR="006D27F5" w:rsidRPr="006D27F5" w:rsidRDefault="37034C94" w:rsidP="636709EE">
      <w:pPr>
        <w:rPr>
          <w:rFonts w:eastAsiaTheme="minorEastAsia"/>
        </w:rPr>
      </w:pPr>
      <w:r w:rsidRPr="636709EE">
        <w:rPr>
          <w:lang w:val="en-US"/>
        </w:rPr>
        <w:t>Second, w</w:t>
      </w:r>
      <w:r w:rsidR="780220E6" w:rsidRPr="636709EE">
        <w:rPr>
          <w:lang w:val="en-US"/>
        </w:rPr>
        <w:t>e d</w:t>
      </w:r>
      <w:r w:rsidR="006479D9">
        <w:rPr>
          <w:lang w:val="en-US"/>
        </w:rPr>
        <w:t xml:space="preserve">id </w:t>
      </w:r>
      <w:r w:rsidR="780220E6" w:rsidRPr="636709EE">
        <w:rPr>
          <w:lang w:val="en-US"/>
        </w:rPr>
        <w:t xml:space="preserve">not take the risk of </w:t>
      </w:r>
      <w:r w:rsidR="36C2E126" w:rsidRPr="636709EE">
        <w:rPr>
          <w:lang w:val="en-US"/>
        </w:rPr>
        <w:t>the coronavirus transmission</w:t>
      </w:r>
      <w:r w:rsidR="780220E6" w:rsidRPr="636709EE">
        <w:rPr>
          <w:lang w:val="en-US"/>
        </w:rPr>
        <w:t xml:space="preserve"> (patient – doctor, doctor – patient) and the possible </w:t>
      </w:r>
      <w:r w:rsidR="7C29E69F" w:rsidRPr="636709EE">
        <w:rPr>
          <w:lang w:val="en-US"/>
        </w:rPr>
        <w:t xml:space="preserve">consequences for the patient population </w:t>
      </w:r>
      <w:r w:rsidR="00654393">
        <w:rPr>
          <w:lang w:val="en-US"/>
        </w:rPr>
        <w:t>i</w:t>
      </w:r>
      <w:r w:rsidR="7C29E69F" w:rsidRPr="636709EE">
        <w:rPr>
          <w:lang w:val="en-US"/>
        </w:rPr>
        <w:t>nto account. Several groups are currently studying the effects of upscaling surgery on the COVID-1</w:t>
      </w:r>
      <w:r w:rsidR="4C312EA8" w:rsidRPr="636709EE">
        <w:rPr>
          <w:lang w:val="en-US"/>
        </w:rPr>
        <w:t>9</w:t>
      </w:r>
      <w:r w:rsidR="7C29E69F" w:rsidRPr="636709EE">
        <w:rPr>
          <w:lang w:val="en-US"/>
        </w:rPr>
        <w:t xml:space="preserve"> transmission</w:t>
      </w:r>
      <w:r w:rsidR="00654393">
        <w:rPr>
          <w:lang w:val="en-US"/>
        </w:rPr>
        <w:t xml:space="preserve"> (</w:t>
      </w:r>
      <w:commentRangeStart w:id="29"/>
      <w:r w:rsidR="00654393">
        <w:rPr>
          <w:lang w:val="en-US"/>
        </w:rPr>
        <w:t>cite</w:t>
      </w:r>
      <w:commentRangeEnd w:id="29"/>
      <w:r w:rsidR="00654393">
        <w:rPr>
          <w:rStyle w:val="CommentReference"/>
        </w:rPr>
        <w:commentReference w:id="29"/>
      </w:r>
      <w:r w:rsidR="00654393">
        <w:rPr>
          <w:lang w:val="en-US"/>
        </w:rPr>
        <w:t>)</w:t>
      </w:r>
      <w:r w:rsidR="7C29E69F" w:rsidRPr="636709EE">
        <w:rPr>
          <w:lang w:val="en-US"/>
        </w:rPr>
        <w:t xml:space="preserve">. </w:t>
      </w:r>
      <w:r w:rsidR="001F69FD">
        <w:rPr>
          <w:lang w:val="en-US"/>
        </w:rPr>
        <w:t xml:space="preserve">It is conceivable that these </w:t>
      </w:r>
      <w:r w:rsidR="7C29E69F" w:rsidRPr="636709EE">
        <w:rPr>
          <w:lang w:val="en-US"/>
        </w:rPr>
        <w:t xml:space="preserve">results </w:t>
      </w:r>
      <w:r w:rsidR="001F69FD">
        <w:rPr>
          <w:lang w:val="en-US"/>
        </w:rPr>
        <w:t xml:space="preserve">might be </w:t>
      </w:r>
      <w:r w:rsidR="2314D40D" w:rsidRPr="636709EE">
        <w:rPr>
          <w:lang w:val="en-US"/>
        </w:rPr>
        <w:t xml:space="preserve">relevant to </w:t>
      </w:r>
      <w:proofErr w:type="gramStart"/>
      <w:r w:rsidR="2314D40D" w:rsidRPr="636709EE">
        <w:rPr>
          <w:lang w:val="en-US"/>
        </w:rPr>
        <w:t xml:space="preserve">take into </w:t>
      </w:r>
      <w:r w:rsidR="001F69FD">
        <w:rPr>
          <w:lang w:val="en-US"/>
        </w:rPr>
        <w:t>account</w:t>
      </w:r>
      <w:proofErr w:type="gramEnd"/>
      <w:r w:rsidR="001F69FD">
        <w:rPr>
          <w:lang w:val="en-US"/>
        </w:rPr>
        <w:t xml:space="preserve"> when prioritizing surgical procedures</w:t>
      </w:r>
      <w:r w:rsidR="006479D9">
        <w:rPr>
          <w:lang w:val="en-US"/>
        </w:rPr>
        <w:t xml:space="preserve"> during a pandemic.</w:t>
      </w:r>
    </w:p>
    <w:p w14:paraId="5B98ADB8" w14:textId="77A47386" w:rsidR="741EF303" w:rsidRDefault="2EC87C9A" w:rsidP="636709EE">
      <w:pPr>
        <w:rPr>
          <w:lang w:val="en-US"/>
        </w:rPr>
      </w:pPr>
      <w:r w:rsidRPr="636709EE">
        <w:rPr>
          <w:lang w:val="en-US"/>
        </w:rPr>
        <w:t xml:space="preserve">Third, we used a linear approximation to quantify urgency by delaying surgery up to a year. </w:t>
      </w:r>
      <w:r w:rsidR="001F69FD">
        <w:rPr>
          <w:lang w:val="en-US"/>
        </w:rPr>
        <w:t>S</w:t>
      </w:r>
      <w:r w:rsidRPr="636709EE">
        <w:rPr>
          <w:lang w:val="en-US"/>
        </w:rPr>
        <w:t xml:space="preserve">ome procedures did show a </w:t>
      </w:r>
      <w:r w:rsidR="001F69FD">
        <w:rPr>
          <w:lang w:val="en-US"/>
        </w:rPr>
        <w:t xml:space="preserve">slightly </w:t>
      </w:r>
      <w:r w:rsidRPr="636709EE">
        <w:rPr>
          <w:lang w:val="en-US"/>
        </w:rPr>
        <w:t xml:space="preserve">steeper </w:t>
      </w:r>
      <w:r w:rsidR="001F69FD">
        <w:rPr>
          <w:lang w:val="en-US"/>
        </w:rPr>
        <w:t>de</w:t>
      </w:r>
      <w:r w:rsidRPr="636709EE">
        <w:rPr>
          <w:lang w:val="en-US"/>
        </w:rPr>
        <w:t>crease</w:t>
      </w:r>
      <w:r w:rsidR="6C98DE37" w:rsidRPr="636709EE">
        <w:rPr>
          <w:lang w:val="en-US"/>
        </w:rPr>
        <w:t xml:space="preserve"> in the first phase of delay. </w:t>
      </w:r>
      <w:r w:rsidR="0BBF3570" w:rsidRPr="636709EE">
        <w:rPr>
          <w:lang w:val="en-US"/>
        </w:rPr>
        <w:t xml:space="preserve">We have chosen for this pragmatic approach because </w:t>
      </w:r>
      <w:r w:rsidR="001F69FD">
        <w:rPr>
          <w:lang w:val="en-US"/>
        </w:rPr>
        <w:t>we did not specifically design the model to validly estimate the curvature in this descend.</w:t>
      </w:r>
    </w:p>
    <w:p w14:paraId="60120856" w14:textId="35E0BE68" w:rsidR="741EF303" w:rsidRDefault="2EC87C9A" w:rsidP="636709EE">
      <w:pPr>
        <w:rPr>
          <w:lang w:val="en-US"/>
        </w:rPr>
      </w:pPr>
      <w:r w:rsidRPr="636709EE">
        <w:rPr>
          <w:lang w:val="en-US"/>
        </w:rPr>
        <w:t>Fourth</w:t>
      </w:r>
      <w:r w:rsidR="41D95270" w:rsidRPr="636709EE">
        <w:rPr>
          <w:lang w:val="en-US"/>
        </w:rPr>
        <w:t xml:space="preserve">, there are methodological issues with the fact that we calculated QALYs by the disutility weights by the WHO. </w:t>
      </w:r>
      <w:commentRangeStart w:id="30"/>
      <w:r w:rsidR="41D95270" w:rsidRPr="636709EE">
        <w:rPr>
          <w:highlight w:val="yellow"/>
          <w:lang w:val="en-US"/>
        </w:rPr>
        <w:t>…</w:t>
      </w:r>
      <w:r w:rsidR="7E6DAD03" w:rsidRPr="636709EE">
        <w:rPr>
          <w:highlight w:val="yellow"/>
          <w:lang w:val="en-US"/>
        </w:rPr>
        <w:t xml:space="preserve"> </w:t>
      </w:r>
      <w:commentRangeEnd w:id="30"/>
      <w:r w:rsidR="00FE2640">
        <w:rPr>
          <w:rStyle w:val="CommentReference"/>
        </w:rPr>
        <w:commentReference w:id="30"/>
      </w:r>
      <w:r w:rsidR="7E6DAD03" w:rsidRPr="636709EE">
        <w:rPr>
          <w:lang w:val="en-US"/>
        </w:rPr>
        <w:t xml:space="preserve"> There are also multiple methodological, ethical, and </w:t>
      </w:r>
      <w:r w:rsidR="54C66DAE" w:rsidRPr="636709EE">
        <w:rPr>
          <w:lang w:val="en-US"/>
        </w:rPr>
        <w:t xml:space="preserve">contextual </w:t>
      </w:r>
      <w:r w:rsidR="7E6DAD03" w:rsidRPr="636709EE">
        <w:rPr>
          <w:lang w:val="en-US"/>
        </w:rPr>
        <w:t>disadvantages of using QALYs</w:t>
      </w:r>
      <w:r w:rsidR="002F3C82">
        <w:rPr>
          <w:lang w:val="en-US"/>
        </w:rPr>
        <w:t>.</w:t>
      </w:r>
      <w:r w:rsidR="00055008">
        <w:rPr>
          <w:lang w:val="en-US"/>
        </w:rPr>
        <w:fldChar w:fldCharType="begin" w:fldLock="1"/>
      </w:r>
      <w:r w:rsidR="00100057">
        <w:rPr>
          <w:lang w:val="en-US"/>
        </w:rPr>
        <w:instrText>ADDIN CSL_CITATION {"citationItems":[{"id":"ITEM-1","itemData":{"DOI":"10.4172/2157-7633.1000334","ISSN":"2157-7633","abstract":"Introduction: The Quality Adjusted Life Year (QALY) is a recognised metric used to evaluate new and innovative healthcare treatments and optimise resource allocation via rational and explicit methodologies. This review examines present limitations of the QALY metric and foreseeable challenges linked to the advancement of regenerative medicine.","author":[{"dropping-particle":"","family":"Pettitt","given":"DA","non-dropping-particle":"","parse-names":false,"suffix":""},{"dropping-particle":"","family":"Raza","given":"S","non-dropping-particle":"","parse-names":false,"suffix":""},{"dropping-particle":"","family":"Naughton B","given":"","non-dropping-particle":"","parse-names":false,"suffix":""},{"dropping-particle":"","family":"Roscoe","given":"A","non-dropping-particle":"","parse-names":false,"suffix":""},{"dropping-particle":"","family":"Ramakrishnan","given":"A","non-dropping-particle":"","parse-names":false,"suffix":""},{"dropping-particle":"","family":"Ali","given":"A","non-dropping-particle":"","parse-names":false,"suffix":""},{"dropping-particle":"","family":"Davies","given":"B","non-dropping-particle":"","parse-names":false,"suffix":""},{"dropping-particle":"","family":"Dopson","given":"S","non-dropping-particle":"","parse-names":false,"suffix":""},{"dropping-particle":"","family":"Hollander","given":"G","non-dropping-particle":"","parse-names":false,"suffix":""},{"dropping-particle":"","family":"Smith","given":"JA","non-dropping-particle":"","parse-names":false,"suffix":""},{"dropping-particle":"","family":"Brindley","given":"DA","non-dropping-particle":"","parse-names":false,"suffix":""}],"container-title":"Journal of Stem Cell Research &amp; Therapy","id":"ITEM-1","issue":"4","issued":{"date-parts":[["2016"]]},"title":"The Limitations of QALY: A Literature Review","type":"article-journal","volume":"6"},"uris":["http://www.mendeley.com/documents/?uuid=8333faa3-988a-3f42-8000-eb40977dcfe5"]}],"mendeley":{"formattedCitation":"&lt;sup&gt;83&lt;/sup&gt;","plainTextFormattedCitation":"83","previouslyFormattedCitation":"&lt;sup&gt;82&lt;/sup&gt;"},"properties":{"noteIndex":0},"schema":"https://github.com/citation-style-language/schema/raw/master/csl-citation.json"}</w:instrText>
      </w:r>
      <w:r w:rsidR="00055008">
        <w:rPr>
          <w:lang w:val="en-US"/>
        </w:rPr>
        <w:fldChar w:fldCharType="separate"/>
      </w:r>
      <w:r w:rsidR="00100057" w:rsidRPr="00100057">
        <w:rPr>
          <w:noProof/>
          <w:vertAlign w:val="superscript"/>
          <w:lang w:val="en-US"/>
        </w:rPr>
        <w:t>83</w:t>
      </w:r>
      <w:r w:rsidR="00055008">
        <w:rPr>
          <w:lang w:val="en-US"/>
        </w:rPr>
        <w:fldChar w:fldCharType="end"/>
      </w:r>
    </w:p>
    <w:p w14:paraId="56125328" w14:textId="4AE39885" w:rsidR="741EF303" w:rsidRDefault="6EE3B022" w:rsidP="636709EE">
      <w:pPr>
        <w:rPr>
          <w:lang w:val="en-US"/>
        </w:rPr>
      </w:pPr>
      <w:r w:rsidRPr="636709EE">
        <w:rPr>
          <w:lang w:val="en-US"/>
        </w:rPr>
        <w:t xml:space="preserve">Our model was tailored to the Dutch context by using the Dutch discount rate, and Dutch registry data. </w:t>
      </w:r>
      <w:r w:rsidR="00CB2BA0">
        <w:rPr>
          <w:lang w:val="en-US"/>
        </w:rPr>
        <w:t>However, a</w:t>
      </w:r>
      <w:r w:rsidR="49092B44" w:rsidRPr="636709EE">
        <w:rPr>
          <w:lang w:val="en-US"/>
        </w:rPr>
        <w:t xml:space="preserve"> substantial amount of the evidence used in the model </w:t>
      </w:r>
      <w:r w:rsidR="00CB2BA0">
        <w:rPr>
          <w:lang w:val="en-US"/>
        </w:rPr>
        <w:t xml:space="preserve">originated </w:t>
      </w:r>
      <w:r w:rsidR="49092B44" w:rsidRPr="636709EE">
        <w:rPr>
          <w:lang w:val="en-US"/>
        </w:rPr>
        <w:t xml:space="preserve">from various non-Dutch sources. </w:t>
      </w:r>
      <w:r w:rsidR="00CB2BA0">
        <w:rPr>
          <w:lang w:val="en-US"/>
        </w:rPr>
        <w:t>Moreover</w:t>
      </w:r>
      <w:r w:rsidR="00CB2BA0" w:rsidRPr="636709EE">
        <w:rPr>
          <w:lang w:val="en-US"/>
        </w:rPr>
        <w:t xml:space="preserve">, with simple modifications, and using </w:t>
      </w:r>
      <w:r w:rsidR="00CB2BA0">
        <w:rPr>
          <w:lang w:val="en-US"/>
        </w:rPr>
        <w:t>inter</w:t>
      </w:r>
      <w:r w:rsidR="00CB2BA0" w:rsidRPr="636709EE">
        <w:rPr>
          <w:lang w:val="en-US"/>
        </w:rPr>
        <w:t>national data, the model can easily be applied to different context</w:t>
      </w:r>
      <w:r w:rsidR="00CB2BA0">
        <w:rPr>
          <w:lang w:val="en-US"/>
        </w:rPr>
        <w:t>s</w:t>
      </w:r>
      <w:r w:rsidR="00CB2BA0" w:rsidRPr="636709EE">
        <w:rPr>
          <w:lang w:val="en-US"/>
        </w:rPr>
        <w:t xml:space="preserve">. </w:t>
      </w:r>
      <w:r w:rsidR="00CB2BA0">
        <w:rPr>
          <w:lang w:val="en-US"/>
        </w:rPr>
        <w:t>W</w:t>
      </w:r>
      <w:r w:rsidR="49092B44" w:rsidRPr="636709EE">
        <w:rPr>
          <w:lang w:val="en-US"/>
        </w:rPr>
        <w:t xml:space="preserve">e </w:t>
      </w:r>
      <w:r w:rsidR="00CB2BA0">
        <w:rPr>
          <w:lang w:val="en-US"/>
        </w:rPr>
        <w:t xml:space="preserve">believe </w:t>
      </w:r>
      <w:r w:rsidR="49092B44" w:rsidRPr="636709EE">
        <w:rPr>
          <w:lang w:val="en-US"/>
        </w:rPr>
        <w:t>that the ranking of urgency would not be affected</w:t>
      </w:r>
      <w:r w:rsidRPr="636709EE">
        <w:rPr>
          <w:lang w:val="en-US"/>
        </w:rPr>
        <w:t xml:space="preserve"> </w:t>
      </w:r>
      <w:r w:rsidR="2DFD0356" w:rsidRPr="636709EE">
        <w:rPr>
          <w:lang w:val="en-US"/>
        </w:rPr>
        <w:t xml:space="preserve">substantially by </w:t>
      </w:r>
      <w:r w:rsidR="00CB2BA0">
        <w:rPr>
          <w:lang w:val="en-US"/>
        </w:rPr>
        <w:t xml:space="preserve">including </w:t>
      </w:r>
      <w:r w:rsidR="2DFD0356" w:rsidRPr="636709EE">
        <w:rPr>
          <w:lang w:val="en-US"/>
        </w:rPr>
        <w:t>other survival data.</w:t>
      </w:r>
    </w:p>
    <w:p w14:paraId="5D4FC2B0" w14:textId="1C5A050C" w:rsidR="16B1F3C2" w:rsidRDefault="39703ABB" w:rsidP="5911DDBD">
      <w:pPr>
        <w:rPr>
          <w:lang w:val="en-US"/>
        </w:rPr>
      </w:pPr>
      <w:r w:rsidRPr="5911DDBD">
        <w:rPr>
          <w:lang w:val="en-US"/>
        </w:rPr>
        <w:t>We are aware that t</w:t>
      </w:r>
      <w:r w:rsidR="7C307459" w:rsidRPr="5911DDBD">
        <w:rPr>
          <w:lang w:val="en-US"/>
        </w:rPr>
        <w:t xml:space="preserve">he mentioned limitations </w:t>
      </w:r>
      <w:r w:rsidR="11458402" w:rsidRPr="5911DDBD">
        <w:rPr>
          <w:lang w:val="en-US"/>
        </w:rPr>
        <w:t xml:space="preserve">seriously </w:t>
      </w:r>
      <w:r w:rsidR="5DA230B5" w:rsidRPr="5911DDBD">
        <w:rPr>
          <w:lang w:val="en-US"/>
        </w:rPr>
        <w:t>i</w:t>
      </w:r>
      <w:r w:rsidR="11458402" w:rsidRPr="5911DDBD">
        <w:rPr>
          <w:lang w:val="en-US"/>
        </w:rPr>
        <w:t>mpact the validity of our estimates</w:t>
      </w:r>
      <w:r w:rsidR="6B258711" w:rsidRPr="5911DDBD">
        <w:rPr>
          <w:lang w:val="en-US"/>
        </w:rPr>
        <w:t xml:space="preserve">. </w:t>
      </w:r>
      <w:r w:rsidR="2DF83926" w:rsidRPr="5911DDBD">
        <w:rPr>
          <w:lang w:val="en-US"/>
        </w:rPr>
        <w:t xml:space="preserve">However, </w:t>
      </w:r>
      <w:r w:rsidR="00993323">
        <w:rPr>
          <w:lang w:val="en-US"/>
        </w:rPr>
        <w:t>our approach</w:t>
      </w:r>
      <w:r w:rsidR="2DF83926" w:rsidRPr="5911DDBD">
        <w:rPr>
          <w:lang w:val="en-US"/>
        </w:rPr>
        <w:t xml:space="preserve"> is more </w:t>
      </w:r>
      <w:r w:rsidR="7C529DDB" w:rsidRPr="5911DDBD">
        <w:rPr>
          <w:lang w:val="en-US"/>
        </w:rPr>
        <w:t>transparent</w:t>
      </w:r>
      <w:r w:rsidR="2DF83926" w:rsidRPr="5911DDBD">
        <w:rPr>
          <w:lang w:val="en-US"/>
        </w:rPr>
        <w:t xml:space="preserve">, more </w:t>
      </w:r>
      <w:r w:rsidR="19119E53" w:rsidRPr="5911DDBD">
        <w:rPr>
          <w:lang w:val="en-US"/>
        </w:rPr>
        <w:t>evidence-based, and more</w:t>
      </w:r>
      <w:r w:rsidR="2DF83926" w:rsidRPr="5911DDBD">
        <w:rPr>
          <w:lang w:val="en-US"/>
        </w:rPr>
        <w:t xml:space="preserve"> </w:t>
      </w:r>
      <w:r w:rsidR="1330653F" w:rsidRPr="5911DDBD">
        <w:rPr>
          <w:lang w:val="en-US"/>
        </w:rPr>
        <w:t>objective than the alternative strategy</w:t>
      </w:r>
      <w:r w:rsidR="00993323">
        <w:rPr>
          <w:lang w:val="en-US"/>
        </w:rPr>
        <w:t xml:space="preserve"> of </w:t>
      </w:r>
      <w:r w:rsidR="620D2CC0" w:rsidRPr="5911DDBD">
        <w:rPr>
          <w:lang w:val="en-US"/>
        </w:rPr>
        <w:t>triag</w:t>
      </w:r>
      <w:r w:rsidR="1ADB66BE" w:rsidRPr="5911DDBD">
        <w:rPr>
          <w:lang w:val="en-US"/>
        </w:rPr>
        <w:t>ing</w:t>
      </w:r>
      <w:r w:rsidR="620D2CC0" w:rsidRPr="5911DDBD">
        <w:rPr>
          <w:lang w:val="en-US"/>
        </w:rPr>
        <w:t xml:space="preserve"> based on expert opinion</w:t>
      </w:r>
      <w:r w:rsidR="041C02C3" w:rsidRPr="5911DDBD">
        <w:rPr>
          <w:lang w:val="en-US"/>
        </w:rPr>
        <w:t xml:space="preserve">. </w:t>
      </w:r>
      <w:r w:rsidR="3A40F77C" w:rsidRPr="5911DDBD">
        <w:rPr>
          <w:lang w:val="en-US"/>
        </w:rPr>
        <w:t xml:space="preserve">Moreover, the model can be developed further by also </w:t>
      </w:r>
      <w:r w:rsidR="17DD4660" w:rsidRPr="5911DDBD">
        <w:rPr>
          <w:lang w:val="en-US"/>
        </w:rPr>
        <w:t>model</w:t>
      </w:r>
      <w:r w:rsidR="3A40F77C" w:rsidRPr="5911DDBD">
        <w:rPr>
          <w:lang w:val="en-US"/>
        </w:rPr>
        <w:t>ing complications</w:t>
      </w:r>
      <w:r w:rsidR="00572679">
        <w:rPr>
          <w:lang w:val="en-US"/>
        </w:rPr>
        <w:t>,</w:t>
      </w:r>
      <w:r w:rsidR="3A40F77C" w:rsidRPr="5911DDBD">
        <w:rPr>
          <w:lang w:val="en-US"/>
        </w:rPr>
        <w:t xml:space="preserve"> recovery period</w:t>
      </w:r>
      <w:r w:rsidR="4EC00C1D" w:rsidRPr="5911DDBD">
        <w:rPr>
          <w:lang w:val="en-US"/>
        </w:rPr>
        <w:t>s</w:t>
      </w:r>
      <w:r w:rsidR="00572679">
        <w:rPr>
          <w:lang w:val="en-US"/>
        </w:rPr>
        <w:t xml:space="preserve"> and </w:t>
      </w:r>
      <w:r w:rsidR="007E0637">
        <w:rPr>
          <w:lang w:val="en-US"/>
        </w:rPr>
        <w:t xml:space="preserve">the effect of </w:t>
      </w:r>
      <w:r w:rsidR="00572679">
        <w:rPr>
          <w:lang w:val="en-US"/>
        </w:rPr>
        <w:t>comorbidity</w:t>
      </w:r>
      <w:r w:rsidR="007E0637">
        <w:rPr>
          <w:lang w:val="en-US"/>
        </w:rPr>
        <w:t xml:space="preserve"> on survival</w:t>
      </w:r>
      <w:r w:rsidR="3A40F77C" w:rsidRPr="5911DDBD">
        <w:rPr>
          <w:lang w:val="en-US"/>
        </w:rPr>
        <w:t xml:space="preserve">. </w:t>
      </w:r>
      <w:r w:rsidR="041C02C3" w:rsidRPr="5911DDBD">
        <w:rPr>
          <w:lang w:val="en-US"/>
        </w:rPr>
        <w:t>Therefore</w:t>
      </w:r>
      <w:r w:rsidR="6E9EF443" w:rsidRPr="5911DDBD">
        <w:rPr>
          <w:lang w:val="en-US"/>
        </w:rPr>
        <w:t xml:space="preserve">, </w:t>
      </w:r>
      <w:r w:rsidR="361E8467" w:rsidRPr="5911DDBD">
        <w:rPr>
          <w:lang w:val="en-US"/>
        </w:rPr>
        <w:t xml:space="preserve">this study </w:t>
      </w:r>
      <w:r w:rsidR="041C02C3" w:rsidRPr="5911DDBD">
        <w:rPr>
          <w:lang w:val="en-US"/>
        </w:rPr>
        <w:t xml:space="preserve">can be considered the first step towards a </w:t>
      </w:r>
      <w:r w:rsidR="005847E3">
        <w:rPr>
          <w:lang w:val="en-US"/>
        </w:rPr>
        <w:t>triaging strategy which</w:t>
      </w:r>
      <w:r w:rsidR="0D2479D4" w:rsidRPr="5911DDBD">
        <w:rPr>
          <w:lang w:val="en-US"/>
        </w:rPr>
        <w:t xml:space="preserve"> </w:t>
      </w:r>
      <w:r w:rsidR="005847E3">
        <w:rPr>
          <w:lang w:val="en-US"/>
        </w:rPr>
        <w:t xml:space="preserve">optimizes </w:t>
      </w:r>
      <w:r w:rsidR="69C71681" w:rsidRPr="5911DDBD">
        <w:rPr>
          <w:lang w:val="en-US"/>
        </w:rPr>
        <w:t xml:space="preserve">surgical benefit </w:t>
      </w:r>
      <w:r w:rsidR="0D2479D4" w:rsidRPr="5911DDBD">
        <w:rPr>
          <w:lang w:val="en-US"/>
        </w:rPr>
        <w:t>in times of scarcity</w:t>
      </w:r>
      <w:r w:rsidR="7D381909" w:rsidRPr="5911DDBD">
        <w:rPr>
          <w:lang w:val="en-US"/>
        </w:rPr>
        <w:t xml:space="preserve"> in surgical capacity</w:t>
      </w:r>
      <w:r w:rsidR="005847E3">
        <w:rPr>
          <w:lang w:val="en-US"/>
        </w:rPr>
        <w:t>,</w:t>
      </w:r>
      <w:r w:rsidR="61C50CF9" w:rsidRPr="5911DDBD">
        <w:rPr>
          <w:lang w:val="en-US"/>
        </w:rPr>
        <w:t xml:space="preserve"> such as during the COVID-19 pandemic</w:t>
      </w:r>
      <w:r w:rsidR="0D2479D4" w:rsidRPr="5911DDBD">
        <w:rPr>
          <w:lang w:val="en-US"/>
        </w:rPr>
        <w:t>.</w:t>
      </w:r>
      <w:r w:rsidR="70205A88" w:rsidRPr="5911DDBD">
        <w:rPr>
          <w:lang w:val="en-US"/>
        </w:rPr>
        <w:t xml:space="preserve"> The next steps </w:t>
      </w:r>
      <w:r w:rsidR="1FBA5221" w:rsidRPr="5911DDBD">
        <w:rPr>
          <w:lang w:val="en-US"/>
        </w:rPr>
        <w:t>includ</w:t>
      </w:r>
      <w:r w:rsidR="70205A88" w:rsidRPr="5911DDBD">
        <w:rPr>
          <w:lang w:val="en-US"/>
        </w:rPr>
        <w:t>e consider</w:t>
      </w:r>
      <w:r w:rsidR="5C9539BC" w:rsidRPr="5911DDBD">
        <w:rPr>
          <w:lang w:val="en-US"/>
        </w:rPr>
        <w:t>ing</w:t>
      </w:r>
      <w:r w:rsidR="70205A88" w:rsidRPr="5911DDBD">
        <w:rPr>
          <w:lang w:val="en-US"/>
        </w:rPr>
        <w:t xml:space="preserve"> a wider range of </w:t>
      </w:r>
      <w:r w:rsidR="005847E3">
        <w:rPr>
          <w:lang w:val="en-US"/>
        </w:rPr>
        <w:t>procedures</w:t>
      </w:r>
      <w:r w:rsidR="70205A88" w:rsidRPr="5911DDBD">
        <w:rPr>
          <w:lang w:val="en-US"/>
        </w:rPr>
        <w:t>, explor</w:t>
      </w:r>
      <w:r w:rsidR="23CFEB28" w:rsidRPr="5911DDBD">
        <w:rPr>
          <w:lang w:val="en-US"/>
        </w:rPr>
        <w:t>ing</w:t>
      </w:r>
      <w:r w:rsidR="70205A88" w:rsidRPr="5911DDBD">
        <w:rPr>
          <w:lang w:val="en-US"/>
        </w:rPr>
        <w:t xml:space="preserve"> and evaluat</w:t>
      </w:r>
      <w:r w:rsidR="4FA1F400" w:rsidRPr="5911DDBD">
        <w:rPr>
          <w:lang w:val="en-US"/>
        </w:rPr>
        <w:t>ing</w:t>
      </w:r>
      <w:r w:rsidR="70205A88" w:rsidRPr="5911DDBD">
        <w:rPr>
          <w:lang w:val="en-US"/>
        </w:rPr>
        <w:t xml:space="preserve"> implementation strategies, and apply</w:t>
      </w:r>
      <w:r w:rsidR="39635341" w:rsidRPr="5911DDBD">
        <w:rPr>
          <w:lang w:val="en-US"/>
        </w:rPr>
        <w:t>ing</w:t>
      </w:r>
      <w:r w:rsidR="70205A88" w:rsidRPr="5911DDBD">
        <w:rPr>
          <w:lang w:val="en-US"/>
        </w:rPr>
        <w:t xml:space="preserve"> the model to a variety of settings.</w:t>
      </w:r>
      <w:r w:rsidR="0D2479D4" w:rsidRPr="5911DDBD">
        <w:rPr>
          <w:lang w:val="en-US"/>
        </w:rPr>
        <w:t xml:space="preserve"> </w:t>
      </w:r>
    </w:p>
    <w:p w14:paraId="76EFFCBE" w14:textId="76FE38C0" w:rsidR="5C079743" w:rsidRDefault="5C079743" w:rsidP="636709EE">
      <w:pPr>
        <w:rPr>
          <w:lang w:val="en-US"/>
        </w:rPr>
      </w:pPr>
      <w:r w:rsidRPr="636709EE">
        <w:rPr>
          <w:rFonts w:asciiTheme="majorHAnsi" w:eastAsiaTheme="majorEastAsia" w:hAnsiTheme="majorHAnsi" w:cstheme="majorBidi"/>
          <w:color w:val="1F4D78"/>
          <w:sz w:val="24"/>
          <w:szCs w:val="24"/>
          <w:lang w:val="en-US"/>
        </w:rPr>
        <w:t>Conclusion</w:t>
      </w:r>
    </w:p>
    <w:p w14:paraId="7C0BF022" w14:textId="0FBDF392" w:rsidR="00AC6F5A" w:rsidRDefault="00AC6F5A" w:rsidP="636709EE">
      <w:pPr>
        <w:spacing w:line="257" w:lineRule="auto"/>
        <w:rPr>
          <w:rFonts w:ascii="Calibri" w:eastAsia="Calibri" w:hAnsi="Calibri" w:cs="Calibri"/>
          <w:lang w:val="en-US"/>
        </w:rPr>
      </w:pPr>
      <w:r w:rsidRPr="5911DDBD">
        <w:rPr>
          <w:rFonts w:ascii="Calibri" w:eastAsia="Calibri" w:hAnsi="Calibri" w:cs="Calibri"/>
          <w:lang w:val="en-US"/>
        </w:rPr>
        <w:t xml:space="preserve">Our decision model guides </w:t>
      </w:r>
      <w:r>
        <w:rPr>
          <w:rFonts w:ascii="Calibri" w:eastAsia="Calibri" w:hAnsi="Calibri" w:cs="Calibri"/>
          <w:lang w:val="en-US"/>
        </w:rPr>
        <w:t xml:space="preserve">prioritization </w:t>
      </w:r>
      <w:r w:rsidRPr="5911DDBD">
        <w:rPr>
          <w:rFonts w:ascii="Calibri" w:eastAsia="Calibri" w:hAnsi="Calibri" w:cs="Calibri"/>
          <w:lang w:val="en-US"/>
        </w:rPr>
        <w:t>of surgical care in times of scarcity (due to COVID-19)</w:t>
      </w:r>
      <w:r>
        <w:rPr>
          <w:rFonts w:ascii="Calibri" w:eastAsia="Calibri" w:hAnsi="Calibri" w:cs="Calibri"/>
          <w:lang w:val="en-US"/>
        </w:rPr>
        <w:t xml:space="preserve"> </w:t>
      </w:r>
      <w:r w:rsidRPr="5911DDBD">
        <w:rPr>
          <w:rFonts w:ascii="Calibri" w:eastAsia="Calibri" w:hAnsi="Calibri" w:cs="Calibri"/>
          <w:lang w:val="en-US"/>
        </w:rPr>
        <w:t xml:space="preserve">in surgical capacity </w:t>
      </w:r>
      <w:r>
        <w:rPr>
          <w:rFonts w:ascii="Calibri" w:eastAsia="Calibri" w:hAnsi="Calibri" w:cs="Calibri"/>
          <w:lang w:val="en-US"/>
        </w:rPr>
        <w:t>from</w:t>
      </w:r>
      <w:r w:rsidRPr="5911DDBD">
        <w:rPr>
          <w:rFonts w:ascii="Calibri" w:eastAsia="Calibri" w:hAnsi="Calibri" w:cs="Calibri"/>
          <w:lang w:val="en-US"/>
        </w:rPr>
        <w:t xml:space="preserve"> a utilitarian </w:t>
      </w:r>
      <w:r>
        <w:rPr>
          <w:rFonts w:ascii="Calibri" w:eastAsia="Calibri" w:hAnsi="Calibri" w:cs="Calibri"/>
          <w:lang w:val="en-US"/>
        </w:rPr>
        <w:t>perspective</w:t>
      </w:r>
      <w:r w:rsidRPr="5911DDBD">
        <w:rPr>
          <w:rFonts w:ascii="Calibri" w:eastAsia="Calibri" w:hAnsi="Calibri" w:cs="Calibri"/>
          <w:lang w:val="en-US"/>
        </w:rPr>
        <w:t xml:space="preserve">. The expected health loss due to delay could be </w:t>
      </w:r>
      <w:r w:rsidRPr="5911DDBD">
        <w:rPr>
          <w:rFonts w:ascii="Calibri" w:eastAsia="Calibri" w:hAnsi="Calibri" w:cs="Calibri"/>
          <w:i/>
          <w:iCs/>
          <w:lang w:val="en-US"/>
        </w:rPr>
        <w:t>reliably</w:t>
      </w:r>
      <w:r w:rsidRPr="5911DDBD">
        <w:rPr>
          <w:rFonts w:ascii="Calibri" w:eastAsia="Calibri" w:hAnsi="Calibri" w:cs="Calibri"/>
          <w:lang w:val="en-US"/>
        </w:rPr>
        <w:t xml:space="preserve"> quantified</w:t>
      </w:r>
      <w:r>
        <w:rPr>
          <w:rFonts w:ascii="Calibri" w:eastAsia="Calibri" w:hAnsi="Calibri" w:cs="Calibri"/>
          <w:lang w:val="en-US"/>
        </w:rPr>
        <w:t xml:space="preserve"> for semi-elective surgical procedures in our hospital</w:t>
      </w:r>
      <w:r w:rsidRPr="5911DDBD">
        <w:rPr>
          <w:rFonts w:ascii="Calibri" w:eastAsia="Calibri" w:hAnsi="Calibri" w:cs="Calibri"/>
          <w:lang w:val="en-US"/>
        </w:rPr>
        <w:t>. This observation can help to minimize health losses when trying to overcome delay in surgical procedures. Placing this tool in the context of different ethical perspectives and combining it with capacity management tools is key to achieve large-scale implementation.</w:t>
      </w:r>
    </w:p>
    <w:p w14:paraId="43A204ED" w14:textId="5FD81985" w:rsidR="636709EE" w:rsidRDefault="636709EE" w:rsidP="636709EE">
      <w:pPr>
        <w:rPr>
          <w:i/>
          <w:iCs/>
          <w:lang w:val="en-US"/>
        </w:rPr>
      </w:pPr>
    </w:p>
    <w:p w14:paraId="70572FD8" w14:textId="77777777" w:rsidR="00737CE6" w:rsidRDefault="00737CE6" w:rsidP="39A4890C">
      <w:pPr>
        <w:keepNext/>
        <w:rPr>
          <w:lang w:val="en-US"/>
        </w:rPr>
      </w:pPr>
    </w:p>
    <w:p w14:paraId="5BD36754" w14:textId="77777777" w:rsidR="00FE7393" w:rsidRDefault="00FE7393" w:rsidP="39A4890C">
      <w:pPr>
        <w:keepNext/>
        <w:rPr>
          <w:lang w:val="en-US"/>
        </w:rPr>
      </w:pPr>
      <w:r>
        <w:rPr>
          <w:noProof/>
          <w:color w:val="2B579A"/>
          <w:shd w:val="clear" w:color="auto" w:fill="E6E6E6"/>
          <w:lang w:eastAsia="en-GB"/>
        </w:rPr>
        <w:drawing>
          <wp:inline distT="0" distB="0" distL="0" distR="0" wp14:anchorId="78F0D746" wp14:editId="4A7F8AD8">
            <wp:extent cx="5420094" cy="2804582"/>
            <wp:effectExtent l="0" t="0" r="0" b="0"/>
            <wp:docPr id="3" name="Afbeelding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model_str.png"/>
                    <pic:cNvPicPr/>
                  </pic:nvPicPr>
                  <pic:blipFill rotWithShape="1">
                    <a:blip r:embed="rId20" cstate="print">
                      <a:extLst>
                        <a:ext uri="{28A0092B-C50C-407E-A947-70E740481C1C}">
                          <a14:useLocalDpi xmlns:a14="http://schemas.microsoft.com/office/drawing/2010/main" val="0"/>
                        </a:ext>
                      </a:extLst>
                    </a:blip>
                    <a:srcRect l="24121" t="21189" r="16610" b="32809"/>
                    <a:stretch/>
                  </pic:blipFill>
                  <pic:spPr bwMode="auto">
                    <a:xfrm>
                      <a:off x="0" y="0"/>
                      <a:ext cx="5420094" cy="2804582"/>
                    </a:xfrm>
                    <a:prstGeom prst="rect">
                      <a:avLst/>
                    </a:prstGeom>
                    <a:ln>
                      <a:noFill/>
                    </a:ln>
                    <a:extLst>
                      <a:ext uri="{53640926-AAD7-44D8-BBD7-CCE9431645EC}">
                        <a14:shadowObscured xmlns:a14="http://schemas.microsoft.com/office/drawing/2010/main"/>
                      </a:ext>
                    </a:extLst>
                  </pic:spPr>
                </pic:pic>
              </a:graphicData>
            </a:graphic>
          </wp:inline>
        </w:drawing>
      </w:r>
    </w:p>
    <w:p w14:paraId="582FF714" w14:textId="381020C6" w:rsidR="00FE7393" w:rsidRDefault="00FE7393" w:rsidP="39A4890C">
      <w:pPr>
        <w:pStyle w:val="Caption"/>
        <w:rPr>
          <w:lang w:val="en-US"/>
        </w:rPr>
      </w:pPr>
      <w:r w:rsidRPr="636709EE">
        <w:rPr>
          <w:lang w:val="en-US"/>
        </w:rPr>
        <w:t xml:space="preserve">Figure </w:t>
      </w:r>
      <w:r w:rsidRPr="636709EE">
        <w:rPr>
          <w:noProof/>
          <w:color w:val="2B579A"/>
          <w:shd w:val="clear" w:color="auto" w:fill="E6E6E6"/>
        </w:rPr>
        <w:fldChar w:fldCharType="begin"/>
      </w:r>
      <w:r w:rsidRPr="636709EE">
        <w:rPr>
          <w:noProof/>
        </w:rPr>
        <w:instrText xml:space="preserve"> SEQ Figure \* ARABIC </w:instrText>
      </w:r>
      <w:r w:rsidRPr="636709EE">
        <w:rPr>
          <w:noProof/>
          <w:color w:val="2B579A"/>
          <w:shd w:val="clear" w:color="auto" w:fill="E6E6E6"/>
        </w:rPr>
        <w:fldChar w:fldCharType="separate"/>
      </w:r>
      <w:r w:rsidR="00EA5F14" w:rsidRPr="636709EE">
        <w:rPr>
          <w:noProof/>
        </w:rPr>
        <w:t>1</w:t>
      </w:r>
      <w:r w:rsidRPr="636709EE">
        <w:rPr>
          <w:noProof/>
          <w:color w:val="2B579A"/>
          <w:shd w:val="clear" w:color="auto" w:fill="E6E6E6"/>
        </w:rPr>
        <w:fldChar w:fldCharType="end"/>
      </w:r>
      <w:r w:rsidRPr="636709EE">
        <w:rPr>
          <w:lang w:val="en-US"/>
        </w:rPr>
        <w:t>, s</w:t>
      </w:r>
      <w:r w:rsidR="31AAEB9F" w:rsidRPr="636709EE">
        <w:rPr>
          <w:lang w:val="en-US"/>
        </w:rPr>
        <w:t xml:space="preserve">tate-transition diagram </w:t>
      </w:r>
      <w:r w:rsidRPr="636709EE">
        <w:rPr>
          <w:lang w:val="en-US"/>
        </w:rPr>
        <w:t>of the model. The model is a Markov model consisting of three states: a preoperative state (</w:t>
      </w:r>
      <w:r w:rsidR="006E045E" w:rsidRPr="636709EE">
        <w:rPr>
          <w:lang w:val="en-US"/>
        </w:rPr>
        <w:t>P</w:t>
      </w:r>
      <w:r w:rsidRPr="636709EE">
        <w:rPr>
          <w:lang w:val="en-US"/>
        </w:rPr>
        <w:t>reop), a postoperative state (</w:t>
      </w:r>
      <w:r w:rsidR="006E045E" w:rsidRPr="636709EE">
        <w:rPr>
          <w:lang w:val="en-US"/>
        </w:rPr>
        <w:t>P</w:t>
      </w:r>
      <w:r w:rsidRPr="636709EE">
        <w:rPr>
          <w:lang w:val="en-US"/>
        </w:rPr>
        <w:t>ostop), and the absorbing state</w:t>
      </w:r>
      <w:r w:rsidR="006E045E" w:rsidRPr="636709EE">
        <w:rPr>
          <w:lang w:val="en-US"/>
        </w:rPr>
        <w:t xml:space="preserve"> Dead</w:t>
      </w:r>
      <w:r w:rsidRPr="636709EE">
        <w:rPr>
          <w:lang w:val="en-US"/>
        </w:rPr>
        <w:t>.</w:t>
      </w:r>
      <w:r w:rsidR="39DAEFAE" w:rsidRPr="636709EE">
        <w:rPr>
          <w:lang w:val="en-US"/>
        </w:rPr>
        <w:t xml:space="preserve"> All patient eligible of semi-elective surgery start in the Preop health states. From the Preop states they can die, transition to dead, or continue to wait for their surgery. At the time of surgery, </w:t>
      </w:r>
      <w:r w:rsidR="34086E2C" w:rsidRPr="636709EE">
        <w:rPr>
          <w:lang w:val="en-US"/>
        </w:rPr>
        <w:t xml:space="preserve">which is determined by the scenario analysis, </w:t>
      </w:r>
      <w:r w:rsidR="03B4959E" w:rsidRPr="636709EE">
        <w:rPr>
          <w:lang w:val="en-US"/>
        </w:rPr>
        <w:t xml:space="preserve">all individuals still alive in the Preop health state transition to the Postop health state. </w:t>
      </w:r>
      <w:r w:rsidR="56DA8D78" w:rsidRPr="636709EE">
        <w:rPr>
          <w:lang w:val="en-US"/>
        </w:rPr>
        <w:t xml:space="preserve">The remaining lifetime the cohort is followed. They can die, transition for the Postop state to dead or stay alive in the Postop health state. </w:t>
      </w:r>
    </w:p>
    <w:p w14:paraId="432693E1" w14:textId="2C1F5B50" w:rsidR="004257EC" w:rsidRDefault="7CC0916D" w:rsidP="39A4890C">
      <w:pPr>
        <w:keepNext/>
        <w:rPr>
          <w:lang w:val="en-US"/>
        </w:rPr>
      </w:pPr>
      <w:r>
        <w:rPr>
          <w:noProof/>
          <w:color w:val="2B579A"/>
          <w:shd w:val="clear" w:color="auto" w:fill="E6E6E6"/>
          <w:lang w:eastAsia="en-GB"/>
        </w:rPr>
        <w:lastRenderedPageBreak/>
        <w:drawing>
          <wp:inline distT="0" distB="0" distL="0" distR="0" wp14:anchorId="1F079349" wp14:editId="102412A2">
            <wp:extent cx="5505452" cy="5505452"/>
            <wp:effectExtent l="0" t="0" r="0" b="0"/>
            <wp:docPr id="2132075749" name="Afbeelding 21320757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505452" cy="5505452"/>
                    </a:xfrm>
                    <a:prstGeom prst="rect">
                      <a:avLst/>
                    </a:prstGeom>
                  </pic:spPr>
                </pic:pic>
              </a:graphicData>
            </a:graphic>
          </wp:inline>
        </w:drawing>
      </w:r>
    </w:p>
    <w:p w14:paraId="3A0401DE" w14:textId="77777777" w:rsidR="00FE7393" w:rsidRPr="00FE7393" w:rsidRDefault="004257EC" w:rsidP="39A4890C">
      <w:pPr>
        <w:pStyle w:val="Caption"/>
        <w:rPr>
          <w:lang w:val="en-US"/>
        </w:rPr>
      </w:pPr>
      <w:r w:rsidRPr="39A4890C">
        <w:rPr>
          <w:lang w:val="en-US"/>
        </w:rPr>
        <w:t xml:space="preserve">Figure </w:t>
      </w:r>
      <w:r w:rsidR="00FE7393" w:rsidRPr="39A4890C">
        <w:rPr>
          <w:lang w:val="en-US"/>
        </w:rPr>
        <w:t>2</w:t>
      </w:r>
      <w:r w:rsidRPr="39A4890C">
        <w:rPr>
          <w:lang w:val="en-US"/>
        </w:rPr>
        <w:t xml:space="preserve">, input parameters for the model. For a full list of input parameters per disease and source, see appendix A. </w:t>
      </w:r>
      <w:proofErr w:type="spellStart"/>
      <w:r w:rsidRPr="39A4890C">
        <w:rPr>
          <w:lang w:val="en-US"/>
        </w:rPr>
        <w:t>Qol_no_tx</w:t>
      </w:r>
      <w:proofErr w:type="spellEnd"/>
      <w:r w:rsidRPr="39A4890C">
        <w:rPr>
          <w:lang w:val="en-US"/>
        </w:rPr>
        <w:t xml:space="preserve">: Quality of Life without treatment; </w:t>
      </w:r>
      <w:proofErr w:type="spellStart"/>
      <w:r w:rsidRPr="39A4890C">
        <w:rPr>
          <w:lang w:val="en-US"/>
        </w:rPr>
        <w:t>QoL_tx</w:t>
      </w:r>
      <w:proofErr w:type="spellEnd"/>
      <w:r w:rsidRPr="39A4890C">
        <w:rPr>
          <w:lang w:val="en-US"/>
        </w:rPr>
        <w:t xml:space="preserve">: quality of life with treatment; </w:t>
      </w:r>
      <w:proofErr w:type="spellStart"/>
      <w:r w:rsidRPr="39A4890C">
        <w:rPr>
          <w:lang w:val="en-US"/>
        </w:rPr>
        <w:t>Surv_no_tx</w:t>
      </w:r>
      <w:proofErr w:type="spellEnd"/>
      <w:r w:rsidRPr="39A4890C">
        <w:rPr>
          <w:lang w:val="en-US"/>
        </w:rPr>
        <w:t xml:space="preserve">: 1-year survival probability without treatment; </w:t>
      </w:r>
      <w:proofErr w:type="spellStart"/>
      <w:r w:rsidRPr="39A4890C">
        <w:rPr>
          <w:lang w:val="en-US"/>
        </w:rPr>
        <w:t>Surv_tx</w:t>
      </w:r>
      <w:proofErr w:type="spellEnd"/>
      <w:r w:rsidRPr="39A4890C">
        <w:rPr>
          <w:lang w:val="en-US"/>
        </w:rPr>
        <w:t xml:space="preserve">: 1-year survival probability with treatment; </w:t>
      </w:r>
      <w:proofErr w:type="spellStart"/>
      <w:r w:rsidRPr="39A4890C">
        <w:rPr>
          <w:lang w:val="en-US"/>
        </w:rPr>
        <w:t>Time_noeff_surv</w:t>
      </w:r>
      <w:proofErr w:type="spellEnd"/>
      <w:r w:rsidRPr="39A4890C">
        <w:rPr>
          <w:lang w:val="en-US"/>
        </w:rPr>
        <w:t xml:space="preserve">: days until no </w:t>
      </w:r>
      <w:r w:rsidR="00A51144" w:rsidRPr="39A4890C">
        <w:rPr>
          <w:lang w:val="en-US"/>
        </w:rPr>
        <w:t xml:space="preserve">treatment is effective. ESRD: end-stage renal disease; ASD: atrial septum defect; VATS: video assisted thoracoscopic surgery; ESLD: end-stage liver disease; AAA: aneurysm of the abdominal aorta; AP: angina pectoris; CABG: coronary artery bypass graft; PCI: percutaneous coronary intervention; NSCLC: non-small cell lung carcinoma; EVAR: endovascular aortic repair; ca.: carcinoma; PAD: peripheral arterial disease; HCC: hepatocellular carcinoma; ESHF: end-stage heart failure; HIPEC: </w:t>
      </w:r>
      <w:proofErr w:type="spellStart"/>
      <w:r w:rsidR="00A51144" w:rsidRPr="39A4890C">
        <w:rPr>
          <w:lang w:val="en-US"/>
        </w:rPr>
        <w:t>hyperthermic</w:t>
      </w:r>
      <w:proofErr w:type="spellEnd"/>
      <w:r w:rsidR="00A51144" w:rsidRPr="39A4890C">
        <w:rPr>
          <w:lang w:val="en-US"/>
        </w:rPr>
        <w:t xml:space="preserve"> intraperitoneal chemotherapy. </w:t>
      </w:r>
    </w:p>
    <w:p w14:paraId="46C88767" w14:textId="2972A774" w:rsidR="00B308D5" w:rsidRDefault="6B87BF13" w:rsidP="39A4890C">
      <w:pPr>
        <w:keepNext/>
      </w:pPr>
      <w:r>
        <w:rPr>
          <w:noProof/>
          <w:color w:val="2B579A"/>
          <w:shd w:val="clear" w:color="auto" w:fill="E6E6E6"/>
          <w:lang w:eastAsia="en-GB"/>
        </w:rPr>
        <w:lastRenderedPageBreak/>
        <w:drawing>
          <wp:inline distT="0" distB="0" distL="0" distR="0" wp14:anchorId="5EE842A8" wp14:editId="6C887216">
            <wp:extent cx="5534024" cy="3689350"/>
            <wp:effectExtent l="0" t="0" r="0" b="6350"/>
            <wp:docPr id="882146084" name="Afbeelding 8821460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534024" cy="3689350"/>
                    </a:xfrm>
                    <a:prstGeom prst="rect">
                      <a:avLst/>
                    </a:prstGeom>
                  </pic:spPr>
                </pic:pic>
              </a:graphicData>
            </a:graphic>
          </wp:inline>
        </w:drawing>
      </w:r>
    </w:p>
    <w:p w14:paraId="15FF4786" w14:textId="20FB8879" w:rsidR="00FE7393" w:rsidRDefault="00B308D5" w:rsidP="39A4890C">
      <w:pPr>
        <w:pStyle w:val="Caption"/>
        <w:rPr>
          <w:lang w:val="en-US"/>
        </w:rPr>
      </w:pPr>
      <w:r w:rsidRPr="636709EE">
        <w:rPr>
          <w:lang w:val="en-US"/>
        </w:rPr>
        <w:t>Figure 3, the</w:t>
      </w:r>
      <w:r w:rsidR="002A1A07" w:rsidRPr="636709EE">
        <w:rPr>
          <w:lang w:val="en-US"/>
        </w:rPr>
        <w:t xml:space="preserve"> maximum expected QALYs</w:t>
      </w:r>
      <w:r w:rsidR="6F432215" w:rsidRPr="636709EE">
        <w:rPr>
          <w:lang w:val="en-US"/>
        </w:rPr>
        <w:t xml:space="preserve"> and LYs</w:t>
      </w:r>
      <w:r w:rsidR="002A1A07" w:rsidRPr="636709EE">
        <w:rPr>
          <w:lang w:val="en-US"/>
        </w:rPr>
        <w:t xml:space="preserve"> per intervention, </w:t>
      </w:r>
      <w:r w:rsidR="00407C57" w:rsidRPr="636709EE">
        <w:rPr>
          <w:lang w:val="en-US"/>
        </w:rPr>
        <w:t>in</w:t>
      </w:r>
      <w:r w:rsidR="002A1A07" w:rsidRPr="636709EE">
        <w:rPr>
          <w:lang w:val="en-US"/>
        </w:rPr>
        <w:t xml:space="preserve"> descending </w:t>
      </w:r>
      <w:r w:rsidR="00407C57" w:rsidRPr="636709EE">
        <w:rPr>
          <w:lang w:val="en-US"/>
        </w:rPr>
        <w:t>order</w:t>
      </w:r>
      <w:r w:rsidR="5D1C4C8D" w:rsidRPr="636709EE">
        <w:rPr>
          <w:lang w:val="en-US"/>
        </w:rPr>
        <w:t xml:space="preserve"> of urgency (see figure 4)</w:t>
      </w:r>
      <w:r w:rsidR="002A1A07" w:rsidRPr="636709EE">
        <w:rPr>
          <w:lang w:val="en-US"/>
        </w:rPr>
        <w:t xml:space="preserve">. </w:t>
      </w:r>
      <w:r w:rsidR="00FE4DFF" w:rsidRPr="636709EE">
        <w:rPr>
          <w:lang w:val="en-US"/>
        </w:rPr>
        <w:t xml:space="preserve">The estimates and 95% confidence intervals are shown. </w:t>
      </w:r>
      <w:r w:rsidR="002A1A07" w:rsidRPr="636709EE">
        <w:rPr>
          <w:lang w:val="en-US"/>
        </w:rPr>
        <w:t xml:space="preserve">The model output for no surgery was subtracted from the model output for a delay of 2 weeks. </w:t>
      </w:r>
      <w:r w:rsidR="00700C21" w:rsidRPr="636709EE">
        <w:rPr>
          <w:lang w:val="en-US"/>
        </w:rPr>
        <w:t xml:space="preserve">The actual data are presented in appendix B. </w:t>
      </w:r>
      <w:r w:rsidR="0074641A" w:rsidRPr="636709EE">
        <w:rPr>
          <w:lang w:val="en-US"/>
        </w:rPr>
        <w:t xml:space="preserve">ESRD: end-stage renal disease; ASD: atrial septum defect; VATS: video assisted thoracoscopic surgery; ESLD: end-stage liver disease; AAA: aneurysm of the abdominal aorta; AP: angina pectoris; CABG: coronary artery bypass graft; PCI: percutaneous coronary intervention; NSCLC: non-small cell lung carcinoma; EVAR: endovascular aortic repair; ca.: carcinoma; </w:t>
      </w:r>
      <w:r w:rsidR="003B106D" w:rsidRPr="636709EE">
        <w:rPr>
          <w:lang w:val="en-US"/>
        </w:rPr>
        <w:t xml:space="preserve">PAD: peripheral arterial disease; HCC: hepatocellular carcinoma; ESHF: end-stage heart failure; HIPEC: </w:t>
      </w:r>
      <w:proofErr w:type="spellStart"/>
      <w:r w:rsidR="003B106D" w:rsidRPr="636709EE">
        <w:rPr>
          <w:lang w:val="en-US"/>
        </w:rPr>
        <w:t>hyperthermic</w:t>
      </w:r>
      <w:proofErr w:type="spellEnd"/>
      <w:r w:rsidR="003B106D" w:rsidRPr="636709EE">
        <w:rPr>
          <w:lang w:val="en-US"/>
        </w:rPr>
        <w:t xml:space="preserve"> intraperitoneal chemotherapy. </w:t>
      </w:r>
    </w:p>
    <w:p w14:paraId="7D678FA1" w14:textId="2A7DCF62" w:rsidR="00FE4DFF" w:rsidRDefault="0802C6A4" w:rsidP="39A4890C">
      <w:pPr>
        <w:keepNext/>
      </w:pPr>
      <w:r>
        <w:rPr>
          <w:noProof/>
          <w:color w:val="2B579A"/>
          <w:shd w:val="clear" w:color="auto" w:fill="E6E6E6"/>
          <w:lang w:eastAsia="en-GB"/>
        </w:rPr>
        <w:lastRenderedPageBreak/>
        <w:drawing>
          <wp:inline distT="0" distB="0" distL="0" distR="0" wp14:anchorId="2B39783E" wp14:editId="61E2F755">
            <wp:extent cx="5505449" cy="3670300"/>
            <wp:effectExtent l="0" t="0" r="635" b="6350"/>
            <wp:docPr id="49440513" name="Afbeelding 494405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505449" cy="3670300"/>
                    </a:xfrm>
                    <a:prstGeom prst="rect">
                      <a:avLst/>
                    </a:prstGeom>
                  </pic:spPr>
                </pic:pic>
              </a:graphicData>
            </a:graphic>
          </wp:inline>
        </w:drawing>
      </w:r>
    </w:p>
    <w:p w14:paraId="08FE1D49" w14:textId="74B32124" w:rsidR="00F17231" w:rsidRPr="00F17231" w:rsidRDefault="00FE4DFF" w:rsidP="39A4890C">
      <w:pPr>
        <w:pStyle w:val="Caption"/>
        <w:rPr>
          <w:lang w:val="en-US"/>
        </w:rPr>
      </w:pPr>
      <w:r w:rsidRPr="636709EE">
        <w:rPr>
          <w:lang w:val="en-US"/>
        </w:rPr>
        <w:t xml:space="preserve">Figure 4, the </w:t>
      </w:r>
      <w:r w:rsidR="5717B2D6" w:rsidRPr="636709EE">
        <w:rPr>
          <w:lang w:val="en-US"/>
        </w:rPr>
        <w:t xml:space="preserve">average </w:t>
      </w:r>
      <w:r w:rsidRPr="636709EE">
        <w:rPr>
          <w:lang w:val="en-US"/>
        </w:rPr>
        <w:t xml:space="preserve">loss of QALYs </w:t>
      </w:r>
      <w:r w:rsidR="2FA930F6" w:rsidRPr="636709EE">
        <w:rPr>
          <w:lang w:val="en-US"/>
        </w:rPr>
        <w:t xml:space="preserve">and LYs </w:t>
      </w:r>
      <w:r w:rsidRPr="636709EE">
        <w:rPr>
          <w:lang w:val="en-US"/>
        </w:rPr>
        <w:t xml:space="preserve">per </w:t>
      </w:r>
      <w:r w:rsidR="4220D20F" w:rsidRPr="636709EE">
        <w:rPr>
          <w:lang w:val="en-US"/>
        </w:rPr>
        <w:t xml:space="preserve">month </w:t>
      </w:r>
      <w:r w:rsidRPr="636709EE">
        <w:rPr>
          <w:lang w:val="en-US"/>
        </w:rPr>
        <w:t xml:space="preserve">of delay for the investigated </w:t>
      </w:r>
      <w:r w:rsidR="004602FE" w:rsidRPr="636709EE">
        <w:rPr>
          <w:lang w:val="en-US"/>
        </w:rPr>
        <w:t>interventions</w:t>
      </w:r>
      <w:r w:rsidR="555A4025" w:rsidRPr="636709EE">
        <w:rPr>
          <w:lang w:val="en-US"/>
        </w:rPr>
        <w:t xml:space="preserve"> based on the simulation of surgery delay of 52 weeks</w:t>
      </w:r>
      <w:r w:rsidRPr="636709EE">
        <w:rPr>
          <w:lang w:val="en-US"/>
        </w:rPr>
        <w:t xml:space="preserve">. </w:t>
      </w:r>
      <w:r w:rsidR="00264033" w:rsidRPr="636709EE">
        <w:rPr>
          <w:lang w:val="en-US"/>
        </w:rPr>
        <w:t>The estimates and 95% confidence intervals are shown.</w:t>
      </w:r>
      <w:r w:rsidR="00700C21" w:rsidRPr="636709EE">
        <w:rPr>
          <w:lang w:val="en-US"/>
        </w:rPr>
        <w:t xml:space="preserve"> The actual data are presented in appendix B.</w:t>
      </w:r>
      <w:r w:rsidR="007D3DF9" w:rsidRPr="636709EE">
        <w:rPr>
          <w:lang w:val="en-US"/>
        </w:rPr>
        <w:t xml:space="preserve"> ESRD: end-stage renal disease; ASD: atrial septum defect; VATS: video assisted thoracoscopic surgery; ESLD: end-stage liver disease; AAA: aneurysm of the abdominal aorta; AP: angina pectoris; CABG: coronary artery bypass graft; PCI: percutaneous coronary intervention; NSCLC: non-small cell lung carcinoma; EVAR: endovascular aortic repair; ca.: carcinoma; PAD: peripheral arterial disease; HCC: hepatocellular carcinoma; ESHF: end-stage heart failure; HIPEC: </w:t>
      </w:r>
      <w:proofErr w:type="spellStart"/>
      <w:r w:rsidR="007D3DF9" w:rsidRPr="636709EE">
        <w:rPr>
          <w:lang w:val="en-US"/>
        </w:rPr>
        <w:t>hyperthermic</w:t>
      </w:r>
      <w:proofErr w:type="spellEnd"/>
      <w:r w:rsidR="007D3DF9" w:rsidRPr="636709EE">
        <w:rPr>
          <w:lang w:val="en-US"/>
        </w:rPr>
        <w:t xml:space="preserve"> intraperitoneal chemotherapy.</w:t>
      </w:r>
    </w:p>
    <w:p w14:paraId="17B62E7F" w14:textId="77777777" w:rsidR="00FE7393" w:rsidRDefault="00FE7393" w:rsidP="39A4890C">
      <w:pPr>
        <w:rPr>
          <w:lang w:val="en-US"/>
        </w:rPr>
      </w:pPr>
    </w:p>
    <w:p w14:paraId="432281B9" w14:textId="77777777" w:rsidR="0094384D" w:rsidRDefault="0094384D" w:rsidP="39A4890C">
      <w:pPr>
        <w:rPr>
          <w:lang w:val="en-US"/>
        </w:rPr>
      </w:pPr>
    </w:p>
    <w:p w14:paraId="1DD769E8" w14:textId="77777777" w:rsidR="00CB2328" w:rsidRDefault="00CB2328" w:rsidP="39A4890C">
      <w:pPr>
        <w:rPr>
          <w:lang w:val="en-US"/>
        </w:rPr>
      </w:pPr>
    </w:p>
    <w:p w14:paraId="6C0698A2" w14:textId="559A9D09" w:rsidR="00995228" w:rsidRDefault="45C4BB68" w:rsidP="39A4890C">
      <w:pPr>
        <w:pStyle w:val="Caption"/>
      </w:pPr>
      <w:r>
        <w:rPr>
          <w:noProof/>
          <w:color w:val="2B579A"/>
          <w:shd w:val="clear" w:color="auto" w:fill="E6E6E6"/>
          <w:lang w:eastAsia="en-GB"/>
        </w:rPr>
        <w:lastRenderedPageBreak/>
        <w:drawing>
          <wp:inline distT="0" distB="0" distL="0" distR="0" wp14:anchorId="62B3C7FA" wp14:editId="72F17952">
            <wp:extent cx="5629274" cy="4221956"/>
            <wp:effectExtent l="0" t="0" r="0" b="7620"/>
            <wp:docPr id="753237545" name="Afbeelding 7532375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629274" cy="4221956"/>
                    </a:xfrm>
                    <a:prstGeom prst="rect">
                      <a:avLst/>
                    </a:prstGeom>
                  </pic:spPr>
                </pic:pic>
              </a:graphicData>
            </a:graphic>
          </wp:inline>
        </w:drawing>
      </w:r>
    </w:p>
    <w:p w14:paraId="7C385032" w14:textId="3E58CED5" w:rsidR="00995228" w:rsidRDefault="00EA5F14" w:rsidP="636709EE">
      <w:pPr>
        <w:pStyle w:val="Caption"/>
        <w:rPr>
          <w:lang w:val="en-US"/>
        </w:rPr>
      </w:pPr>
      <w:r w:rsidRPr="636709EE">
        <w:rPr>
          <w:lang w:val="en-US"/>
        </w:rPr>
        <w:t xml:space="preserve">Figure 5, showing </w:t>
      </w:r>
      <w:r w:rsidR="00970A14" w:rsidRPr="636709EE">
        <w:rPr>
          <w:lang w:val="en-US"/>
        </w:rPr>
        <w:t xml:space="preserve">the mean duration of the intervention, the mean length of stay, and </w:t>
      </w:r>
      <w:r w:rsidRPr="636709EE">
        <w:rPr>
          <w:lang w:val="en-US"/>
        </w:rPr>
        <w:t>the frequency that interventions are performed in our hospital</w:t>
      </w:r>
      <w:r w:rsidR="00970A14" w:rsidRPr="636709EE">
        <w:rPr>
          <w:lang w:val="en-US"/>
        </w:rPr>
        <w:t>. The color coding represents</w:t>
      </w:r>
      <w:r w:rsidRPr="636709EE">
        <w:rPr>
          <w:lang w:val="en-US"/>
        </w:rPr>
        <w:t xml:space="preserve"> their </w:t>
      </w:r>
      <w:r w:rsidR="00970A14" w:rsidRPr="636709EE">
        <w:rPr>
          <w:lang w:val="en-US"/>
        </w:rPr>
        <w:t xml:space="preserve">urgency </w:t>
      </w:r>
      <w:r w:rsidRPr="636709EE">
        <w:rPr>
          <w:lang w:val="en-US"/>
        </w:rPr>
        <w:t>in terms of QALY</w:t>
      </w:r>
      <w:r w:rsidR="00970A14" w:rsidRPr="636709EE">
        <w:rPr>
          <w:lang w:val="en-US"/>
        </w:rPr>
        <w:t xml:space="preserve"> loss per week</w:t>
      </w:r>
      <w:r w:rsidRPr="636709EE">
        <w:rPr>
          <w:lang w:val="en-US"/>
        </w:rPr>
        <w:t xml:space="preserve">. </w:t>
      </w:r>
      <w:r w:rsidR="003A3C68" w:rsidRPr="636709EE">
        <w:rPr>
          <w:lang w:val="en-US"/>
        </w:rPr>
        <w:t>The length of stay in days on the X-axis is the median length of stay within the hospital. This include both intensive care and non-intensive care s</w:t>
      </w:r>
      <w:r w:rsidR="00B05DB4" w:rsidRPr="636709EE">
        <w:rPr>
          <w:lang w:val="en-US"/>
        </w:rPr>
        <w:t>t</w:t>
      </w:r>
      <w:r w:rsidR="003A3C68" w:rsidRPr="636709EE">
        <w:rPr>
          <w:lang w:val="en-US"/>
        </w:rPr>
        <w:t xml:space="preserve">ay. In Table 1, the length of stay is </w:t>
      </w:r>
      <w:r w:rsidR="00B05DB4" w:rsidRPr="636709EE">
        <w:rPr>
          <w:lang w:val="en-US"/>
        </w:rPr>
        <w:t>also showed separately for</w:t>
      </w:r>
      <w:r w:rsidR="003A3C68" w:rsidRPr="636709EE">
        <w:rPr>
          <w:lang w:val="en-US"/>
        </w:rPr>
        <w:t xml:space="preserve"> </w:t>
      </w:r>
      <w:r w:rsidR="00B05DB4" w:rsidRPr="636709EE">
        <w:rPr>
          <w:lang w:val="en-US"/>
        </w:rPr>
        <w:t xml:space="preserve">the ICU </w:t>
      </w:r>
      <w:r w:rsidR="003A3C68" w:rsidRPr="636709EE">
        <w:rPr>
          <w:lang w:val="en-US"/>
        </w:rPr>
        <w:t xml:space="preserve">stay </w:t>
      </w:r>
      <w:r w:rsidR="00B05DB4" w:rsidRPr="636709EE">
        <w:rPr>
          <w:lang w:val="en-US"/>
        </w:rPr>
        <w:t>and</w:t>
      </w:r>
      <w:r w:rsidR="003A3C68" w:rsidRPr="636709EE">
        <w:rPr>
          <w:lang w:val="en-US"/>
        </w:rPr>
        <w:t xml:space="preserve"> non-ICU</w:t>
      </w:r>
      <w:r w:rsidR="00B05DB4" w:rsidRPr="636709EE">
        <w:rPr>
          <w:lang w:val="en-US"/>
        </w:rPr>
        <w:t xml:space="preserve"> stay</w:t>
      </w:r>
      <w:r w:rsidR="003A3C68" w:rsidRPr="636709EE">
        <w:rPr>
          <w:lang w:val="en-US"/>
        </w:rPr>
        <w:t xml:space="preserve">. </w:t>
      </w:r>
      <w:r w:rsidRPr="636709EE">
        <w:rPr>
          <w:lang w:val="en-US"/>
        </w:rPr>
        <w:t xml:space="preserve">ESRD: end-stage renal disease; ASD: atrial septum defect; VATS: video assisted thoracoscopic surgery; ESLD: end-stage liver disease; AAA: aneurysm of the abdominal aorta; AP: angina pectoris; CABG: coronary artery bypass graft; PCI: percutaneous coronary intervention; NSCLC: non-small cell lung carcinoma; EVAR: endovascular aortic repair; ca.: carcinoma; PAD: peripheral arterial disease; HCC: hepatocellular carcinoma; ESHF: end-stage heart failure; HIPEC: </w:t>
      </w:r>
      <w:proofErr w:type="spellStart"/>
      <w:r w:rsidRPr="636709EE">
        <w:rPr>
          <w:lang w:val="en-US"/>
        </w:rPr>
        <w:t>hyperthermic</w:t>
      </w:r>
      <w:proofErr w:type="spellEnd"/>
      <w:r w:rsidRPr="636709EE">
        <w:rPr>
          <w:lang w:val="en-US"/>
        </w:rPr>
        <w:t xml:space="preserve"> intraperitoneal chemotherapy.</w:t>
      </w:r>
    </w:p>
    <w:p w14:paraId="2E7C3AD5" w14:textId="2B81D657" w:rsidR="3B29B903" w:rsidRDefault="3B29B903" w:rsidP="39A4890C">
      <w:pPr>
        <w:pStyle w:val="Heading2"/>
        <w:rPr>
          <w:lang w:val="en-US"/>
        </w:rPr>
      </w:pPr>
      <w:r w:rsidRPr="39A4890C">
        <w:rPr>
          <w:lang w:val="en-US"/>
        </w:rPr>
        <w:t>Disclosures</w:t>
      </w:r>
    </w:p>
    <w:p w14:paraId="04C3747D" w14:textId="5C68335F" w:rsidR="7B4F7ADD" w:rsidRDefault="7B4F7ADD" w:rsidP="39A4890C">
      <w:pPr>
        <w:rPr>
          <w:b/>
          <w:bCs/>
          <w:lang w:val="en-US"/>
        </w:rPr>
      </w:pPr>
      <w:r w:rsidRPr="04F59E2C">
        <w:rPr>
          <w:b/>
          <w:bCs/>
          <w:lang w:val="en-US"/>
        </w:rPr>
        <w:t xml:space="preserve">ADD DISCLOSURES </w:t>
      </w:r>
      <w:r w:rsidR="55C4D3E5" w:rsidRPr="00A841EB">
        <w:rPr>
          <w:b/>
          <w:bCs/>
          <w:highlight w:val="yellow"/>
          <w:lang w:val="en-US"/>
        </w:rPr>
        <w:t>(</w:t>
      </w:r>
      <w:r w:rsidR="00A841EB">
        <w:rPr>
          <w:b/>
          <w:bCs/>
          <w:highlight w:val="yellow"/>
          <w:lang w:val="en-US"/>
        </w:rPr>
        <w:t>Please add your personal disclosures!</w:t>
      </w:r>
      <w:r w:rsidR="55C4D3E5" w:rsidRPr="00A841EB">
        <w:rPr>
          <w:b/>
          <w:bCs/>
          <w:highlight w:val="yellow"/>
          <w:lang w:val="en-US"/>
        </w:rPr>
        <w:t>)</w:t>
      </w:r>
      <w:r w:rsidR="55C4D3E5" w:rsidRPr="04F59E2C">
        <w:rPr>
          <w:b/>
          <w:bCs/>
          <w:lang w:val="en-US"/>
        </w:rPr>
        <w:t xml:space="preserve"> </w:t>
      </w:r>
    </w:p>
    <w:p w14:paraId="5EE9C11D" w14:textId="100DC3C8" w:rsidR="757024FD" w:rsidRDefault="55C4D3E5" w:rsidP="39A4890C">
      <w:pPr>
        <w:rPr>
          <w:lang w:val="en-US"/>
        </w:rPr>
      </w:pPr>
      <w:r w:rsidRPr="39A4890C">
        <w:rPr>
          <w:lang w:val="en-US"/>
        </w:rPr>
        <w:t xml:space="preserve">Eline Krijkamp was supported by the Society for Medical Decision Making (SMDM) fellowship through a grant by the Gordon and Betty Moore </w:t>
      </w:r>
      <w:commentRangeStart w:id="31"/>
      <w:r w:rsidRPr="39A4890C">
        <w:rPr>
          <w:lang w:val="en-US"/>
        </w:rPr>
        <w:t>Foundation (GBMF7853).</w:t>
      </w:r>
      <w:commentRangeEnd w:id="31"/>
      <w:r w:rsidR="00DD396F">
        <w:rPr>
          <w:rStyle w:val="CommentReference"/>
        </w:rPr>
        <w:commentReference w:id="31"/>
      </w:r>
      <w:r w:rsidR="003E7E19">
        <w:rPr>
          <w:b/>
          <w:bCs/>
          <w:lang w:val="en-US"/>
        </w:rPr>
        <w:t>JVS no personal disclosures</w:t>
      </w:r>
    </w:p>
    <w:p w14:paraId="58CEC2A9" w14:textId="578DB2CA" w:rsidR="757024FD" w:rsidRDefault="3B29B903" w:rsidP="39A4890C">
      <w:pPr>
        <w:rPr>
          <w:rFonts w:asciiTheme="majorHAnsi" w:eastAsiaTheme="majorEastAsia" w:hAnsiTheme="majorHAnsi" w:cstheme="majorBidi"/>
          <w:color w:val="2E74B5" w:themeColor="accent1" w:themeShade="BF"/>
          <w:sz w:val="26"/>
          <w:szCs w:val="26"/>
          <w:lang w:val="en-US"/>
        </w:rPr>
      </w:pPr>
      <w:r w:rsidRPr="39A4890C">
        <w:rPr>
          <w:rFonts w:asciiTheme="majorHAnsi" w:eastAsiaTheme="majorEastAsia" w:hAnsiTheme="majorHAnsi" w:cstheme="majorBidi"/>
          <w:color w:val="2E74B5" w:themeColor="accent1" w:themeShade="BF"/>
          <w:sz w:val="26"/>
          <w:szCs w:val="26"/>
          <w:lang w:val="en-US"/>
        </w:rPr>
        <w:t xml:space="preserve">Acknowledgement </w:t>
      </w:r>
      <w:r w:rsidR="00A841EB" w:rsidRPr="00A841EB">
        <w:rPr>
          <w:b/>
          <w:bCs/>
          <w:highlight w:val="yellow"/>
          <w:lang w:val="en-US"/>
        </w:rPr>
        <w:t>(Please</w:t>
      </w:r>
      <w:r w:rsidR="00A841EB">
        <w:rPr>
          <w:b/>
          <w:bCs/>
          <w:highlight w:val="yellow"/>
          <w:lang w:val="en-US"/>
        </w:rPr>
        <w:t xml:space="preserve"> add anyone we have to acknowledge here)</w:t>
      </w:r>
      <w:r w:rsidR="00A841EB">
        <w:rPr>
          <w:rFonts w:asciiTheme="majorHAnsi" w:eastAsiaTheme="majorEastAsia" w:hAnsiTheme="majorHAnsi" w:cstheme="majorBidi"/>
          <w:color w:val="2E74B5" w:themeColor="accent1" w:themeShade="BF"/>
          <w:sz w:val="26"/>
          <w:szCs w:val="26"/>
          <w:lang w:val="en-US"/>
        </w:rPr>
        <w:t xml:space="preserve"> </w:t>
      </w:r>
    </w:p>
    <w:p w14:paraId="5B052973" w14:textId="171FB35D" w:rsidR="524F02A2" w:rsidRPr="007E0637" w:rsidRDefault="007E0637" w:rsidP="39A4890C">
      <w:r>
        <w:rPr>
          <w:lang w:val="en-US"/>
        </w:rPr>
        <w:t>We are grateful for</w:t>
      </w:r>
      <w:r w:rsidR="524F02A2" w:rsidRPr="39A4890C">
        <w:rPr>
          <w:lang w:val="en-US"/>
        </w:rPr>
        <w:t xml:space="preserve"> H. </w:t>
      </w:r>
      <w:proofErr w:type="spellStart"/>
      <w:r w:rsidR="524F02A2" w:rsidRPr="39A4890C">
        <w:rPr>
          <w:lang w:val="en-US"/>
        </w:rPr>
        <w:t>Karreman</w:t>
      </w:r>
      <w:proofErr w:type="spellEnd"/>
      <w:r w:rsidR="524F02A2" w:rsidRPr="39A4890C">
        <w:rPr>
          <w:lang w:val="en-US"/>
        </w:rPr>
        <w:t xml:space="preserve"> and C. Van der Velden - van der Graaf for the work they have done for the quality of life data collection.</w:t>
      </w:r>
      <w:r>
        <w:rPr>
          <w:lang w:val="en-US"/>
        </w:rPr>
        <w:t xml:space="preserve"> </w:t>
      </w:r>
      <w:proofErr w:type="spellStart"/>
      <w:r w:rsidRPr="007E0637">
        <w:t>Moreoever</w:t>
      </w:r>
      <w:proofErr w:type="spellEnd"/>
      <w:r w:rsidRPr="007E0637">
        <w:t xml:space="preserve">, we want to thank </w:t>
      </w:r>
      <w:r w:rsidR="00572679" w:rsidRPr="007E0637">
        <w:t xml:space="preserve">Ruben </w:t>
      </w:r>
      <w:proofErr w:type="spellStart"/>
      <w:r w:rsidR="00572679" w:rsidRPr="007E0637">
        <w:t>Goedhart</w:t>
      </w:r>
      <w:proofErr w:type="spellEnd"/>
      <w:r w:rsidR="00572679" w:rsidRPr="007E0637">
        <w:t xml:space="preserve"> </w:t>
      </w:r>
      <w:r w:rsidRPr="007E0637">
        <w:t>for extracting the data from th</w:t>
      </w:r>
      <w:r>
        <w:t>e electronic patient registry.</w:t>
      </w:r>
    </w:p>
    <w:p w14:paraId="17AF95D8" w14:textId="07EBAD8E" w:rsidR="757024FD" w:rsidRDefault="1061629D" w:rsidP="39A4890C">
      <w:pPr>
        <w:rPr>
          <w:rFonts w:asciiTheme="majorHAnsi" w:eastAsiaTheme="majorEastAsia" w:hAnsiTheme="majorHAnsi" w:cstheme="majorBidi"/>
          <w:color w:val="2E74B5" w:themeColor="accent1" w:themeShade="BF"/>
          <w:sz w:val="26"/>
          <w:szCs w:val="26"/>
          <w:lang w:val="en-US"/>
        </w:rPr>
      </w:pPr>
      <w:commentRangeStart w:id="32"/>
      <w:r w:rsidRPr="39A4890C">
        <w:rPr>
          <w:rFonts w:asciiTheme="majorHAnsi" w:eastAsiaTheme="majorEastAsia" w:hAnsiTheme="majorHAnsi" w:cstheme="majorBidi"/>
          <w:color w:val="2E74B5" w:themeColor="accent1" w:themeShade="BF"/>
          <w:sz w:val="26"/>
          <w:szCs w:val="26"/>
          <w:lang w:val="en-US"/>
        </w:rPr>
        <w:t>References</w:t>
      </w:r>
      <w:commentRangeEnd w:id="32"/>
      <w:r w:rsidR="009400C4">
        <w:rPr>
          <w:rStyle w:val="CommentReference"/>
        </w:rPr>
        <w:commentReference w:id="32"/>
      </w:r>
    </w:p>
    <w:p w14:paraId="4E727F2F" w14:textId="705167C9" w:rsidR="00100057" w:rsidRPr="00450D5F" w:rsidRDefault="0065107A"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450D5F">
        <w:rPr>
          <w:rFonts w:ascii="Calibri" w:hAnsi="Calibri" w:cs="Calibri"/>
          <w:sz w:val="20"/>
          <w:szCs w:val="20"/>
          <w:lang w:val="en-US"/>
        </w:rPr>
        <w:fldChar w:fldCharType="begin" w:fldLock="1"/>
      </w:r>
      <w:r w:rsidRPr="00450D5F">
        <w:rPr>
          <w:rFonts w:ascii="Calibri" w:hAnsi="Calibri" w:cs="Calibri"/>
          <w:sz w:val="20"/>
          <w:szCs w:val="20"/>
          <w:lang w:val="en-US"/>
        </w:rPr>
        <w:instrText xml:space="preserve">ADDIN Mendeley Bibliography CSL_BIBLIOGRAPHY </w:instrText>
      </w:r>
      <w:r w:rsidRPr="00450D5F">
        <w:rPr>
          <w:rFonts w:ascii="Calibri" w:hAnsi="Calibri" w:cs="Calibri"/>
          <w:sz w:val="20"/>
          <w:szCs w:val="20"/>
          <w:lang w:val="en-US"/>
        </w:rPr>
        <w:fldChar w:fldCharType="separate"/>
      </w:r>
      <w:r w:rsidR="00100057" w:rsidRPr="00450D5F">
        <w:rPr>
          <w:rFonts w:ascii="Calibri" w:hAnsi="Calibri" w:cs="Calibri"/>
          <w:noProof/>
          <w:sz w:val="20"/>
          <w:szCs w:val="20"/>
        </w:rPr>
        <w:t xml:space="preserve">1. </w:t>
      </w:r>
      <w:r w:rsidR="00100057" w:rsidRPr="00450D5F">
        <w:rPr>
          <w:rFonts w:ascii="Calibri" w:hAnsi="Calibri" w:cs="Calibri"/>
          <w:noProof/>
          <w:sz w:val="20"/>
          <w:szCs w:val="20"/>
        </w:rPr>
        <w:tab/>
        <w:t xml:space="preserve">Office of the Assistant Secretary for Preparedness H. Pandemic Influenza Plan - Update IV (December 2017). 2017. </w:t>
      </w:r>
    </w:p>
    <w:p w14:paraId="19861999" w14:textId="77777777"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450D5F">
        <w:rPr>
          <w:rFonts w:ascii="Calibri" w:hAnsi="Calibri" w:cs="Calibri"/>
          <w:noProof/>
          <w:sz w:val="20"/>
          <w:szCs w:val="20"/>
        </w:rPr>
        <w:t xml:space="preserve">2. </w:t>
      </w:r>
      <w:r w:rsidRPr="00450D5F">
        <w:rPr>
          <w:rFonts w:ascii="Calibri" w:hAnsi="Calibri" w:cs="Calibri"/>
          <w:noProof/>
          <w:sz w:val="20"/>
          <w:szCs w:val="20"/>
        </w:rPr>
        <w:tab/>
        <w:t xml:space="preserve">Emanuel EJ, Persad G, Upshur R, et al. Fair Allocation of Scarce Medical Resources in the Time of Covid-19. N Engl J Med 2020;1–7. </w:t>
      </w:r>
    </w:p>
    <w:p w14:paraId="4890CF29" w14:textId="77777777"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450D5F">
        <w:rPr>
          <w:rFonts w:ascii="Calibri" w:hAnsi="Calibri" w:cs="Calibri"/>
          <w:noProof/>
          <w:sz w:val="20"/>
          <w:szCs w:val="20"/>
        </w:rPr>
        <w:lastRenderedPageBreak/>
        <w:t xml:space="preserve">3. </w:t>
      </w:r>
      <w:r w:rsidRPr="00450D5F">
        <w:rPr>
          <w:rFonts w:ascii="Calibri" w:hAnsi="Calibri" w:cs="Calibri"/>
          <w:noProof/>
          <w:sz w:val="20"/>
          <w:szCs w:val="20"/>
        </w:rPr>
        <w:tab/>
        <w:t xml:space="preserve">D’Agostino A, Demartini B, Cavallotti S, Gambini O. Mental health services in Italy during the COVID-19 outbreak. The Lancet Psychiatry. 2020;7(5):385–7. </w:t>
      </w:r>
    </w:p>
    <w:p w14:paraId="766823CB" w14:textId="77777777"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450D5F">
        <w:rPr>
          <w:rFonts w:ascii="Calibri" w:hAnsi="Calibri" w:cs="Calibri"/>
          <w:noProof/>
          <w:sz w:val="20"/>
          <w:szCs w:val="20"/>
        </w:rPr>
        <w:t xml:space="preserve">4. </w:t>
      </w:r>
      <w:r w:rsidRPr="00450D5F">
        <w:rPr>
          <w:rFonts w:ascii="Calibri" w:hAnsi="Calibri" w:cs="Calibri"/>
          <w:noProof/>
          <w:sz w:val="20"/>
          <w:szCs w:val="20"/>
        </w:rPr>
        <w:tab/>
        <w:t xml:space="preserve">Lazzerini M, Barbi E, Apicella A, Marchetti F, Cardinale F, Trobia G. Delayed access or provision of care in Italy resulting from fear of COVID-19. Lancet Child Adolesc. Heal. 2020;4(5):e10–1. </w:t>
      </w:r>
    </w:p>
    <w:p w14:paraId="14322307" w14:textId="77777777"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450D5F">
        <w:rPr>
          <w:rFonts w:ascii="Calibri" w:hAnsi="Calibri" w:cs="Calibri"/>
          <w:noProof/>
          <w:sz w:val="20"/>
          <w:szCs w:val="20"/>
        </w:rPr>
        <w:t xml:space="preserve">5. </w:t>
      </w:r>
      <w:r w:rsidRPr="00450D5F">
        <w:rPr>
          <w:rFonts w:ascii="Calibri" w:hAnsi="Calibri" w:cs="Calibri"/>
          <w:noProof/>
          <w:sz w:val="20"/>
          <w:szCs w:val="20"/>
        </w:rPr>
        <w:tab/>
        <w:t>Harahsheh AS, Dahdah N, Newburger JW, et al. Missed or Delayed Diagnosis of Kawasaki Disease During the 2019 Novel Coronavirus Disease (COVID-19) Pandemic. J Pediatr Pandemic J Pediatr [Internet] 2020 [cited 2020 May 15];Available from: https://doi.org/10.1016/j.jpeds.2020.04.052.</w:t>
      </w:r>
    </w:p>
    <w:p w14:paraId="627675D1" w14:textId="77777777"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A841EB">
        <w:rPr>
          <w:rFonts w:ascii="Calibri" w:hAnsi="Calibri" w:cs="Calibri"/>
          <w:noProof/>
          <w:sz w:val="20"/>
          <w:szCs w:val="20"/>
          <w:lang w:val="nl-NL"/>
        </w:rPr>
        <w:t xml:space="preserve">6. </w:t>
      </w:r>
      <w:r w:rsidRPr="00A841EB">
        <w:rPr>
          <w:rFonts w:ascii="Calibri" w:hAnsi="Calibri" w:cs="Calibri"/>
          <w:noProof/>
          <w:sz w:val="20"/>
          <w:szCs w:val="20"/>
          <w:lang w:val="nl-NL"/>
        </w:rPr>
        <w:tab/>
        <w:t xml:space="preserve">NZA. Analyse van de gevolgen van de coronacrisis voor de reguliere zorg [Internet]. </w:t>
      </w:r>
      <w:r w:rsidRPr="00450D5F">
        <w:rPr>
          <w:rFonts w:ascii="Calibri" w:hAnsi="Calibri" w:cs="Calibri"/>
          <w:noProof/>
          <w:sz w:val="20"/>
          <w:szCs w:val="20"/>
        </w:rPr>
        <w:t>2020 [cited 2020 May 17]. Available from: https://zorgdomein.com/media/documents/NZa-analyse_van_de_gevolgen_van_de_coronacrisis_voor_de_reguliere_zorg_-....pdf</w:t>
      </w:r>
    </w:p>
    <w:p w14:paraId="7592CE8E" w14:textId="77777777"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450D5F">
        <w:rPr>
          <w:rFonts w:ascii="Calibri" w:hAnsi="Calibri" w:cs="Calibri"/>
          <w:noProof/>
          <w:sz w:val="20"/>
          <w:szCs w:val="20"/>
        </w:rPr>
        <w:t xml:space="preserve">7. </w:t>
      </w:r>
      <w:r w:rsidRPr="00450D5F">
        <w:rPr>
          <w:rFonts w:ascii="Calibri" w:hAnsi="Calibri" w:cs="Calibri"/>
          <w:noProof/>
          <w:sz w:val="20"/>
          <w:szCs w:val="20"/>
        </w:rPr>
        <w:tab/>
        <w:t>Chang H-J, Huang N, Lee C-H, Hsu Y-J, Hsieh C-J, Chou Y-J. The Impact of the SARS Epidemic on the Utilization of Medical Services: SARS and the Fear of SARS. Am J Public Health [Internet] 2004;94(4):562–4. Available from: http://ajph.aphapublications.org/doi/10.2105/AJPH.94.4.562</w:t>
      </w:r>
    </w:p>
    <w:p w14:paraId="1C0B128D" w14:textId="77777777" w:rsidR="00100057" w:rsidRPr="000016B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lang w:val="it-IT"/>
        </w:rPr>
      </w:pPr>
      <w:r w:rsidRPr="00450D5F">
        <w:rPr>
          <w:rFonts w:ascii="Calibri" w:hAnsi="Calibri" w:cs="Calibri"/>
          <w:noProof/>
          <w:sz w:val="20"/>
          <w:szCs w:val="20"/>
        </w:rPr>
        <w:t xml:space="preserve">8. </w:t>
      </w:r>
      <w:r w:rsidRPr="00450D5F">
        <w:rPr>
          <w:rFonts w:ascii="Calibri" w:hAnsi="Calibri" w:cs="Calibri"/>
          <w:noProof/>
          <w:sz w:val="20"/>
          <w:szCs w:val="20"/>
        </w:rPr>
        <w:tab/>
        <w:t xml:space="preserve">Powell SN, Mullen T, Young L, Heald D, Iv ETP. SARS-CoV-2 Impact on Elective Orthopaedic Surgery: Implications for Post-Pandemic Recovery. </w:t>
      </w:r>
      <w:r w:rsidRPr="000016BF">
        <w:rPr>
          <w:rFonts w:ascii="Calibri" w:hAnsi="Calibri" w:cs="Calibri"/>
          <w:noProof/>
          <w:sz w:val="20"/>
          <w:szCs w:val="20"/>
          <w:lang w:val="it-IT"/>
        </w:rPr>
        <w:t>J Bone Jt Surg  2020;</w:t>
      </w:r>
    </w:p>
    <w:p w14:paraId="6FD37387" w14:textId="77777777"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0016BF">
        <w:rPr>
          <w:rFonts w:ascii="Calibri" w:hAnsi="Calibri" w:cs="Calibri"/>
          <w:noProof/>
          <w:sz w:val="20"/>
          <w:szCs w:val="20"/>
          <w:lang w:val="it-IT"/>
        </w:rPr>
        <w:t xml:space="preserve">9. </w:t>
      </w:r>
      <w:r w:rsidRPr="000016BF">
        <w:rPr>
          <w:rFonts w:ascii="Calibri" w:hAnsi="Calibri" w:cs="Calibri"/>
          <w:noProof/>
          <w:sz w:val="20"/>
          <w:szCs w:val="20"/>
          <w:lang w:val="it-IT"/>
        </w:rPr>
        <w:tab/>
        <w:t xml:space="preserve">Vergano M, Bertolini G, Giannini A, et al. </w:t>
      </w:r>
      <w:r w:rsidRPr="00450D5F">
        <w:rPr>
          <w:rFonts w:ascii="Calibri" w:hAnsi="Calibri" w:cs="Calibri"/>
          <w:noProof/>
          <w:sz w:val="20"/>
          <w:szCs w:val="20"/>
        </w:rPr>
        <w:t>Clinical Ethics Recommendations for the Allocation of Intensive Care Treatments in exceptional, resource-limited circumstances [Internet]. 2020 [cited 2020 May 17]. Available from: http://www.siaarti.it/SiteAssets/News/COVID19 - documenti SIAARTI/SIAARTI - Covid-19 - Clinical Ethics Reccomendations.pdf</w:t>
      </w:r>
    </w:p>
    <w:p w14:paraId="1E03E6C0" w14:textId="77777777"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450D5F">
        <w:rPr>
          <w:rFonts w:ascii="Calibri" w:hAnsi="Calibri" w:cs="Calibri"/>
          <w:noProof/>
          <w:sz w:val="20"/>
          <w:szCs w:val="20"/>
        </w:rPr>
        <w:t xml:space="preserve">10. </w:t>
      </w:r>
      <w:r w:rsidRPr="00450D5F">
        <w:rPr>
          <w:rFonts w:ascii="Calibri" w:hAnsi="Calibri" w:cs="Calibri"/>
          <w:noProof/>
          <w:sz w:val="20"/>
          <w:szCs w:val="20"/>
        </w:rPr>
        <w:tab/>
        <w:t xml:space="preserve">Daugherty Biddison L, Berkowitz KA, Courtney B, et al. Ethical considerations: Care of the critically ill and injured during pandemics and disasters: CHEST consensus statement. Chest 2014;146(4 Suppl):e145S-e155S. </w:t>
      </w:r>
    </w:p>
    <w:p w14:paraId="16B80C06" w14:textId="77777777"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450D5F">
        <w:rPr>
          <w:rFonts w:ascii="Calibri" w:hAnsi="Calibri" w:cs="Calibri"/>
          <w:noProof/>
          <w:sz w:val="20"/>
          <w:szCs w:val="20"/>
        </w:rPr>
        <w:t xml:space="preserve">11. </w:t>
      </w:r>
      <w:r w:rsidRPr="00450D5F">
        <w:rPr>
          <w:rFonts w:ascii="Calibri" w:hAnsi="Calibri" w:cs="Calibri"/>
          <w:noProof/>
          <w:sz w:val="20"/>
          <w:szCs w:val="20"/>
        </w:rPr>
        <w:tab/>
        <w:t xml:space="preserve">Bayer R. Ethical Considerations for Decision Making Regarding Allocation of Mechanical Ventilators during a Severe Influenza Pandemic or Other Public Health Emergency. 2011. </w:t>
      </w:r>
    </w:p>
    <w:p w14:paraId="2DB20577" w14:textId="77777777"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450D5F">
        <w:rPr>
          <w:rFonts w:ascii="Calibri" w:hAnsi="Calibri" w:cs="Calibri"/>
          <w:noProof/>
          <w:sz w:val="20"/>
          <w:szCs w:val="20"/>
        </w:rPr>
        <w:t xml:space="preserve">12. </w:t>
      </w:r>
      <w:r w:rsidRPr="00450D5F">
        <w:rPr>
          <w:rFonts w:ascii="Calibri" w:hAnsi="Calibri" w:cs="Calibri"/>
          <w:noProof/>
          <w:sz w:val="20"/>
          <w:szCs w:val="20"/>
        </w:rPr>
        <w:tab/>
        <w:t xml:space="preserve">York State Department of Health N. VENTILATOR ALLOCATION GUIDELINES New York State Task Force on Life and the Law New York State Department of Health. 2015. </w:t>
      </w:r>
    </w:p>
    <w:p w14:paraId="2188846B" w14:textId="77777777"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450D5F">
        <w:rPr>
          <w:rFonts w:ascii="Calibri" w:hAnsi="Calibri" w:cs="Calibri"/>
          <w:noProof/>
          <w:sz w:val="20"/>
          <w:szCs w:val="20"/>
        </w:rPr>
        <w:t xml:space="preserve">13. </w:t>
      </w:r>
      <w:r w:rsidRPr="00450D5F">
        <w:rPr>
          <w:rFonts w:ascii="Calibri" w:hAnsi="Calibri" w:cs="Calibri"/>
          <w:noProof/>
          <w:sz w:val="20"/>
          <w:szCs w:val="20"/>
        </w:rPr>
        <w:tab/>
        <w:t>Toner E, Waldhorn R. Responding to pandemic influenza - The ethical framework for policy and planning | Information | Health Service Journal [Internet]. 2020 [cited 2020 May 17];Available from: https://www.hsj.co.uk/swine-flu/responding-to-pandemic-influenza-the-ethical-framework-for-policy-and-planning/5005219.article</w:t>
      </w:r>
    </w:p>
    <w:p w14:paraId="0D4CBCB7" w14:textId="77777777"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450D5F">
        <w:rPr>
          <w:rFonts w:ascii="Calibri" w:hAnsi="Calibri" w:cs="Calibri"/>
          <w:noProof/>
          <w:sz w:val="20"/>
          <w:szCs w:val="20"/>
        </w:rPr>
        <w:t xml:space="preserve">14. </w:t>
      </w:r>
      <w:r w:rsidRPr="00450D5F">
        <w:rPr>
          <w:rFonts w:ascii="Calibri" w:hAnsi="Calibri" w:cs="Calibri"/>
          <w:noProof/>
          <w:sz w:val="20"/>
          <w:szCs w:val="20"/>
        </w:rPr>
        <w:tab/>
        <w:t xml:space="preserve">Garner RT, Rosen B. Moral Philosophy: A Systematic Introduction to Normative Ethics and Meta-Ethics. New York: Macmillan; 1967. </w:t>
      </w:r>
    </w:p>
    <w:p w14:paraId="53F062AA" w14:textId="77777777"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450D5F">
        <w:rPr>
          <w:rFonts w:ascii="Calibri" w:hAnsi="Calibri" w:cs="Calibri"/>
          <w:noProof/>
          <w:sz w:val="20"/>
          <w:szCs w:val="20"/>
        </w:rPr>
        <w:t xml:space="preserve">15. </w:t>
      </w:r>
      <w:r w:rsidRPr="00450D5F">
        <w:rPr>
          <w:rFonts w:ascii="Calibri" w:hAnsi="Calibri" w:cs="Calibri"/>
          <w:noProof/>
          <w:sz w:val="20"/>
          <w:szCs w:val="20"/>
        </w:rPr>
        <w:tab/>
        <w:t xml:space="preserve">Qadan M, Hong TS, Tanabe KK, Ryan DP, Lillemoe KD. A Multidisciplinary Team Approach for Triage of Elective Cancer Surgery at the Massachusetts General Hospital During the Novel Coronavirus COVID-19 Outbreak. Ann Surg 2020;1. </w:t>
      </w:r>
    </w:p>
    <w:p w14:paraId="4805F7B6" w14:textId="77777777"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450D5F">
        <w:rPr>
          <w:rFonts w:ascii="Calibri" w:hAnsi="Calibri" w:cs="Calibri"/>
          <w:noProof/>
          <w:sz w:val="20"/>
          <w:szCs w:val="20"/>
        </w:rPr>
        <w:t xml:space="preserve">16. </w:t>
      </w:r>
      <w:r w:rsidRPr="00450D5F">
        <w:rPr>
          <w:rFonts w:ascii="Calibri" w:hAnsi="Calibri" w:cs="Calibri"/>
          <w:noProof/>
          <w:sz w:val="20"/>
          <w:szCs w:val="20"/>
        </w:rPr>
        <w:tab/>
        <w:t>MacCormick AD, Parry BR. Judgment analysis of surgeons’ prioritization of patients for elective general surgery. Med Decis Making [Internet] 2006 [cited 2020 Mar 27];26(3):255–64. Available from: http://www.ncbi.nlm.nih.gov/pubmed/16751324</w:t>
      </w:r>
    </w:p>
    <w:p w14:paraId="27FCE6CC" w14:textId="77777777"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A841EB">
        <w:rPr>
          <w:rFonts w:ascii="Calibri" w:hAnsi="Calibri" w:cs="Calibri"/>
          <w:noProof/>
          <w:sz w:val="20"/>
          <w:szCs w:val="20"/>
          <w:lang w:val="nl-NL"/>
        </w:rPr>
        <w:t xml:space="preserve">17. </w:t>
      </w:r>
      <w:r w:rsidRPr="00A841EB">
        <w:rPr>
          <w:rFonts w:ascii="Calibri" w:hAnsi="Calibri" w:cs="Calibri"/>
          <w:noProof/>
          <w:sz w:val="20"/>
          <w:szCs w:val="20"/>
          <w:lang w:val="nl-NL"/>
        </w:rPr>
        <w:tab/>
        <w:t xml:space="preserve">Husereau D, Drummond M, Petrou S, et al. </w:t>
      </w:r>
      <w:r w:rsidRPr="00450D5F">
        <w:rPr>
          <w:rFonts w:ascii="Calibri" w:hAnsi="Calibri" w:cs="Calibri"/>
          <w:noProof/>
          <w:sz w:val="20"/>
          <w:szCs w:val="20"/>
        </w:rPr>
        <w:t>Consolidated Health Economic Evaluation Reporting Standards (CHEERS) statement. Eur J Heal Econ 2013;</w:t>
      </w:r>
    </w:p>
    <w:p w14:paraId="2C2EE63E" w14:textId="77777777"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450D5F">
        <w:rPr>
          <w:rFonts w:ascii="Calibri" w:hAnsi="Calibri" w:cs="Calibri"/>
          <w:noProof/>
          <w:sz w:val="20"/>
          <w:szCs w:val="20"/>
        </w:rPr>
        <w:t xml:space="preserve">18. </w:t>
      </w:r>
      <w:r w:rsidRPr="00450D5F">
        <w:rPr>
          <w:rFonts w:ascii="Calibri" w:hAnsi="Calibri" w:cs="Calibri"/>
          <w:noProof/>
          <w:sz w:val="20"/>
          <w:szCs w:val="20"/>
        </w:rPr>
        <w:tab/>
        <w:t>Alarid-Escudero F, Krijkamp EM, Enns EA, Hunink MGM, Pechlivanoglou P, Jalal H. Cohort state-transition models in R: From conceptualization to implementation. 2020 [cited 2020 May 19];Available from: http://arxiv.org/abs/2001.07824</w:t>
      </w:r>
    </w:p>
    <w:p w14:paraId="1E43B2F7" w14:textId="77777777" w:rsidR="00100057" w:rsidRPr="00A841EB"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lang w:val="nl-NL"/>
        </w:rPr>
      </w:pPr>
      <w:r w:rsidRPr="00450D5F">
        <w:rPr>
          <w:rFonts w:ascii="Calibri" w:hAnsi="Calibri" w:cs="Calibri"/>
          <w:noProof/>
          <w:sz w:val="20"/>
          <w:szCs w:val="20"/>
        </w:rPr>
        <w:t xml:space="preserve">19. </w:t>
      </w:r>
      <w:r w:rsidRPr="00450D5F">
        <w:rPr>
          <w:rFonts w:ascii="Calibri" w:hAnsi="Calibri" w:cs="Calibri"/>
          <w:noProof/>
          <w:sz w:val="20"/>
          <w:szCs w:val="20"/>
        </w:rPr>
        <w:tab/>
        <w:t xml:space="preserve">Alarid-Escudero F, Krijkamp EM, Pechlivanoglou P, et al. A Need for Change! A Coding Framework for Improving Transparency in Decision Modeling. </w:t>
      </w:r>
      <w:r w:rsidRPr="00A841EB">
        <w:rPr>
          <w:rFonts w:ascii="Calibri" w:hAnsi="Calibri" w:cs="Calibri"/>
          <w:noProof/>
          <w:sz w:val="20"/>
          <w:szCs w:val="20"/>
          <w:lang w:val="nl-NL"/>
        </w:rPr>
        <w:t xml:space="preserve">Pharmacoeconomics 2019;37(11):1329–39. </w:t>
      </w:r>
    </w:p>
    <w:p w14:paraId="26356A6D" w14:textId="77777777"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A841EB">
        <w:rPr>
          <w:rFonts w:ascii="Calibri" w:hAnsi="Calibri" w:cs="Calibri"/>
          <w:noProof/>
          <w:sz w:val="20"/>
          <w:szCs w:val="20"/>
          <w:lang w:val="nl-NL"/>
        </w:rPr>
        <w:t xml:space="preserve">20. </w:t>
      </w:r>
      <w:r w:rsidRPr="00A841EB">
        <w:rPr>
          <w:rFonts w:ascii="Calibri" w:hAnsi="Calibri" w:cs="Calibri"/>
          <w:noProof/>
          <w:sz w:val="20"/>
          <w:szCs w:val="20"/>
          <w:lang w:val="nl-NL"/>
        </w:rPr>
        <w:tab/>
        <w:t xml:space="preserve">Zorginstituut Nederland. Richtlijn voor het uitvoeren van economische evaluaties in de gezondheidszorg. </w:t>
      </w:r>
      <w:r w:rsidRPr="00450D5F">
        <w:rPr>
          <w:rFonts w:ascii="Calibri" w:hAnsi="Calibri" w:cs="Calibri"/>
          <w:noProof/>
          <w:sz w:val="20"/>
          <w:szCs w:val="20"/>
        </w:rPr>
        <w:t>2016;</w:t>
      </w:r>
    </w:p>
    <w:p w14:paraId="6A409004" w14:textId="77777777"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450D5F">
        <w:rPr>
          <w:rFonts w:ascii="Calibri" w:hAnsi="Calibri" w:cs="Calibri"/>
          <w:noProof/>
          <w:sz w:val="20"/>
          <w:szCs w:val="20"/>
        </w:rPr>
        <w:t xml:space="preserve">21. </w:t>
      </w:r>
      <w:r w:rsidRPr="00450D5F">
        <w:rPr>
          <w:rFonts w:ascii="Calibri" w:hAnsi="Calibri" w:cs="Calibri"/>
          <w:noProof/>
          <w:sz w:val="20"/>
          <w:szCs w:val="20"/>
        </w:rPr>
        <w:tab/>
        <w:t>Siebert U, Alagoz O, Bayoumi AM, et al. State-Transition Modeling: A Report of the ISPOR-SMDM Modeling Good Research Practices Task Force-3. Value Heal [Internet] 2012;15(6):812–20. Available from: http://eprints.gla.ac.uk/73437/</w:t>
      </w:r>
    </w:p>
    <w:p w14:paraId="49E1E10A" w14:textId="77777777"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450D5F">
        <w:rPr>
          <w:rFonts w:ascii="Calibri" w:hAnsi="Calibri" w:cs="Calibri"/>
          <w:noProof/>
          <w:sz w:val="20"/>
          <w:szCs w:val="20"/>
        </w:rPr>
        <w:t xml:space="preserve">22. </w:t>
      </w:r>
      <w:r w:rsidRPr="00450D5F">
        <w:rPr>
          <w:rFonts w:ascii="Calibri" w:hAnsi="Calibri" w:cs="Calibri"/>
          <w:noProof/>
          <w:sz w:val="20"/>
          <w:szCs w:val="20"/>
        </w:rPr>
        <w:tab/>
        <w:t>Sonnenberg FA, Beck JR. Markov Models in Medical Decision Making. Med Decis Mak [Internet] 1993 [cited 2018 Nov 15];13(4):322–38. Available from: http://journals.sagepub.com/doi/10.1177/0272989X9301300409</w:t>
      </w:r>
    </w:p>
    <w:p w14:paraId="79831293" w14:textId="77777777"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450D5F">
        <w:rPr>
          <w:rFonts w:ascii="Calibri" w:hAnsi="Calibri" w:cs="Calibri"/>
          <w:noProof/>
          <w:sz w:val="20"/>
          <w:szCs w:val="20"/>
        </w:rPr>
        <w:t xml:space="preserve">23. </w:t>
      </w:r>
      <w:r w:rsidRPr="00450D5F">
        <w:rPr>
          <w:rFonts w:ascii="Calibri" w:hAnsi="Calibri" w:cs="Calibri"/>
          <w:noProof/>
          <w:sz w:val="20"/>
          <w:szCs w:val="20"/>
        </w:rPr>
        <w:tab/>
        <w:t xml:space="preserve">Hunink M, Mc E, Glasziou P, Elstein A. Decision Making in Health and Medicine: Integrating Evidence </w:t>
      </w:r>
      <w:r w:rsidRPr="00450D5F">
        <w:rPr>
          <w:rFonts w:ascii="Calibri" w:hAnsi="Calibri" w:cs="Calibri"/>
          <w:noProof/>
          <w:sz w:val="20"/>
          <w:szCs w:val="20"/>
        </w:rPr>
        <w:lastRenderedPageBreak/>
        <w:t>and Values [Internet]. 2nd ed. Cambridge: Cambridge University Press; 2003 [cited 2020 May 19]. Available from: http://www.cambridge.org</w:t>
      </w:r>
    </w:p>
    <w:p w14:paraId="346C785B" w14:textId="77777777"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450D5F">
        <w:rPr>
          <w:rFonts w:ascii="Calibri" w:hAnsi="Calibri" w:cs="Calibri"/>
          <w:noProof/>
          <w:sz w:val="20"/>
          <w:szCs w:val="20"/>
        </w:rPr>
        <w:t xml:space="preserve">24. </w:t>
      </w:r>
      <w:r w:rsidRPr="00450D5F">
        <w:rPr>
          <w:rFonts w:ascii="Calibri" w:hAnsi="Calibri" w:cs="Calibri"/>
          <w:noProof/>
          <w:sz w:val="20"/>
          <w:szCs w:val="20"/>
        </w:rPr>
        <w:tab/>
        <w:t>Klarman H, Rosenthal GD. Cost Effectiveness Analysis Applied to the Treatment of Chronic Renal Disease. Med Care [Internet] 1968 [cited 2020 May 11];6.1:48–54. Available from: https://www.jstor.org/stable/3762651?casa_token=PBjn8CVNsEUAAAAA:Qz-0ARl86RMuto-iy4CfBlNhpHIEvFPKiQ5MyuBfuZOih82MBB5dYOsKO-P4wZX9_J1Qh92HEUHDel6W2TO172lSHMIoHJx4KeMoP03NLSvVyss5wKaP&amp;seq=7#metadata_info_tab_contents</w:t>
      </w:r>
    </w:p>
    <w:p w14:paraId="405204B7" w14:textId="77777777"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450D5F">
        <w:rPr>
          <w:rFonts w:ascii="Calibri" w:hAnsi="Calibri" w:cs="Calibri"/>
          <w:noProof/>
          <w:sz w:val="20"/>
          <w:szCs w:val="20"/>
        </w:rPr>
        <w:t xml:space="preserve">25. </w:t>
      </w:r>
      <w:r w:rsidRPr="00450D5F">
        <w:rPr>
          <w:rFonts w:ascii="Calibri" w:hAnsi="Calibri" w:cs="Calibri"/>
          <w:noProof/>
          <w:sz w:val="20"/>
          <w:szCs w:val="20"/>
        </w:rPr>
        <w:tab/>
        <w:t>Kankersoorten - IKNL [Internet]. [cited 2020 May 19];Available from: https://iknl.nl/kankersoorten</w:t>
      </w:r>
    </w:p>
    <w:p w14:paraId="258BA92A" w14:textId="77777777"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450D5F">
        <w:rPr>
          <w:rFonts w:ascii="Calibri" w:hAnsi="Calibri" w:cs="Calibri"/>
          <w:noProof/>
          <w:sz w:val="20"/>
          <w:szCs w:val="20"/>
        </w:rPr>
        <w:t xml:space="preserve">26. </w:t>
      </w:r>
      <w:r w:rsidRPr="00450D5F">
        <w:rPr>
          <w:rFonts w:ascii="Calibri" w:hAnsi="Calibri" w:cs="Calibri"/>
          <w:noProof/>
          <w:sz w:val="20"/>
          <w:szCs w:val="20"/>
        </w:rPr>
        <w:tab/>
        <w:t>NHR [Internet]. [cited 2020 May 19];Available from: https://nederlandsehartregistratie.nl/</w:t>
      </w:r>
    </w:p>
    <w:p w14:paraId="79E56B13" w14:textId="77777777"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A841EB">
        <w:rPr>
          <w:rFonts w:ascii="Calibri" w:hAnsi="Calibri" w:cs="Calibri"/>
          <w:noProof/>
          <w:sz w:val="20"/>
          <w:szCs w:val="20"/>
          <w:lang w:val="nl-NL"/>
        </w:rPr>
        <w:t xml:space="preserve">27. </w:t>
      </w:r>
      <w:r w:rsidRPr="00A841EB">
        <w:rPr>
          <w:rFonts w:ascii="Calibri" w:hAnsi="Calibri" w:cs="Calibri"/>
          <w:noProof/>
          <w:sz w:val="20"/>
          <w:szCs w:val="20"/>
          <w:lang w:val="nl-NL"/>
        </w:rPr>
        <w:tab/>
        <w:t xml:space="preserve">CBS. Sterftekansen naar leeftijd, geslacht, opleidingsniveau [Internet]. </w:t>
      </w:r>
      <w:r w:rsidRPr="00450D5F">
        <w:rPr>
          <w:rFonts w:ascii="Calibri" w:hAnsi="Calibri" w:cs="Calibri"/>
          <w:noProof/>
          <w:sz w:val="20"/>
          <w:szCs w:val="20"/>
        </w:rPr>
        <w:t>[cited 2020 May 19];Available from: https://www.cbs.nl/nl-nl/maatwerk/2017/23/sterftekansen-naar-leeftijd-geslacht-opleidingsniveau</w:t>
      </w:r>
    </w:p>
    <w:p w14:paraId="7149A84B" w14:textId="77777777"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450D5F">
        <w:rPr>
          <w:rFonts w:ascii="Calibri" w:hAnsi="Calibri" w:cs="Calibri"/>
          <w:noProof/>
          <w:sz w:val="20"/>
          <w:szCs w:val="20"/>
        </w:rPr>
        <w:t xml:space="preserve">28. </w:t>
      </w:r>
      <w:r w:rsidRPr="00450D5F">
        <w:rPr>
          <w:rFonts w:ascii="Calibri" w:hAnsi="Calibri" w:cs="Calibri"/>
          <w:noProof/>
          <w:sz w:val="20"/>
          <w:szCs w:val="20"/>
        </w:rPr>
        <w:tab/>
        <w:t xml:space="preserve">Global Burden of Disease Collaborative Network. Global Burden of Disease Study 2016 (GBD 2016) Disability Weights. Seattle, United States: Institute for Health Metrics and Evaluation (IHME): 2017. </w:t>
      </w:r>
    </w:p>
    <w:p w14:paraId="31CA30C5" w14:textId="77777777"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450D5F">
        <w:rPr>
          <w:rFonts w:ascii="Calibri" w:hAnsi="Calibri" w:cs="Calibri"/>
          <w:noProof/>
          <w:sz w:val="20"/>
          <w:szCs w:val="20"/>
        </w:rPr>
        <w:t xml:space="preserve">29. </w:t>
      </w:r>
      <w:r w:rsidRPr="00450D5F">
        <w:rPr>
          <w:rFonts w:ascii="Calibri" w:hAnsi="Calibri" w:cs="Calibri"/>
          <w:noProof/>
          <w:sz w:val="20"/>
          <w:szCs w:val="20"/>
        </w:rPr>
        <w:tab/>
        <w:t>General Guidance for DALYs calculation [Internet]. [cited 2020 May 19]. Available from: https://montagu.vaccineimpact.org/contribution/resources/c978e5a1acf6a502679c92200e78ef61.pdf</w:t>
      </w:r>
    </w:p>
    <w:p w14:paraId="34BDC238" w14:textId="77777777"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450D5F">
        <w:rPr>
          <w:rFonts w:ascii="Calibri" w:hAnsi="Calibri" w:cs="Calibri"/>
          <w:noProof/>
          <w:sz w:val="20"/>
          <w:szCs w:val="20"/>
        </w:rPr>
        <w:t xml:space="preserve">30. </w:t>
      </w:r>
      <w:r w:rsidRPr="00450D5F">
        <w:rPr>
          <w:rFonts w:ascii="Calibri" w:hAnsi="Calibri" w:cs="Calibri"/>
          <w:noProof/>
          <w:sz w:val="20"/>
          <w:szCs w:val="20"/>
        </w:rPr>
        <w:tab/>
        <w:t>Disability-adjusted life years (DALYs) [Internet]. [cited 2020 May 19];Available from: https://www.who.int/data/gho/indicator-metadata-registry/imr-details/158</w:t>
      </w:r>
    </w:p>
    <w:p w14:paraId="6ED0B136" w14:textId="77777777"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450D5F">
        <w:rPr>
          <w:rFonts w:ascii="Calibri" w:hAnsi="Calibri" w:cs="Calibri"/>
          <w:noProof/>
          <w:sz w:val="20"/>
          <w:szCs w:val="20"/>
        </w:rPr>
        <w:t xml:space="preserve">31. </w:t>
      </w:r>
      <w:r w:rsidRPr="00450D5F">
        <w:rPr>
          <w:rFonts w:ascii="Calibri" w:hAnsi="Calibri" w:cs="Calibri"/>
          <w:noProof/>
          <w:sz w:val="20"/>
          <w:szCs w:val="20"/>
        </w:rPr>
        <w:tab/>
        <w:t>Stouthard EA, Essink-Bot M-L, Bonsel GJ. Disability weights for diseases A modified protocol and results for a Western European region. Eur J Public Health [Internet] 2000 [cited 2020 May 14];10(1):24–30. Available from: https://academic.oup.com/eurpub/article-abstract/10/1/24/490779</w:t>
      </w:r>
    </w:p>
    <w:p w14:paraId="572B60C6" w14:textId="77777777"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0016BF">
        <w:rPr>
          <w:rFonts w:ascii="Calibri" w:hAnsi="Calibri" w:cs="Calibri"/>
          <w:noProof/>
          <w:sz w:val="20"/>
          <w:szCs w:val="20"/>
          <w:lang w:val="fi-FI"/>
        </w:rPr>
        <w:t xml:space="preserve">32. </w:t>
      </w:r>
      <w:r w:rsidRPr="000016BF">
        <w:rPr>
          <w:rFonts w:ascii="Calibri" w:hAnsi="Calibri" w:cs="Calibri"/>
          <w:noProof/>
          <w:sz w:val="20"/>
          <w:szCs w:val="20"/>
          <w:lang w:val="fi-FI"/>
        </w:rPr>
        <w:tab/>
        <w:t xml:space="preserve">Salomon JA, Haagsma JA, Davis A, et al. </w:t>
      </w:r>
      <w:r w:rsidRPr="00450D5F">
        <w:rPr>
          <w:rFonts w:ascii="Calibri" w:hAnsi="Calibri" w:cs="Calibri"/>
          <w:noProof/>
          <w:sz w:val="20"/>
          <w:szCs w:val="20"/>
        </w:rPr>
        <w:t>Disability weights for the Global Burden of Disease 2013 study [Internet]. 2015 [cited 2020 May 14]. Available from: www.thelancet.com/lancetgh</w:t>
      </w:r>
    </w:p>
    <w:p w14:paraId="362C6505" w14:textId="77777777" w:rsidR="00100057" w:rsidRPr="000016B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lang w:val="fr-CA"/>
        </w:rPr>
      </w:pPr>
      <w:r w:rsidRPr="00450D5F">
        <w:rPr>
          <w:rFonts w:ascii="Calibri" w:hAnsi="Calibri" w:cs="Calibri"/>
          <w:noProof/>
          <w:sz w:val="20"/>
          <w:szCs w:val="20"/>
        </w:rPr>
        <w:t xml:space="preserve">33. </w:t>
      </w:r>
      <w:r w:rsidRPr="00450D5F">
        <w:rPr>
          <w:rFonts w:ascii="Calibri" w:hAnsi="Calibri" w:cs="Calibri"/>
          <w:noProof/>
          <w:sz w:val="20"/>
          <w:szCs w:val="20"/>
        </w:rPr>
        <w:tab/>
        <w:t xml:space="preserve">Chen EY, Mayo SC, Sutton T, et al. Effect of Time to Surgery of Colorectal Liver Metastases on Survival. </w:t>
      </w:r>
      <w:r w:rsidRPr="000016BF">
        <w:rPr>
          <w:rFonts w:ascii="Calibri" w:hAnsi="Calibri" w:cs="Calibri"/>
          <w:noProof/>
          <w:sz w:val="20"/>
          <w:szCs w:val="20"/>
          <w:lang w:val="fr-CA"/>
        </w:rPr>
        <w:t>J Gastrointest Cancer 2020;</w:t>
      </w:r>
    </w:p>
    <w:p w14:paraId="602C4988" w14:textId="77777777"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0016BF">
        <w:rPr>
          <w:rFonts w:ascii="Calibri" w:hAnsi="Calibri" w:cs="Calibri"/>
          <w:noProof/>
          <w:sz w:val="20"/>
          <w:szCs w:val="20"/>
          <w:lang w:val="fr-CA"/>
        </w:rPr>
        <w:t xml:space="preserve">34. </w:t>
      </w:r>
      <w:r w:rsidRPr="000016BF">
        <w:rPr>
          <w:rFonts w:ascii="Calibri" w:hAnsi="Calibri" w:cs="Calibri"/>
          <w:noProof/>
          <w:sz w:val="20"/>
          <w:szCs w:val="20"/>
          <w:lang w:val="fr-CA"/>
        </w:rPr>
        <w:tab/>
        <w:t xml:space="preserve">Yusuf S, Zucker D, Passamani E, et al. </w:t>
      </w:r>
      <w:r w:rsidRPr="00450D5F">
        <w:rPr>
          <w:rFonts w:ascii="Calibri" w:hAnsi="Calibri" w:cs="Calibri"/>
          <w:noProof/>
          <w:sz w:val="20"/>
          <w:szCs w:val="20"/>
        </w:rPr>
        <w:t xml:space="preserve">Effect of coronary artery bypass graft surgery on survival: overview of 10-year results from randomised trials by the Coronary Artery Bypass Graft Surgery Trialists Collaboration. Lancet 1994;344(8922):563–70. </w:t>
      </w:r>
    </w:p>
    <w:p w14:paraId="1E0DC2A5" w14:textId="77777777"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450D5F">
        <w:rPr>
          <w:rFonts w:ascii="Calibri" w:hAnsi="Calibri" w:cs="Calibri"/>
          <w:noProof/>
          <w:sz w:val="20"/>
          <w:szCs w:val="20"/>
        </w:rPr>
        <w:t xml:space="preserve">35. </w:t>
      </w:r>
      <w:r w:rsidRPr="00450D5F">
        <w:rPr>
          <w:rFonts w:ascii="Calibri" w:hAnsi="Calibri" w:cs="Calibri"/>
          <w:noProof/>
          <w:sz w:val="20"/>
          <w:szCs w:val="20"/>
        </w:rPr>
        <w:tab/>
        <w:t xml:space="preserve">Noorbakhsh A, Tang JA, Marcus LP, et al. Gross-total resection outcomes in an elderly population with glioblastoma: A SEER-based analysis. Clinical article. J Neurosurg 2014;120(1):31–9. </w:t>
      </w:r>
    </w:p>
    <w:p w14:paraId="10F0FE6C" w14:textId="77777777"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450D5F">
        <w:rPr>
          <w:rFonts w:ascii="Calibri" w:hAnsi="Calibri" w:cs="Calibri"/>
          <w:noProof/>
          <w:sz w:val="20"/>
          <w:szCs w:val="20"/>
        </w:rPr>
        <w:t xml:space="preserve">36. </w:t>
      </w:r>
      <w:r w:rsidRPr="00450D5F">
        <w:rPr>
          <w:rFonts w:ascii="Calibri" w:hAnsi="Calibri" w:cs="Calibri"/>
          <w:noProof/>
          <w:sz w:val="20"/>
          <w:szCs w:val="20"/>
        </w:rPr>
        <w:tab/>
        <w:t xml:space="preserve">Nakano R, Ohira M, Kobayashi T, et al. Hepatectomy versus stereotactic body radiotherapy for primary early hepatocellular carcinoma: A propensity-matched analysis in a single institution. Surg (United States) 2018;164(2):219–26. </w:t>
      </w:r>
    </w:p>
    <w:p w14:paraId="085D3DD8" w14:textId="77777777"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450D5F">
        <w:rPr>
          <w:rFonts w:ascii="Calibri" w:hAnsi="Calibri" w:cs="Calibri"/>
          <w:noProof/>
          <w:sz w:val="20"/>
          <w:szCs w:val="20"/>
        </w:rPr>
        <w:t xml:space="preserve">37. </w:t>
      </w:r>
      <w:r w:rsidRPr="00450D5F">
        <w:rPr>
          <w:rFonts w:ascii="Calibri" w:hAnsi="Calibri" w:cs="Calibri"/>
          <w:noProof/>
          <w:sz w:val="20"/>
          <w:szCs w:val="20"/>
        </w:rPr>
        <w:tab/>
        <w:t xml:space="preserve">Lee JN, Kwon SY, Choi GS, et al. Impact of surgical wait time on oncologic outcomes in upper urinary tract urothelial carcinoma. J Surg Oncol 2014;110(4):468–75. </w:t>
      </w:r>
    </w:p>
    <w:p w14:paraId="7C1A3B51" w14:textId="77777777"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450D5F">
        <w:rPr>
          <w:rFonts w:ascii="Calibri" w:hAnsi="Calibri" w:cs="Calibri"/>
          <w:noProof/>
          <w:sz w:val="20"/>
          <w:szCs w:val="20"/>
        </w:rPr>
        <w:t xml:space="preserve">38. </w:t>
      </w:r>
      <w:r w:rsidRPr="00450D5F">
        <w:rPr>
          <w:rFonts w:ascii="Calibri" w:hAnsi="Calibri" w:cs="Calibri"/>
          <w:noProof/>
          <w:sz w:val="20"/>
          <w:szCs w:val="20"/>
        </w:rPr>
        <w:tab/>
        <w:t xml:space="preserve">Lim C, Bhangui P, Salloum C, et al. Impact of time to surgery in the outcome of patients with liver resection for BCLC 0-A stage hepatocellular carcinoma. J Hepatol 2018;68(1):100–8. </w:t>
      </w:r>
    </w:p>
    <w:p w14:paraId="156286F1" w14:textId="77777777"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450D5F">
        <w:rPr>
          <w:rFonts w:ascii="Calibri" w:hAnsi="Calibri" w:cs="Calibri"/>
          <w:noProof/>
          <w:sz w:val="20"/>
          <w:szCs w:val="20"/>
        </w:rPr>
        <w:t xml:space="preserve">39. </w:t>
      </w:r>
      <w:r w:rsidRPr="00450D5F">
        <w:rPr>
          <w:rFonts w:ascii="Calibri" w:hAnsi="Calibri" w:cs="Calibri"/>
          <w:noProof/>
          <w:sz w:val="20"/>
          <w:szCs w:val="20"/>
        </w:rPr>
        <w:tab/>
        <w:t xml:space="preserve">Moss AJ, Jackson Hall W, Cannom DS, et al. Improved survival with an implanted defibrillator in patients with coronary disease at high risk for ventricular arrhythmia. N Engl J Med 1996;335(26):1933–40. </w:t>
      </w:r>
    </w:p>
    <w:p w14:paraId="7FDF9068" w14:textId="77777777"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450D5F">
        <w:rPr>
          <w:rFonts w:ascii="Calibri" w:hAnsi="Calibri" w:cs="Calibri"/>
          <w:noProof/>
          <w:sz w:val="20"/>
          <w:szCs w:val="20"/>
        </w:rPr>
        <w:t xml:space="preserve">40. </w:t>
      </w:r>
      <w:r w:rsidRPr="00450D5F">
        <w:rPr>
          <w:rFonts w:ascii="Calibri" w:hAnsi="Calibri" w:cs="Calibri"/>
          <w:noProof/>
          <w:sz w:val="20"/>
          <w:szCs w:val="20"/>
        </w:rPr>
        <w:tab/>
        <w:t xml:space="preserve">Scott SWM, Batchelder AJ, Kirkbride D, Naylor AR, Thompson JP. Late Survival in Nonoperated Patients with Infrarenal Abdominal Aortic Aneurysm. Eur J Vasc Endovasc Surg 2016;52(4):444–9. </w:t>
      </w:r>
    </w:p>
    <w:p w14:paraId="3EB3E336" w14:textId="77777777"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450D5F">
        <w:rPr>
          <w:rFonts w:ascii="Calibri" w:hAnsi="Calibri" w:cs="Calibri"/>
          <w:noProof/>
          <w:sz w:val="20"/>
          <w:szCs w:val="20"/>
        </w:rPr>
        <w:t xml:space="preserve">41. </w:t>
      </w:r>
      <w:r w:rsidRPr="00450D5F">
        <w:rPr>
          <w:rFonts w:ascii="Calibri" w:hAnsi="Calibri" w:cs="Calibri"/>
          <w:noProof/>
          <w:sz w:val="20"/>
          <w:szCs w:val="20"/>
        </w:rPr>
        <w:tab/>
        <w:t>Nyboe C, Karunanithi Z, Nielsen-Kudsk JE, Hjortdal VE. Long-term mortality in patients with atrial septal defect: a nationwide cohort-study. [cited 2020 May 19];Available from: https://academic.oup.com/eurheartj/article-abstract/39/12/993/4675086</w:t>
      </w:r>
    </w:p>
    <w:p w14:paraId="16206B28" w14:textId="77777777"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450D5F">
        <w:rPr>
          <w:rFonts w:ascii="Calibri" w:hAnsi="Calibri" w:cs="Calibri"/>
          <w:noProof/>
          <w:sz w:val="20"/>
          <w:szCs w:val="20"/>
        </w:rPr>
        <w:t xml:space="preserve">42. </w:t>
      </w:r>
      <w:r w:rsidRPr="00450D5F">
        <w:rPr>
          <w:rFonts w:ascii="Calibri" w:hAnsi="Calibri" w:cs="Calibri"/>
          <w:noProof/>
          <w:sz w:val="20"/>
          <w:szCs w:val="20"/>
        </w:rPr>
        <w:tab/>
        <w:t xml:space="preserve">Wang J, Yan C, Fu A. A randomized clinical trial of comprehensive education and care program compared to basic care for reducing anxiety and depression and improving quality of life and survival in patients with hepatocellular carcinoma who underwent surgery. Medicine (Baltimore) 2019;98(44):e17552. </w:t>
      </w:r>
    </w:p>
    <w:p w14:paraId="74BB9D84" w14:textId="77777777"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450D5F">
        <w:rPr>
          <w:rFonts w:ascii="Calibri" w:hAnsi="Calibri" w:cs="Calibri"/>
          <w:noProof/>
          <w:sz w:val="20"/>
          <w:szCs w:val="20"/>
        </w:rPr>
        <w:t xml:space="preserve">43. </w:t>
      </w:r>
      <w:r w:rsidRPr="00450D5F">
        <w:rPr>
          <w:rFonts w:ascii="Calibri" w:hAnsi="Calibri" w:cs="Calibri"/>
          <w:noProof/>
          <w:sz w:val="20"/>
          <w:szCs w:val="20"/>
        </w:rPr>
        <w:tab/>
        <w:t xml:space="preserve">Brewster DC, Jones JE, Chung TK, et al. Long-term outcomes after endovascular abdominal aortic aneurysm repair: The First Decade. Ann. Surg. 2006;244(3):426–36. </w:t>
      </w:r>
    </w:p>
    <w:p w14:paraId="5C96D5CD" w14:textId="77777777"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450D5F">
        <w:rPr>
          <w:rFonts w:ascii="Calibri" w:hAnsi="Calibri" w:cs="Calibri"/>
          <w:noProof/>
          <w:sz w:val="20"/>
          <w:szCs w:val="20"/>
        </w:rPr>
        <w:t xml:space="preserve">44. </w:t>
      </w:r>
      <w:r w:rsidRPr="00450D5F">
        <w:rPr>
          <w:rFonts w:ascii="Calibri" w:hAnsi="Calibri" w:cs="Calibri"/>
          <w:noProof/>
          <w:sz w:val="20"/>
          <w:szCs w:val="20"/>
        </w:rPr>
        <w:tab/>
        <w:t xml:space="preserve">Brunner M, Olschewski M, Geibeli A, Bode C, Zehender M. Long-term survival after pacemaker implantation: Prognostic importance of gender and baseline patient characteristics. Eur Heart J </w:t>
      </w:r>
      <w:r w:rsidRPr="00450D5F">
        <w:rPr>
          <w:rFonts w:ascii="Calibri" w:hAnsi="Calibri" w:cs="Calibri"/>
          <w:noProof/>
          <w:sz w:val="20"/>
          <w:szCs w:val="20"/>
        </w:rPr>
        <w:lastRenderedPageBreak/>
        <w:t xml:space="preserve">2004;25(1):88–95. </w:t>
      </w:r>
    </w:p>
    <w:p w14:paraId="2194F543" w14:textId="77777777" w:rsidR="00100057" w:rsidRPr="007E0637"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lang w:val="nl-NL"/>
        </w:rPr>
      </w:pPr>
      <w:r w:rsidRPr="00450D5F">
        <w:rPr>
          <w:rFonts w:ascii="Calibri" w:hAnsi="Calibri" w:cs="Calibri"/>
          <w:noProof/>
          <w:sz w:val="20"/>
          <w:szCs w:val="20"/>
        </w:rPr>
        <w:t xml:space="preserve">45. </w:t>
      </w:r>
      <w:r w:rsidRPr="00450D5F">
        <w:rPr>
          <w:rFonts w:ascii="Calibri" w:hAnsi="Calibri" w:cs="Calibri"/>
          <w:noProof/>
          <w:sz w:val="20"/>
          <w:szCs w:val="20"/>
        </w:rPr>
        <w:tab/>
        <w:t xml:space="preserve">Rose EA, Gelijns AC, Moskowitz AJ, et al. Long-term use of a left ventricular assist device for end-stage heart failure. </w:t>
      </w:r>
      <w:r w:rsidRPr="007E0637">
        <w:rPr>
          <w:rFonts w:ascii="Calibri" w:hAnsi="Calibri" w:cs="Calibri"/>
          <w:noProof/>
          <w:sz w:val="20"/>
          <w:szCs w:val="20"/>
          <w:lang w:val="nl-NL"/>
        </w:rPr>
        <w:t xml:space="preserve">N Engl J Med 2001;345(20):1435–43. </w:t>
      </w:r>
    </w:p>
    <w:p w14:paraId="6A91D25F" w14:textId="77777777" w:rsidR="00100057" w:rsidRPr="007E0637"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lang w:val="nl-NL"/>
        </w:rPr>
      </w:pPr>
      <w:r w:rsidRPr="007E0637">
        <w:rPr>
          <w:rFonts w:ascii="Calibri" w:hAnsi="Calibri" w:cs="Calibri"/>
          <w:noProof/>
          <w:sz w:val="20"/>
          <w:szCs w:val="20"/>
          <w:lang w:val="nl-NL"/>
        </w:rPr>
        <w:t xml:space="preserve">46. </w:t>
      </w:r>
      <w:r w:rsidRPr="007E0637">
        <w:rPr>
          <w:rFonts w:ascii="Calibri" w:hAnsi="Calibri" w:cs="Calibri"/>
          <w:noProof/>
          <w:sz w:val="20"/>
          <w:szCs w:val="20"/>
          <w:lang w:val="nl-NL"/>
        </w:rPr>
        <w:tab/>
        <w:t xml:space="preserve">Mazzone E, Preisser F, Nazzani S, et al. </w:t>
      </w:r>
      <w:r w:rsidRPr="00450D5F">
        <w:rPr>
          <w:rFonts w:ascii="Calibri" w:hAnsi="Calibri" w:cs="Calibri"/>
          <w:noProof/>
          <w:sz w:val="20"/>
          <w:szCs w:val="20"/>
        </w:rPr>
        <w:t xml:space="preserve">More Extensive Lymph Node Dissection Improves Survival Benefit of Radical Cystectomy in Metastatic Urothelial Carcinoma of the Bladder. </w:t>
      </w:r>
      <w:r w:rsidRPr="007E0637">
        <w:rPr>
          <w:rFonts w:ascii="Calibri" w:hAnsi="Calibri" w:cs="Calibri"/>
          <w:noProof/>
          <w:sz w:val="20"/>
          <w:szCs w:val="20"/>
          <w:lang w:val="nl-NL"/>
        </w:rPr>
        <w:t xml:space="preserve">Clin Genitourin Cancer 2019;17(2):105-113.e2. </w:t>
      </w:r>
    </w:p>
    <w:p w14:paraId="774067D7" w14:textId="77777777"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7E0637">
        <w:rPr>
          <w:rFonts w:ascii="Calibri" w:hAnsi="Calibri" w:cs="Calibri"/>
          <w:noProof/>
          <w:sz w:val="20"/>
          <w:szCs w:val="20"/>
          <w:lang w:val="nl-NL"/>
        </w:rPr>
        <w:t xml:space="preserve">47. </w:t>
      </w:r>
      <w:r w:rsidRPr="007E0637">
        <w:rPr>
          <w:rFonts w:ascii="Calibri" w:hAnsi="Calibri" w:cs="Calibri"/>
          <w:noProof/>
          <w:sz w:val="20"/>
          <w:szCs w:val="20"/>
          <w:lang w:val="nl-NL"/>
        </w:rPr>
        <w:tab/>
        <w:t xml:space="preserve">Kann BH, Verma V, Stahl JM, et al. </w:t>
      </w:r>
      <w:r w:rsidRPr="00450D5F">
        <w:rPr>
          <w:rFonts w:ascii="Calibri" w:hAnsi="Calibri" w:cs="Calibri"/>
          <w:noProof/>
          <w:sz w:val="20"/>
          <w:szCs w:val="20"/>
        </w:rPr>
        <w:t xml:space="preserve">Multi-institutional analysis of stereotactic body radiation therapy for operable early-stage non-small cell lung carcinoma. Radiother Oncol 2019;134:44–9. </w:t>
      </w:r>
    </w:p>
    <w:p w14:paraId="7CDCA16E" w14:textId="77777777"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450D5F">
        <w:rPr>
          <w:rFonts w:ascii="Calibri" w:hAnsi="Calibri" w:cs="Calibri"/>
          <w:noProof/>
          <w:sz w:val="20"/>
          <w:szCs w:val="20"/>
        </w:rPr>
        <w:t xml:space="preserve">48. </w:t>
      </w:r>
      <w:r w:rsidRPr="00450D5F">
        <w:rPr>
          <w:rFonts w:ascii="Calibri" w:hAnsi="Calibri" w:cs="Calibri"/>
          <w:noProof/>
          <w:sz w:val="20"/>
          <w:szCs w:val="20"/>
        </w:rPr>
        <w:tab/>
        <w:t xml:space="preserve">Huang CE, Yang YH, Chen WC, et al. Nephroureterectomy increase 5 year survival in patients on dialysis with upper urinary tract urothelial carcinoma. Oncotarget 2017;8(45):79876–83. </w:t>
      </w:r>
    </w:p>
    <w:p w14:paraId="372A02C1" w14:textId="77777777"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450D5F">
        <w:rPr>
          <w:rFonts w:ascii="Calibri" w:hAnsi="Calibri" w:cs="Calibri"/>
          <w:noProof/>
          <w:sz w:val="20"/>
          <w:szCs w:val="20"/>
        </w:rPr>
        <w:t xml:space="preserve">49. </w:t>
      </w:r>
      <w:r w:rsidRPr="00450D5F">
        <w:rPr>
          <w:rFonts w:ascii="Calibri" w:hAnsi="Calibri" w:cs="Calibri"/>
          <w:noProof/>
          <w:sz w:val="20"/>
          <w:szCs w:val="20"/>
        </w:rPr>
        <w:tab/>
        <w:t xml:space="preserve">Shalowitz DI, Epstein AJ, Ko EM, Giuntoli RL. Non-surgical management of ovarian cancer: Prevalence and implications. Gynecol Oncol 2016;142(1):30–7. </w:t>
      </w:r>
    </w:p>
    <w:p w14:paraId="61B88173" w14:textId="77777777"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450D5F">
        <w:rPr>
          <w:rFonts w:ascii="Calibri" w:hAnsi="Calibri" w:cs="Calibri"/>
          <w:noProof/>
          <w:sz w:val="20"/>
          <w:szCs w:val="20"/>
        </w:rPr>
        <w:t xml:space="preserve">50. </w:t>
      </w:r>
      <w:r w:rsidRPr="00450D5F">
        <w:rPr>
          <w:rFonts w:ascii="Calibri" w:hAnsi="Calibri" w:cs="Calibri"/>
          <w:noProof/>
          <w:sz w:val="20"/>
          <w:szCs w:val="20"/>
        </w:rPr>
        <w:tab/>
        <w:t xml:space="preserve">Pedregal-Mallo D, Sánchez Canteli M, López F, Álvarez-Marcos C, Llorente JL, Rodrigo JP. Oncological and functional outcomes of transoral laser surgery for laryngeal carcinoma. Eur Arch Oto-Rhino-Laryngology 2018;275(8):2071–7. </w:t>
      </w:r>
    </w:p>
    <w:p w14:paraId="7E4B02B9" w14:textId="77777777" w:rsidR="00100057" w:rsidRPr="000016B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lang w:val="da-DK"/>
        </w:rPr>
      </w:pPr>
      <w:r w:rsidRPr="00450D5F">
        <w:rPr>
          <w:rFonts w:ascii="Calibri" w:hAnsi="Calibri" w:cs="Calibri"/>
          <w:noProof/>
          <w:sz w:val="20"/>
          <w:szCs w:val="20"/>
        </w:rPr>
        <w:t xml:space="preserve">51. </w:t>
      </w:r>
      <w:r w:rsidRPr="00450D5F">
        <w:rPr>
          <w:rFonts w:ascii="Calibri" w:hAnsi="Calibri" w:cs="Calibri"/>
          <w:noProof/>
          <w:sz w:val="20"/>
          <w:szCs w:val="20"/>
        </w:rPr>
        <w:tab/>
        <w:t xml:space="preserve">Kim WR, Lake JR, Smith JM, et al. OPTN/SRTR 2016 Annual Data Report: Liver. </w:t>
      </w:r>
      <w:r w:rsidRPr="000016BF">
        <w:rPr>
          <w:rFonts w:ascii="Calibri" w:hAnsi="Calibri" w:cs="Calibri"/>
          <w:noProof/>
          <w:sz w:val="20"/>
          <w:szCs w:val="20"/>
          <w:lang w:val="da-DK"/>
        </w:rPr>
        <w:t xml:space="preserve">Am J Transplant 2018;18:172–253. </w:t>
      </w:r>
    </w:p>
    <w:p w14:paraId="1EB46D45" w14:textId="77777777"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0016BF">
        <w:rPr>
          <w:rFonts w:ascii="Calibri" w:hAnsi="Calibri" w:cs="Calibri"/>
          <w:noProof/>
          <w:sz w:val="20"/>
          <w:szCs w:val="20"/>
          <w:lang w:val="da-DK"/>
        </w:rPr>
        <w:t xml:space="preserve">52. </w:t>
      </w:r>
      <w:r w:rsidRPr="000016BF">
        <w:rPr>
          <w:rFonts w:ascii="Calibri" w:hAnsi="Calibri" w:cs="Calibri"/>
          <w:noProof/>
          <w:sz w:val="20"/>
          <w:szCs w:val="20"/>
          <w:lang w:val="da-DK"/>
        </w:rPr>
        <w:tab/>
        <w:t xml:space="preserve">Muluk SC, Muluk VS, Kelley ME, et al. </w:t>
      </w:r>
      <w:r w:rsidRPr="00450D5F">
        <w:rPr>
          <w:rFonts w:ascii="Calibri" w:hAnsi="Calibri" w:cs="Calibri"/>
          <w:noProof/>
          <w:sz w:val="20"/>
          <w:szCs w:val="20"/>
        </w:rPr>
        <w:t xml:space="preserve">Outcome events in patients with claudication: A 15-year study in 2777 patients. J Vasc Surg 2001;33(2):251–8. </w:t>
      </w:r>
    </w:p>
    <w:p w14:paraId="0AD09F80" w14:textId="77777777"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450D5F">
        <w:rPr>
          <w:rFonts w:ascii="Calibri" w:hAnsi="Calibri" w:cs="Calibri"/>
          <w:noProof/>
          <w:sz w:val="20"/>
          <w:szCs w:val="20"/>
        </w:rPr>
        <w:t xml:space="preserve">53. </w:t>
      </w:r>
      <w:r w:rsidRPr="00450D5F">
        <w:rPr>
          <w:rFonts w:ascii="Calibri" w:hAnsi="Calibri" w:cs="Calibri"/>
          <w:noProof/>
          <w:sz w:val="20"/>
          <w:szCs w:val="20"/>
        </w:rPr>
        <w:tab/>
        <w:t xml:space="preserve">Verwaal VJ, Bruin S, Boot H, Van Slooten G, Van Tinteren H. 8-Year follow-up of randomized trial: Cytoreduction and hyperthermic intraperitoneal chemotherapy versus systemic chemotherapy in patients with peritoneal carcinomatosis of colorectal cancer. Ann Surg Oncol 2008;15(9):2426–32. </w:t>
      </w:r>
    </w:p>
    <w:p w14:paraId="0083A428" w14:textId="77777777"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450D5F">
        <w:rPr>
          <w:rFonts w:ascii="Calibri" w:hAnsi="Calibri" w:cs="Calibri"/>
          <w:noProof/>
          <w:sz w:val="20"/>
          <w:szCs w:val="20"/>
        </w:rPr>
        <w:t xml:space="preserve">54. </w:t>
      </w:r>
      <w:r w:rsidRPr="00450D5F">
        <w:rPr>
          <w:rFonts w:ascii="Calibri" w:hAnsi="Calibri" w:cs="Calibri"/>
          <w:noProof/>
          <w:sz w:val="20"/>
          <w:szCs w:val="20"/>
        </w:rPr>
        <w:tab/>
        <w:t xml:space="preserve">Holtzman A, Morris CG, Amdur RJ, Dziegielewski PT, Boyce B, Mendenhall WM. Outcomes after primary or adjuvant radiotherapy for salivary gland carcinoma. Acta Oncol (Madr) 2017;56(3):484–9. </w:t>
      </w:r>
    </w:p>
    <w:p w14:paraId="553D3DEA" w14:textId="77777777"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450D5F">
        <w:rPr>
          <w:rFonts w:ascii="Calibri" w:hAnsi="Calibri" w:cs="Calibri"/>
          <w:noProof/>
          <w:sz w:val="20"/>
          <w:szCs w:val="20"/>
        </w:rPr>
        <w:t xml:space="preserve">55. </w:t>
      </w:r>
      <w:r w:rsidRPr="00450D5F">
        <w:rPr>
          <w:rFonts w:ascii="Calibri" w:hAnsi="Calibri" w:cs="Calibri"/>
          <w:noProof/>
          <w:sz w:val="20"/>
          <w:szCs w:val="20"/>
        </w:rPr>
        <w:tab/>
        <w:t xml:space="preserve">Murphy MM, Simons JP, Hill JS, et al. Pancreatic resection: A key component to reducing racial disparities in pancreatic adenocarcinoma. Cancer 2009;115(17):3979–90. </w:t>
      </w:r>
    </w:p>
    <w:p w14:paraId="297D1A5E" w14:textId="77777777"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450D5F">
        <w:rPr>
          <w:rFonts w:ascii="Calibri" w:hAnsi="Calibri" w:cs="Calibri"/>
          <w:noProof/>
          <w:sz w:val="20"/>
          <w:szCs w:val="20"/>
        </w:rPr>
        <w:t xml:space="preserve">56. </w:t>
      </w:r>
      <w:r w:rsidRPr="00450D5F">
        <w:rPr>
          <w:rFonts w:ascii="Calibri" w:hAnsi="Calibri" w:cs="Calibri"/>
          <w:noProof/>
          <w:sz w:val="20"/>
          <w:szCs w:val="20"/>
        </w:rPr>
        <w:tab/>
        <w:t xml:space="preserve">Mikkola R, Kelahaara J, Heikkinen J, Lahtinen J, Biancari F. Poor late survival after surgical treatment of pleural empyema. World J Surg 2010;34(2):266–71. </w:t>
      </w:r>
    </w:p>
    <w:p w14:paraId="3F695DB8" w14:textId="77777777"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450D5F">
        <w:rPr>
          <w:rFonts w:ascii="Calibri" w:hAnsi="Calibri" w:cs="Calibri"/>
          <w:noProof/>
          <w:sz w:val="20"/>
          <w:szCs w:val="20"/>
        </w:rPr>
        <w:t xml:space="preserve">57. </w:t>
      </w:r>
      <w:r w:rsidRPr="00450D5F">
        <w:rPr>
          <w:rFonts w:ascii="Calibri" w:hAnsi="Calibri" w:cs="Calibri"/>
          <w:noProof/>
          <w:sz w:val="20"/>
          <w:szCs w:val="20"/>
        </w:rPr>
        <w:tab/>
        <w:t>Keeley EC, Boura JA, Grines CL. Primary angioplasty versus intravenous thrombolytic therapy for acute myocardial infarction: a quantitative review of 23 randomised trials. Lancet [Internet] 2003 [cited 2020 May 19];361(9351):13–20. Available from: https://linkinghub.elsevier.com/retrieve/pii/S0140673603121137</w:t>
      </w:r>
    </w:p>
    <w:p w14:paraId="483D1FF4" w14:textId="77777777"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450D5F">
        <w:rPr>
          <w:rFonts w:ascii="Calibri" w:hAnsi="Calibri" w:cs="Calibri"/>
          <w:noProof/>
          <w:sz w:val="20"/>
          <w:szCs w:val="20"/>
        </w:rPr>
        <w:t xml:space="preserve">58. </w:t>
      </w:r>
      <w:r w:rsidRPr="00450D5F">
        <w:rPr>
          <w:rFonts w:ascii="Calibri" w:hAnsi="Calibri" w:cs="Calibri"/>
          <w:noProof/>
          <w:sz w:val="20"/>
          <w:szCs w:val="20"/>
        </w:rPr>
        <w:tab/>
        <w:t xml:space="preserve">Piehler JM, Crichlow RW. Primary Carcinoma of the Gallbladder. Arch Surg 1977;112(1):26–30. </w:t>
      </w:r>
    </w:p>
    <w:p w14:paraId="6BFFB1C0" w14:textId="77777777"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450D5F">
        <w:rPr>
          <w:rFonts w:ascii="Calibri" w:hAnsi="Calibri" w:cs="Calibri"/>
          <w:noProof/>
          <w:sz w:val="20"/>
          <w:szCs w:val="20"/>
        </w:rPr>
        <w:t xml:space="preserve">59. </w:t>
      </w:r>
      <w:r w:rsidRPr="00450D5F">
        <w:rPr>
          <w:rFonts w:ascii="Calibri" w:hAnsi="Calibri" w:cs="Calibri"/>
          <w:noProof/>
          <w:sz w:val="20"/>
          <w:szCs w:val="20"/>
        </w:rPr>
        <w:tab/>
        <w:t xml:space="preserve">Warner L, Chudasama J, Kelly CG, et al. Radiotherapy versus open surgery versus endolaryngeal surgery (with or without laser) for early laryngeal squamous cell cancer. Cochrane Database Syst. Rev. 2014;2014(12). </w:t>
      </w:r>
    </w:p>
    <w:p w14:paraId="4B52F1FC" w14:textId="77777777"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450D5F">
        <w:rPr>
          <w:rFonts w:ascii="Calibri" w:hAnsi="Calibri" w:cs="Calibri"/>
          <w:noProof/>
          <w:sz w:val="20"/>
          <w:szCs w:val="20"/>
        </w:rPr>
        <w:t xml:space="preserve">60. </w:t>
      </w:r>
      <w:r w:rsidRPr="00450D5F">
        <w:rPr>
          <w:rFonts w:ascii="Calibri" w:hAnsi="Calibri" w:cs="Calibri"/>
          <w:noProof/>
          <w:sz w:val="20"/>
          <w:szCs w:val="20"/>
        </w:rPr>
        <w:tab/>
        <w:t xml:space="preserve">Warlow C, Farrell B, Fraser A, Sandercock P, Slattery J. Randomised trial of endarterectomy for recently symptomatic carotid stenosis: Final results of the MRC European Carotid Surgery Trial (ECST). Lancet 1998;351(9113):1379–87. </w:t>
      </w:r>
    </w:p>
    <w:p w14:paraId="481A254A" w14:textId="77777777"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450D5F">
        <w:rPr>
          <w:rFonts w:ascii="Calibri" w:hAnsi="Calibri" w:cs="Calibri"/>
          <w:noProof/>
          <w:sz w:val="20"/>
          <w:szCs w:val="20"/>
        </w:rPr>
        <w:t xml:space="preserve">61. </w:t>
      </w:r>
      <w:r w:rsidRPr="00450D5F">
        <w:rPr>
          <w:rFonts w:ascii="Calibri" w:hAnsi="Calibri" w:cs="Calibri"/>
          <w:noProof/>
          <w:sz w:val="20"/>
          <w:szCs w:val="20"/>
        </w:rPr>
        <w:tab/>
        <w:t xml:space="preserve">Soran A, Ozmen V, Ozbas S, et al. Randomized Trial Comparing Resection of Primary Tumor with No Surgery in Stage IV Breast Cancer at Presentation: Protocol MF07-01. Ann Surg Oncol 2018;25(11):3141–9. </w:t>
      </w:r>
    </w:p>
    <w:p w14:paraId="2E15726F" w14:textId="77777777"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450D5F">
        <w:rPr>
          <w:rFonts w:ascii="Calibri" w:hAnsi="Calibri" w:cs="Calibri"/>
          <w:noProof/>
          <w:sz w:val="20"/>
          <w:szCs w:val="20"/>
        </w:rPr>
        <w:t xml:space="preserve">62. </w:t>
      </w:r>
      <w:r w:rsidRPr="00450D5F">
        <w:rPr>
          <w:rFonts w:ascii="Calibri" w:hAnsi="Calibri" w:cs="Calibri"/>
          <w:noProof/>
          <w:sz w:val="20"/>
          <w:szCs w:val="20"/>
        </w:rPr>
        <w:tab/>
        <w:t xml:space="preserve">Ginsberg RJ, Rubinstein L V. Randomized trial of lobectomy versus limited resection for T1 N0 non-small cell lung cancer. Ann Thorac Surg 1995;60(3):615–23. </w:t>
      </w:r>
    </w:p>
    <w:p w14:paraId="07D3CB0B" w14:textId="77777777"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450D5F">
        <w:rPr>
          <w:rFonts w:ascii="Calibri" w:hAnsi="Calibri" w:cs="Calibri"/>
          <w:noProof/>
          <w:sz w:val="20"/>
          <w:szCs w:val="20"/>
        </w:rPr>
        <w:t xml:space="preserve">63. </w:t>
      </w:r>
      <w:r w:rsidRPr="00450D5F">
        <w:rPr>
          <w:rFonts w:ascii="Calibri" w:hAnsi="Calibri" w:cs="Calibri"/>
          <w:noProof/>
          <w:sz w:val="20"/>
          <w:szCs w:val="20"/>
        </w:rPr>
        <w:tab/>
        <w:t xml:space="preserve">Redden MD, Chin TY, van Driel ML. Surgical versus non-surgical management for pleural empyema. Cochrane Database Syst. Rev. 2017;2017(3). </w:t>
      </w:r>
    </w:p>
    <w:p w14:paraId="632119BE" w14:textId="77777777" w:rsidR="00100057" w:rsidRPr="007E0637"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lang w:val="nl-NL"/>
        </w:rPr>
      </w:pPr>
      <w:r w:rsidRPr="00450D5F">
        <w:rPr>
          <w:rFonts w:ascii="Calibri" w:hAnsi="Calibri" w:cs="Calibri"/>
          <w:noProof/>
          <w:sz w:val="20"/>
          <w:szCs w:val="20"/>
        </w:rPr>
        <w:t xml:space="preserve">64. </w:t>
      </w:r>
      <w:r w:rsidRPr="00450D5F">
        <w:rPr>
          <w:rFonts w:ascii="Calibri" w:hAnsi="Calibri" w:cs="Calibri"/>
          <w:noProof/>
          <w:sz w:val="20"/>
          <w:szCs w:val="20"/>
        </w:rPr>
        <w:tab/>
        <w:t xml:space="preserve">Konstantinides S, Geibel A, Olschewski M, et al. A comparison of surgical and medical therapy for atrial septal defect in adults. </w:t>
      </w:r>
      <w:r w:rsidRPr="007E0637">
        <w:rPr>
          <w:rFonts w:ascii="Calibri" w:hAnsi="Calibri" w:cs="Calibri"/>
          <w:noProof/>
          <w:sz w:val="20"/>
          <w:szCs w:val="20"/>
          <w:lang w:val="nl-NL"/>
        </w:rPr>
        <w:t xml:space="preserve">N Engl J Med 1995;333(8):469–73. </w:t>
      </w:r>
    </w:p>
    <w:p w14:paraId="07E5896F" w14:textId="77777777"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7E0637">
        <w:rPr>
          <w:rFonts w:ascii="Calibri" w:hAnsi="Calibri" w:cs="Calibri"/>
          <w:noProof/>
          <w:sz w:val="20"/>
          <w:szCs w:val="20"/>
          <w:lang w:val="nl-NL"/>
        </w:rPr>
        <w:t xml:space="preserve">65. </w:t>
      </w:r>
      <w:r w:rsidRPr="007E0637">
        <w:rPr>
          <w:rFonts w:ascii="Calibri" w:hAnsi="Calibri" w:cs="Calibri"/>
          <w:noProof/>
          <w:sz w:val="20"/>
          <w:szCs w:val="20"/>
          <w:lang w:val="nl-NL"/>
        </w:rPr>
        <w:tab/>
        <w:t xml:space="preserve">Sørensen VR, Heaf J, Wehberg S, Sørensen SS. </w:t>
      </w:r>
      <w:r w:rsidRPr="00450D5F">
        <w:rPr>
          <w:rFonts w:ascii="Calibri" w:hAnsi="Calibri" w:cs="Calibri"/>
          <w:noProof/>
          <w:sz w:val="20"/>
          <w:szCs w:val="20"/>
        </w:rPr>
        <w:t xml:space="preserve">Survival Benefit in Renal Transplantation Despite High Comorbidity. Transplantation 2016;100(10):2160–7. </w:t>
      </w:r>
    </w:p>
    <w:p w14:paraId="0BD62106" w14:textId="77777777"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450D5F">
        <w:rPr>
          <w:rFonts w:ascii="Calibri" w:hAnsi="Calibri" w:cs="Calibri"/>
          <w:noProof/>
          <w:sz w:val="20"/>
          <w:szCs w:val="20"/>
        </w:rPr>
        <w:t xml:space="preserve">66. </w:t>
      </w:r>
      <w:r w:rsidRPr="00450D5F">
        <w:rPr>
          <w:rFonts w:ascii="Calibri" w:hAnsi="Calibri" w:cs="Calibri"/>
          <w:noProof/>
          <w:sz w:val="20"/>
          <w:szCs w:val="20"/>
        </w:rPr>
        <w:tab/>
        <w:t xml:space="preserve">Shalowitz DI, Epstein AJ, Buckingham L, Ko EM, Giuntoli RL. Survival implications of time to surgical treatment of endometrial cancers. Am J Obstet Gynecol 2017;216(3):268.e1-268.e18. </w:t>
      </w:r>
    </w:p>
    <w:p w14:paraId="30BD9169" w14:textId="77777777"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450D5F">
        <w:rPr>
          <w:rFonts w:ascii="Calibri" w:hAnsi="Calibri" w:cs="Calibri"/>
          <w:noProof/>
          <w:sz w:val="20"/>
          <w:szCs w:val="20"/>
        </w:rPr>
        <w:t xml:space="preserve">67. </w:t>
      </w:r>
      <w:r w:rsidRPr="00450D5F">
        <w:rPr>
          <w:rFonts w:ascii="Calibri" w:hAnsi="Calibri" w:cs="Calibri"/>
          <w:noProof/>
          <w:sz w:val="20"/>
          <w:szCs w:val="20"/>
        </w:rPr>
        <w:tab/>
        <w:t xml:space="preserve">van Harten M, de Ridder M, Hamming-Vrieze O, Smeele L, Balm A, van den Brekel M. The association of </w:t>
      </w:r>
      <w:r w:rsidRPr="00450D5F">
        <w:rPr>
          <w:rFonts w:ascii="Calibri" w:hAnsi="Calibri" w:cs="Calibri"/>
          <w:noProof/>
          <w:sz w:val="20"/>
          <w:szCs w:val="20"/>
        </w:rPr>
        <w:lastRenderedPageBreak/>
        <w:t>treatment delay and prognosis in head and neck squamous cell carcinoma (HNSCC) patients in a Dutch comprehensive cancer center. Oral Oncol [Internet] 2014 [cited 2020 May 19];50(4):282–90. Available from: https://www.ncbi.nlm.nih.gov/pubmed/24405882</w:t>
      </w:r>
    </w:p>
    <w:p w14:paraId="738045C1" w14:textId="77777777"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7E0637">
        <w:rPr>
          <w:rFonts w:ascii="Calibri" w:hAnsi="Calibri" w:cs="Calibri"/>
          <w:noProof/>
          <w:sz w:val="20"/>
          <w:szCs w:val="20"/>
          <w:lang w:val="nl-NL"/>
        </w:rPr>
        <w:t xml:space="preserve">68. </w:t>
      </w:r>
      <w:r w:rsidRPr="007E0637">
        <w:rPr>
          <w:rFonts w:ascii="Calibri" w:hAnsi="Calibri" w:cs="Calibri"/>
          <w:noProof/>
          <w:sz w:val="20"/>
          <w:szCs w:val="20"/>
          <w:lang w:val="nl-NL"/>
        </w:rPr>
        <w:tab/>
        <w:t xml:space="preserve">Stewart JM, Tone AA, Jiang H, et al. </w:t>
      </w:r>
      <w:r w:rsidRPr="00450D5F">
        <w:rPr>
          <w:rFonts w:ascii="Calibri" w:hAnsi="Calibri" w:cs="Calibri"/>
          <w:noProof/>
          <w:sz w:val="20"/>
          <w:szCs w:val="20"/>
        </w:rPr>
        <w:t xml:space="preserve">The optimal time for surgery in women with serous ovarian cancer. Can J Surg 2016;59(4):223–32. </w:t>
      </w:r>
    </w:p>
    <w:p w14:paraId="1B00EA70" w14:textId="77777777"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450D5F">
        <w:rPr>
          <w:rFonts w:ascii="Calibri" w:hAnsi="Calibri" w:cs="Calibri"/>
          <w:noProof/>
          <w:sz w:val="20"/>
          <w:szCs w:val="20"/>
        </w:rPr>
        <w:t xml:space="preserve">69. </w:t>
      </w:r>
      <w:r w:rsidRPr="00450D5F">
        <w:rPr>
          <w:rFonts w:ascii="Calibri" w:hAnsi="Calibri" w:cs="Calibri"/>
          <w:noProof/>
          <w:sz w:val="20"/>
          <w:szCs w:val="20"/>
        </w:rPr>
        <w:tab/>
        <w:t xml:space="preserve">Davies L, Welch G. Thyroid cancer survival in the United States: Observational data from 1973 to 2005. Arch Otolaryngol - Head Neck Surg 2010;136(5):440–4. </w:t>
      </w:r>
    </w:p>
    <w:p w14:paraId="0D2E7EC4" w14:textId="77777777"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450D5F">
        <w:rPr>
          <w:rFonts w:ascii="Calibri" w:hAnsi="Calibri" w:cs="Calibri"/>
          <w:noProof/>
          <w:sz w:val="20"/>
          <w:szCs w:val="20"/>
        </w:rPr>
        <w:t xml:space="preserve">70. </w:t>
      </w:r>
      <w:r w:rsidRPr="00450D5F">
        <w:rPr>
          <w:rFonts w:ascii="Calibri" w:hAnsi="Calibri" w:cs="Calibri"/>
          <w:noProof/>
          <w:sz w:val="20"/>
          <w:szCs w:val="20"/>
        </w:rPr>
        <w:tab/>
        <w:t xml:space="preserve">Bleicher RJ, Ruth K, Sigurdson ER, et al. Time to surgery and breast cancer survival in the United States. JAMA Oncol 2016;2(3):330–9. </w:t>
      </w:r>
    </w:p>
    <w:p w14:paraId="4BC1E1E5" w14:textId="77777777"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450D5F">
        <w:rPr>
          <w:rFonts w:ascii="Calibri" w:hAnsi="Calibri" w:cs="Calibri"/>
          <w:noProof/>
          <w:sz w:val="20"/>
          <w:szCs w:val="20"/>
        </w:rPr>
        <w:t xml:space="preserve">71. </w:t>
      </w:r>
      <w:r w:rsidRPr="00450D5F">
        <w:rPr>
          <w:rFonts w:ascii="Calibri" w:hAnsi="Calibri" w:cs="Calibri"/>
          <w:noProof/>
          <w:sz w:val="20"/>
          <w:szCs w:val="20"/>
        </w:rPr>
        <w:tab/>
        <w:t xml:space="preserve">Morse E, Fujiwara RJT, Judson B, Mehra S. Treatment Times in Salivary Gland Cancer: National Patterns and Association with Survival. Otolaryngol - Head Neck Surg (United States) 2018;159(2):283–92. </w:t>
      </w:r>
    </w:p>
    <w:p w14:paraId="6803ECF9" w14:textId="77777777"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450D5F">
        <w:rPr>
          <w:rFonts w:ascii="Calibri" w:hAnsi="Calibri" w:cs="Calibri"/>
          <w:noProof/>
          <w:sz w:val="20"/>
          <w:szCs w:val="20"/>
        </w:rPr>
        <w:t xml:space="preserve">72. </w:t>
      </w:r>
      <w:r w:rsidRPr="00450D5F">
        <w:rPr>
          <w:rFonts w:ascii="Calibri" w:hAnsi="Calibri" w:cs="Calibri"/>
          <w:noProof/>
          <w:sz w:val="20"/>
          <w:szCs w:val="20"/>
        </w:rPr>
        <w:tab/>
        <w:t>USRDS [Internet]. [cited 2020 May 19];Available from: https://www.usrds.org/2015/view/</w:t>
      </w:r>
    </w:p>
    <w:p w14:paraId="79A7040A" w14:textId="77777777"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450D5F">
        <w:rPr>
          <w:rFonts w:ascii="Calibri" w:hAnsi="Calibri" w:cs="Calibri"/>
          <w:noProof/>
          <w:sz w:val="20"/>
          <w:szCs w:val="20"/>
        </w:rPr>
        <w:t xml:space="preserve">73. </w:t>
      </w:r>
      <w:r w:rsidRPr="00450D5F">
        <w:rPr>
          <w:rFonts w:ascii="Calibri" w:hAnsi="Calibri" w:cs="Calibri"/>
          <w:noProof/>
          <w:sz w:val="20"/>
          <w:szCs w:val="20"/>
        </w:rPr>
        <w:tab/>
        <w:t xml:space="preserve">Kirkegård J, Mortensen FV, Hansen CP, Mortensen MB, Sall M, Fristrup C. Waiting time to surgery and pancreatic cancer survival: A nationwide population-based cohort study. Eur J Surg Oncol 2019;45(10):1901–5. </w:t>
      </w:r>
    </w:p>
    <w:p w14:paraId="1752EFF1" w14:textId="77777777"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450D5F">
        <w:rPr>
          <w:rFonts w:ascii="Calibri" w:hAnsi="Calibri" w:cs="Calibri"/>
          <w:noProof/>
          <w:sz w:val="20"/>
          <w:szCs w:val="20"/>
        </w:rPr>
        <w:t xml:space="preserve">74. </w:t>
      </w:r>
      <w:r w:rsidRPr="00450D5F">
        <w:rPr>
          <w:rFonts w:ascii="Calibri" w:hAnsi="Calibri" w:cs="Calibri"/>
          <w:noProof/>
          <w:sz w:val="20"/>
          <w:szCs w:val="20"/>
        </w:rPr>
        <w:tab/>
        <w:t xml:space="preserve">Chung JH, Lee SH, Kim KT, Jung JS, Son HS, Sun K. Optimal Timing of Thoracoscopic Drainage and Decortication for Empyema. Ann Thorac Surg 2014;97(1):224–9. </w:t>
      </w:r>
    </w:p>
    <w:p w14:paraId="63CBB136" w14:textId="77777777"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450D5F">
        <w:rPr>
          <w:rFonts w:ascii="Calibri" w:hAnsi="Calibri" w:cs="Calibri"/>
          <w:noProof/>
          <w:sz w:val="20"/>
          <w:szCs w:val="20"/>
        </w:rPr>
        <w:t xml:space="preserve">75. </w:t>
      </w:r>
      <w:r w:rsidRPr="00450D5F">
        <w:rPr>
          <w:rFonts w:ascii="Calibri" w:hAnsi="Calibri" w:cs="Calibri"/>
          <w:noProof/>
          <w:sz w:val="20"/>
          <w:szCs w:val="20"/>
        </w:rPr>
        <w:tab/>
        <w:t xml:space="preserve">Fein DA, Mendenhall WM, Parsons JT, et al. Carcinoma of the oral tongue: A comparison of results and complications of treatment with radiotherapy and/or surgery. Head Neck 1994;16(4):358–65. </w:t>
      </w:r>
    </w:p>
    <w:p w14:paraId="185A5B75" w14:textId="77777777"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450D5F">
        <w:rPr>
          <w:rFonts w:ascii="Calibri" w:hAnsi="Calibri" w:cs="Calibri"/>
          <w:noProof/>
          <w:sz w:val="20"/>
          <w:szCs w:val="20"/>
        </w:rPr>
        <w:t xml:space="preserve">76. </w:t>
      </w:r>
      <w:r w:rsidRPr="00450D5F">
        <w:rPr>
          <w:rFonts w:ascii="Calibri" w:hAnsi="Calibri" w:cs="Calibri"/>
          <w:noProof/>
          <w:sz w:val="20"/>
          <w:szCs w:val="20"/>
        </w:rPr>
        <w:tab/>
        <w:t>Organ Procurement and Transplantation Network [Internet]. [cited 2020 May 19];Available from: https://optn.transplant.hrsa.gov/data/view-data-reports/national-data/</w:t>
      </w:r>
    </w:p>
    <w:p w14:paraId="5D734E20" w14:textId="77777777"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0016BF">
        <w:rPr>
          <w:rFonts w:ascii="Calibri" w:hAnsi="Calibri" w:cs="Calibri"/>
          <w:noProof/>
          <w:sz w:val="20"/>
          <w:szCs w:val="20"/>
          <w:lang w:val="da-DK"/>
        </w:rPr>
        <w:t xml:space="preserve">77. </w:t>
      </w:r>
      <w:r w:rsidRPr="000016BF">
        <w:rPr>
          <w:rFonts w:ascii="Calibri" w:hAnsi="Calibri" w:cs="Calibri"/>
          <w:noProof/>
          <w:sz w:val="20"/>
          <w:szCs w:val="20"/>
          <w:lang w:val="da-DK"/>
        </w:rPr>
        <w:tab/>
        <w:t xml:space="preserve">Jakola AS, Myrmel KS, Kloster R, et al. </w:t>
      </w:r>
      <w:r w:rsidRPr="00450D5F">
        <w:rPr>
          <w:rFonts w:ascii="Calibri" w:hAnsi="Calibri" w:cs="Calibri"/>
          <w:noProof/>
          <w:sz w:val="20"/>
          <w:szCs w:val="20"/>
        </w:rPr>
        <w:t xml:space="preserve">Comparison of a strategy favoring early surgical resection vs a strategy favoring watchful waiting in low-grade gliomas. JAMA - J Am Med Assoc 2012;308(18):1881–8. </w:t>
      </w:r>
    </w:p>
    <w:p w14:paraId="2B890B6D" w14:textId="77777777"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450D5F">
        <w:rPr>
          <w:rFonts w:ascii="Calibri" w:hAnsi="Calibri" w:cs="Calibri"/>
          <w:noProof/>
          <w:sz w:val="20"/>
          <w:szCs w:val="20"/>
        </w:rPr>
        <w:t xml:space="preserve">78. </w:t>
      </w:r>
      <w:r w:rsidRPr="00450D5F">
        <w:rPr>
          <w:rFonts w:ascii="Calibri" w:hAnsi="Calibri" w:cs="Calibri"/>
          <w:noProof/>
          <w:sz w:val="20"/>
          <w:szCs w:val="20"/>
        </w:rPr>
        <w:tab/>
        <w:t xml:space="preserve">Haruna A, Muro S, Nakano Y, et al. CT scan findings of emphysema predict mortality in COPD. Chest 2010;138(3):635–40. </w:t>
      </w:r>
    </w:p>
    <w:p w14:paraId="43881A5B" w14:textId="77777777"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450D5F">
        <w:rPr>
          <w:rFonts w:ascii="Calibri" w:hAnsi="Calibri" w:cs="Calibri"/>
          <w:noProof/>
          <w:sz w:val="20"/>
          <w:szCs w:val="20"/>
        </w:rPr>
        <w:t xml:space="preserve">79. </w:t>
      </w:r>
      <w:r w:rsidRPr="00450D5F">
        <w:rPr>
          <w:rFonts w:ascii="Calibri" w:hAnsi="Calibri" w:cs="Calibri"/>
          <w:noProof/>
          <w:sz w:val="20"/>
          <w:szCs w:val="20"/>
        </w:rPr>
        <w:tab/>
        <w:t xml:space="preserve">Ruys AT, Heuts SG, Rauws EA, Busch ORC, Gouma DJ, Van Gulik TM. Delay in surgical treatment of patients with hilar cholangiocarcinoma: Does time impact outcomes? HPB 2014;16(5):469–74. </w:t>
      </w:r>
    </w:p>
    <w:p w14:paraId="5767F304" w14:textId="77777777"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450D5F">
        <w:rPr>
          <w:rFonts w:ascii="Calibri" w:hAnsi="Calibri" w:cs="Calibri"/>
          <w:noProof/>
          <w:sz w:val="20"/>
          <w:szCs w:val="20"/>
        </w:rPr>
        <w:t xml:space="preserve">80. </w:t>
      </w:r>
      <w:r w:rsidRPr="00450D5F">
        <w:rPr>
          <w:rFonts w:ascii="Calibri" w:hAnsi="Calibri" w:cs="Calibri"/>
          <w:noProof/>
          <w:sz w:val="20"/>
          <w:szCs w:val="20"/>
        </w:rPr>
        <w:tab/>
        <w:t xml:space="preserve">Shin DW, Cho J, Kim SY, et al. Delay to curative surgery greater than 12 weeks is associated with increased mortality in patients with colorectal and breast cancer but not lung or thyroid cancer. Ann Surg Oncol 2013;20(8):2468–76. </w:t>
      </w:r>
    </w:p>
    <w:p w14:paraId="49E2D81D" w14:textId="77777777"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450D5F">
        <w:rPr>
          <w:rFonts w:ascii="Calibri" w:hAnsi="Calibri" w:cs="Calibri"/>
          <w:noProof/>
          <w:sz w:val="20"/>
          <w:szCs w:val="20"/>
        </w:rPr>
        <w:t xml:space="preserve">81. </w:t>
      </w:r>
      <w:r w:rsidRPr="00450D5F">
        <w:rPr>
          <w:rFonts w:ascii="Calibri" w:hAnsi="Calibri" w:cs="Calibri"/>
          <w:noProof/>
          <w:sz w:val="20"/>
          <w:szCs w:val="20"/>
        </w:rPr>
        <w:tab/>
        <w:t>Jonsen AR. 3. Bentham in a Box: Technology Assessment and Health Care Allocation. Law, Med Heal Care [Internet] 1986 [cited 2020 May 19];14(3–4):172–4. Available from: http://journals.sagepub.com/doi/10.1111/j.1748-720X.1986.tb00974.x</w:t>
      </w:r>
    </w:p>
    <w:p w14:paraId="1E89AD73" w14:textId="77777777"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7E0637">
        <w:rPr>
          <w:rFonts w:ascii="Calibri" w:hAnsi="Calibri" w:cs="Calibri"/>
          <w:noProof/>
          <w:sz w:val="20"/>
          <w:szCs w:val="20"/>
          <w:lang w:val="nl-NL"/>
        </w:rPr>
        <w:t xml:space="preserve">82. </w:t>
      </w:r>
      <w:r w:rsidRPr="007E0637">
        <w:rPr>
          <w:rFonts w:ascii="Calibri" w:hAnsi="Calibri" w:cs="Calibri"/>
          <w:noProof/>
          <w:sz w:val="20"/>
          <w:szCs w:val="20"/>
          <w:lang w:val="nl-NL"/>
        </w:rPr>
        <w:tab/>
        <w:t xml:space="preserve">Ae LXC, Reichman ME, Ae BAM, et al. </w:t>
      </w:r>
      <w:r w:rsidRPr="00450D5F">
        <w:rPr>
          <w:rFonts w:ascii="Calibri" w:hAnsi="Calibri" w:cs="Calibri"/>
          <w:noProof/>
          <w:sz w:val="20"/>
          <w:szCs w:val="20"/>
        </w:rPr>
        <w:t xml:space="preserve">Impact of socioeconomic status on cancer incidence and stage at diagnosis: selected findings from the surveillance, epidemiology, and end results: National Longitudinal Mortality Study. Cancer Causes Control 2009;20:417–35. </w:t>
      </w:r>
    </w:p>
    <w:p w14:paraId="22CFD13F" w14:textId="77777777"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450D5F">
        <w:rPr>
          <w:rFonts w:ascii="Calibri" w:hAnsi="Calibri" w:cs="Calibri"/>
          <w:noProof/>
          <w:sz w:val="20"/>
          <w:szCs w:val="20"/>
        </w:rPr>
        <w:t xml:space="preserve">83. </w:t>
      </w:r>
      <w:r w:rsidRPr="00450D5F">
        <w:rPr>
          <w:rFonts w:ascii="Calibri" w:hAnsi="Calibri" w:cs="Calibri"/>
          <w:noProof/>
          <w:sz w:val="20"/>
          <w:szCs w:val="20"/>
        </w:rPr>
        <w:tab/>
        <w:t xml:space="preserve">Pettitt D, Raza S, Naughton B, et al. The Limitations of QALY: A Literature Review. J Stem Cell Res Ther 2016;6(4). </w:t>
      </w:r>
    </w:p>
    <w:p w14:paraId="74BDBD2B" w14:textId="4A6731D1" w:rsidR="0065107A" w:rsidRDefault="0065107A" w:rsidP="39A4890C">
      <w:pPr>
        <w:pStyle w:val="Heading2"/>
        <w:rPr>
          <w:lang w:val="en-US"/>
        </w:rPr>
      </w:pPr>
      <w:r w:rsidRPr="00450D5F">
        <w:rPr>
          <w:rFonts w:ascii="Calibri" w:hAnsi="Calibri" w:cs="Calibri"/>
          <w:sz w:val="20"/>
          <w:szCs w:val="20"/>
          <w:lang w:val="en-US"/>
        </w:rPr>
        <w:fldChar w:fldCharType="end"/>
      </w:r>
    </w:p>
    <w:p w14:paraId="176979FD" w14:textId="77777777" w:rsidR="001B3615" w:rsidRDefault="001B3615" w:rsidP="39A4890C">
      <w:pPr>
        <w:pStyle w:val="Heading2"/>
        <w:rPr>
          <w:lang w:val="en-US"/>
        </w:rPr>
      </w:pPr>
      <w:r w:rsidRPr="39A4890C">
        <w:rPr>
          <w:lang w:val="en-US"/>
        </w:rPr>
        <w:t>Appendix A</w:t>
      </w:r>
    </w:p>
    <w:p w14:paraId="4479A112" w14:textId="77777777" w:rsidR="001B3615" w:rsidRDefault="001B3615" w:rsidP="39A4890C">
      <w:pPr>
        <w:rPr>
          <w:lang w:val="en-US"/>
        </w:rPr>
      </w:pPr>
      <w:r w:rsidRPr="39A4890C">
        <w:rPr>
          <w:lang w:val="en-US"/>
        </w:rPr>
        <w:t xml:space="preserve">An overview per disease of the distribution </w:t>
      </w:r>
      <w:r w:rsidR="009F62A4" w:rsidRPr="39A4890C">
        <w:rPr>
          <w:lang w:val="en-US"/>
        </w:rPr>
        <w:t xml:space="preserve">and source </w:t>
      </w:r>
      <w:r w:rsidRPr="39A4890C">
        <w:rPr>
          <w:lang w:val="en-US"/>
        </w:rPr>
        <w:t xml:space="preserve">of </w:t>
      </w:r>
      <w:r w:rsidR="009F62A4" w:rsidRPr="39A4890C">
        <w:rPr>
          <w:lang w:val="en-US"/>
        </w:rPr>
        <w:t xml:space="preserve">the </w:t>
      </w:r>
      <w:r w:rsidRPr="39A4890C">
        <w:rPr>
          <w:lang w:val="en-US"/>
        </w:rPr>
        <w:t>i</w:t>
      </w:r>
      <w:r w:rsidR="009F62A4" w:rsidRPr="39A4890C">
        <w:rPr>
          <w:lang w:val="en-US"/>
        </w:rPr>
        <w:t>nput parameters</w:t>
      </w:r>
      <w:r w:rsidRPr="39A4890C">
        <w:rPr>
          <w:lang w:val="en-US"/>
        </w:rPr>
        <w:t xml:space="preserve"> and a graphical representation of the output of the model.</w:t>
      </w:r>
    </w:p>
    <w:p w14:paraId="0925184B" w14:textId="77777777" w:rsidR="001B3615" w:rsidRDefault="001B3615" w:rsidP="39A4890C">
      <w:pPr>
        <w:pStyle w:val="Heading2"/>
        <w:rPr>
          <w:lang w:val="en-US"/>
        </w:rPr>
      </w:pPr>
      <w:r w:rsidRPr="39A4890C">
        <w:rPr>
          <w:lang w:val="en-US"/>
        </w:rPr>
        <w:t>Appendix B</w:t>
      </w:r>
    </w:p>
    <w:p w14:paraId="039968F3" w14:textId="34489290" w:rsidR="12C85C86" w:rsidRDefault="12C85C86" w:rsidP="39A4890C">
      <w:pPr>
        <w:spacing w:line="257" w:lineRule="auto"/>
        <w:rPr>
          <w:rFonts w:ascii="Calibri" w:eastAsia="Calibri" w:hAnsi="Calibri" w:cs="Calibri"/>
          <w:lang w:val="en-US"/>
        </w:rPr>
      </w:pPr>
      <w:r w:rsidRPr="39A4890C">
        <w:rPr>
          <w:rFonts w:ascii="Calibri" w:eastAsia="Calibri" w:hAnsi="Calibri" w:cs="Calibri"/>
          <w:lang w:val="en-US"/>
        </w:rPr>
        <w:t>A summary of the estimates of the decision model and an overview of the counts, duration, and length of stay of the included interventions in our hospital.</w:t>
      </w:r>
    </w:p>
    <w:p w14:paraId="16B16AA6" w14:textId="18C48777" w:rsidR="59E86296" w:rsidRDefault="59E86296" w:rsidP="39A4890C">
      <w:pPr>
        <w:pStyle w:val="Heading2"/>
        <w:rPr>
          <w:lang w:val="en-US"/>
        </w:rPr>
      </w:pPr>
      <w:r w:rsidRPr="39A4890C">
        <w:rPr>
          <w:lang w:val="en-US"/>
        </w:rPr>
        <w:t>Appendix C</w:t>
      </w:r>
    </w:p>
    <w:p w14:paraId="2F416BF5" w14:textId="1124197D" w:rsidR="59E86296" w:rsidRDefault="59E86296" w:rsidP="39A4890C">
      <w:pPr>
        <w:spacing w:line="257" w:lineRule="auto"/>
        <w:rPr>
          <w:rFonts w:ascii="Calibri" w:eastAsia="Calibri" w:hAnsi="Calibri" w:cs="Calibri"/>
          <w:lang w:val="en-US"/>
        </w:rPr>
      </w:pPr>
      <w:r w:rsidRPr="04F59E2C">
        <w:rPr>
          <w:rFonts w:ascii="Calibri" w:eastAsia="Calibri" w:hAnsi="Calibri" w:cs="Calibri"/>
          <w:lang w:val="en-US"/>
        </w:rPr>
        <w:t>Formulas to convert survival data into risk per week</w:t>
      </w:r>
      <w:r w:rsidR="12273243" w:rsidRPr="04F59E2C">
        <w:rPr>
          <w:rFonts w:ascii="Calibri" w:eastAsia="Calibri" w:hAnsi="Calibri" w:cs="Calibri"/>
          <w:lang w:val="en-US"/>
        </w:rPr>
        <w:t>.</w:t>
      </w:r>
    </w:p>
    <w:p w14:paraId="70982CDC" w14:textId="601F7146" w:rsidR="529039AE" w:rsidRDefault="529039AE" w:rsidP="04F59E2C">
      <w:pPr>
        <w:pStyle w:val="Heading2"/>
        <w:rPr>
          <w:lang w:val="en-US"/>
        </w:rPr>
      </w:pPr>
      <w:r w:rsidRPr="04F59E2C">
        <w:rPr>
          <w:lang w:val="en-US"/>
        </w:rPr>
        <w:lastRenderedPageBreak/>
        <w:t>Appendix D</w:t>
      </w:r>
    </w:p>
    <w:p w14:paraId="277B6576" w14:textId="77777777" w:rsidR="00F323B8" w:rsidRDefault="529039AE" w:rsidP="04F59E2C">
      <w:pPr>
        <w:spacing w:line="257" w:lineRule="auto"/>
        <w:rPr>
          <w:rFonts w:ascii="Calibri" w:eastAsia="Calibri" w:hAnsi="Calibri" w:cs="Calibri"/>
          <w:i/>
          <w:iCs/>
          <w:highlight w:val="yellow"/>
          <w:lang w:val="en-US"/>
        </w:rPr>
      </w:pPr>
      <w:r w:rsidRPr="5911DDBD">
        <w:rPr>
          <w:rFonts w:ascii="Calibri" w:eastAsia="Calibri" w:hAnsi="Calibri" w:cs="Calibri"/>
          <w:lang w:val="en-US"/>
        </w:rPr>
        <w:t xml:space="preserve">Calibrated visual </w:t>
      </w:r>
      <w:r w:rsidR="00B12A7F" w:rsidRPr="00B12A7F">
        <w:rPr>
          <w:rFonts w:ascii="Calibri" w:eastAsia="Calibri" w:hAnsi="Calibri" w:cs="Calibri"/>
          <w:lang w:val="en-US"/>
        </w:rPr>
        <w:t>analogue</w:t>
      </w:r>
      <w:r w:rsidRPr="5911DDBD">
        <w:rPr>
          <w:rFonts w:ascii="Calibri" w:eastAsia="Calibri" w:hAnsi="Calibri" w:cs="Calibri"/>
          <w:lang w:val="en-US"/>
        </w:rPr>
        <w:t xml:space="preserve"> scale based on the Global burden of disease study. </w:t>
      </w:r>
      <w:r w:rsidR="00A841EB">
        <w:rPr>
          <w:rFonts w:ascii="Calibri" w:eastAsia="Calibri" w:hAnsi="Calibri" w:cs="Calibri"/>
          <w:i/>
          <w:iCs/>
          <w:highlight w:val="yellow"/>
          <w:lang w:val="en-US"/>
        </w:rPr>
        <w:t>Do we like to add a</w:t>
      </w:r>
      <w:r w:rsidR="49C19DCF" w:rsidRPr="5911DDBD">
        <w:rPr>
          <w:rFonts w:ascii="Calibri" w:eastAsia="Calibri" w:hAnsi="Calibri" w:cs="Calibri"/>
          <w:i/>
          <w:iCs/>
          <w:highlight w:val="yellow"/>
          <w:lang w:val="en-US"/>
        </w:rPr>
        <w:t xml:space="preserve"> description of our expert panel?</w:t>
      </w:r>
      <w:r w:rsidR="00A841EB">
        <w:rPr>
          <w:rFonts w:ascii="Calibri" w:eastAsia="Calibri" w:hAnsi="Calibri" w:cs="Calibri"/>
          <w:i/>
          <w:iCs/>
          <w:highlight w:val="yellow"/>
          <w:lang w:val="en-US"/>
        </w:rPr>
        <w:t xml:space="preserve"> And the results we have of the WHO data. And have a full description of </w:t>
      </w:r>
      <w:commentRangeStart w:id="33"/>
      <w:r w:rsidR="00A841EB">
        <w:rPr>
          <w:rFonts w:ascii="Calibri" w:eastAsia="Calibri" w:hAnsi="Calibri" w:cs="Calibri"/>
          <w:i/>
          <w:iCs/>
          <w:highlight w:val="yellow"/>
          <w:lang w:val="en-US"/>
        </w:rPr>
        <w:t xml:space="preserve">the method? </w:t>
      </w:r>
      <w:commentRangeEnd w:id="33"/>
      <w:r w:rsidR="00A841EB">
        <w:rPr>
          <w:rStyle w:val="CommentReference"/>
        </w:rPr>
        <w:commentReference w:id="33"/>
      </w:r>
      <w:r w:rsidR="00F323B8">
        <w:rPr>
          <w:rFonts w:ascii="Calibri" w:eastAsia="Calibri" w:hAnsi="Calibri" w:cs="Calibri"/>
          <w:i/>
          <w:iCs/>
          <w:highlight w:val="yellow"/>
          <w:lang w:val="en-US"/>
        </w:rPr>
        <w:t xml:space="preserve"> </w:t>
      </w:r>
    </w:p>
    <w:p w14:paraId="71B4A87E" w14:textId="77777777" w:rsidR="00F323B8" w:rsidRDefault="00F323B8" w:rsidP="04F59E2C">
      <w:pPr>
        <w:spacing w:line="257" w:lineRule="auto"/>
        <w:rPr>
          <w:rFonts w:ascii="Calibri" w:eastAsia="Calibri" w:hAnsi="Calibri" w:cs="Calibri"/>
          <w:i/>
          <w:iCs/>
          <w:highlight w:val="yellow"/>
          <w:lang w:val="en-US"/>
        </w:rPr>
      </w:pPr>
    </w:p>
    <w:p w14:paraId="47950FE6" w14:textId="1313C905" w:rsidR="529039AE" w:rsidRDefault="00F323B8" w:rsidP="04F59E2C">
      <w:pPr>
        <w:spacing w:line="257" w:lineRule="auto"/>
      </w:pPr>
      <w:r>
        <w:rPr>
          <w:rFonts w:ascii="Calibri" w:eastAsia="Calibri" w:hAnsi="Calibri" w:cs="Calibri"/>
          <w:i/>
          <w:iCs/>
          <w:highlight w:val="yellow"/>
          <w:lang w:val="en-US"/>
        </w:rPr>
        <w:t xml:space="preserve">Alternative suggestion Jan van </w:t>
      </w:r>
      <w:proofErr w:type="spellStart"/>
      <w:r>
        <w:rPr>
          <w:rFonts w:ascii="Calibri" w:eastAsia="Calibri" w:hAnsi="Calibri" w:cs="Calibri"/>
          <w:i/>
          <w:iCs/>
          <w:highlight w:val="yellow"/>
          <w:lang w:val="en-US"/>
        </w:rPr>
        <w:t>Saase</w:t>
      </w:r>
      <w:proofErr w:type="spellEnd"/>
      <w:r>
        <w:rPr>
          <w:rFonts w:ascii="Calibri" w:eastAsia="Calibri" w:hAnsi="Calibri" w:cs="Calibri"/>
          <w:i/>
          <w:iCs/>
          <w:highlight w:val="yellow"/>
          <w:lang w:val="en-US"/>
        </w:rPr>
        <w:t xml:space="preserve">: we can ask the editors of the </w:t>
      </w:r>
      <w:proofErr w:type="spellStart"/>
      <w:r>
        <w:rPr>
          <w:rFonts w:ascii="Calibri" w:eastAsia="Calibri" w:hAnsi="Calibri" w:cs="Calibri"/>
          <w:i/>
          <w:iCs/>
          <w:highlight w:val="yellow"/>
          <w:lang w:val="en-US"/>
        </w:rPr>
        <w:t>joural</w:t>
      </w:r>
      <w:proofErr w:type="spellEnd"/>
      <w:r>
        <w:rPr>
          <w:rFonts w:ascii="Calibri" w:eastAsia="Calibri" w:hAnsi="Calibri" w:cs="Calibri"/>
          <w:i/>
          <w:iCs/>
          <w:highlight w:val="yellow"/>
          <w:lang w:val="en-US"/>
        </w:rPr>
        <w:t xml:space="preserve"> or the </w:t>
      </w:r>
      <w:proofErr w:type="spellStart"/>
      <w:r>
        <w:rPr>
          <w:rFonts w:ascii="Calibri" w:eastAsia="Calibri" w:hAnsi="Calibri" w:cs="Calibri"/>
          <w:i/>
          <w:iCs/>
          <w:highlight w:val="yellow"/>
          <w:lang w:val="en-US"/>
        </w:rPr>
        <w:t>reviewes</w:t>
      </w:r>
      <w:proofErr w:type="spellEnd"/>
      <w:r>
        <w:rPr>
          <w:rFonts w:ascii="Calibri" w:eastAsia="Calibri" w:hAnsi="Calibri" w:cs="Calibri"/>
          <w:i/>
          <w:iCs/>
          <w:highlight w:val="yellow"/>
          <w:lang w:val="en-US"/>
        </w:rPr>
        <w:t xml:space="preserve"> what they like</w:t>
      </w:r>
    </w:p>
    <w:sectPr w:rsidR="529039AE">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B.Y. Gravesteijn" w:date="2020-05-13T11:26:00Z" w:initials="BG">
    <w:p w14:paraId="34899B51" w14:textId="77777777" w:rsidR="00DE14AF" w:rsidRDefault="00DE14AF">
      <w:pPr>
        <w:rPr>
          <w:lang w:val="nl-NL"/>
        </w:rPr>
      </w:pPr>
      <w:r w:rsidRPr="00A841EB">
        <w:rPr>
          <w:lang w:val="nl-NL"/>
        </w:rPr>
        <w:t>Open voorstel, hier maken we graag samen een definitieve volgor</w:t>
      </w:r>
      <w:r>
        <w:rPr>
          <w:lang w:val="nl-NL"/>
        </w:rPr>
        <w:t xml:space="preserve">de in. </w:t>
      </w:r>
    </w:p>
    <w:p w14:paraId="251B9F69" w14:textId="77777777" w:rsidR="00DE14AF" w:rsidRDefault="00DE14AF">
      <w:pPr>
        <w:rPr>
          <w:lang w:val="nl-NL"/>
        </w:rPr>
      </w:pPr>
    </w:p>
    <w:p w14:paraId="6CE1627D" w14:textId="1656BBFC" w:rsidR="00DE14AF" w:rsidRPr="00CA1D47" w:rsidRDefault="00DE14AF">
      <w:pPr>
        <w:rPr>
          <w:lang w:val="nl-NL"/>
        </w:rPr>
      </w:pPr>
      <w:r w:rsidRPr="00CA1D47">
        <w:rPr>
          <w:lang w:val="nl-NL"/>
        </w:rPr>
        <w:t xml:space="preserve">+ Check of je eigen ORCID correct is.  </w:t>
      </w:r>
    </w:p>
  </w:comment>
  <w:comment w:id="1" w:author="E.M. Krijkamp" w:date="2020-05-25T18:45:00Z" w:initials="EK">
    <w:p w14:paraId="7A4F3CFA" w14:textId="3E2FF8FC" w:rsidR="00DD0AE3" w:rsidRDefault="00DD0AE3">
      <w:pPr>
        <w:pStyle w:val="CommentText"/>
        <w:rPr>
          <w:lang w:val="nl-NL"/>
        </w:rPr>
      </w:pPr>
      <w:r>
        <w:rPr>
          <w:rStyle w:val="CommentReference"/>
        </w:rPr>
        <w:annotationRef/>
      </w:r>
      <w:r w:rsidRPr="00DD0AE3">
        <w:rPr>
          <w:lang w:val="nl-NL"/>
        </w:rPr>
        <w:t>Zoals we ze in de appendix h</w:t>
      </w:r>
      <w:r>
        <w:rPr>
          <w:lang w:val="nl-NL"/>
        </w:rPr>
        <w:t xml:space="preserve">ebben? Of met voornaam zoals de auteurs? </w:t>
      </w:r>
    </w:p>
    <w:p w14:paraId="2064BA09" w14:textId="77777777" w:rsidR="00DD0AE3" w:rsidRDefault="00DD0AE3">
      <w:pPr>
        <w:pStyle w:val="CommentText"/>
        <w:rPr>
          <w:rFonts w:ascii="Calibri" w:eastAsia="Calibri" w:hAnsi="Calibri" w:cs="Calibri"/>
          <w:lang w:val="nl-NL"/>
        </w:rPr>
      </w:pPr>
      <w:bookmarkStart w:id="2" w:name="_GoBack"/>
      <w:r w:rsidRPr="00E25C4D">
        <w:rPr>
          <w:rFonts w:ascii="Calibri" w:eastAsia="Calibri" w:hAnsi="Calibri" w:cs="Calibri"/>
          <w:lang w:val="nl-NL"/>
        </w:rPr>
        <w:t xml:space="preserve">Alexandra Brandt-Kerkhof, Chris </w:t>
      </w:r>
      <w:proofErr w:type="spellStart"/>
      <w:r w:rsidRPr="00E25C4D">
        <w:rPr>
          <w:rFonts w:ascii="Calibri" w:eastAsia="Calibri" w:hAnsi="Calibri" w:cs="Calibri"/>
          <w:lang w:val="nl-NL"/>
        </w:rPr>
        <w:t>Bangma</w:t>
      </w:r>
      <w:proofErr w:type="spellEnd"/>
      <w:r w:rsidRPr="00E25C4D">
        <w:rPr>
          <w:rFonts w:ascii="Calibri" w:eastAsia="Calibri" w:hAnsi="Calibri" w:cs="Calibri"/>
          <w:lang w:val="nl-NL"/>
        </w:rPr>
        <w:t xml:space="preserve">, Patrick </w:t>
      </w:r>
      <w:proofErr w:type="spellStart"/>
      <w:r w:rsidRPr="00E25C4D">
        <w:rPr>
          <w:rFonts w:ascii="Calibri" w:eastAsia="Calibri" w:hAnsi="Calibri" w:cs="Calibri"/>
          <w:lang w:val="nl-NL"/>
        </w:rPr>
        <w:t>Bindels</w:t>
      </w:r>
      <w:proofErr w:type="spellEnd"/>
      <w:r w:rsidRPr="00E25C4D">
        <w:rPr>
          <w:rFonts w:ascii="Calibri" w:eastAsia="Calibri" w:hAnsi="Calibri" w:cs="Calibri"/>
          <w:lang w:val="nl-NL"/>
        </w:rPr>
        <w:t xml:space="preserve">, </w:t>
      </w:r>
      <w:r>
        <w:rPr>
          <w:rFonts w:ascii="Calibri" w:eastAsia="Calibri" w:hAnsi="Calibri" w:cs="Calibri"/>
          <w:lang w:val="nl-NL"/>
        </w:rPr>
        <w:t xml:space="preserve">Jeanette </w:t>
      </w:r>
      <w:r w:rsidRPr="00730ADB">
        <w:rPr>
          <w:rFonts w:ascii="Calibri" w:eastAsia="Calibri" w:hAnsi="Calibri" w:cs="Calibri"/>
          <w:lang w:val="nl-NL"/>
        </w:rPr>
        <w:t>Goudzwaard</w:t>
      </w:r>
      <w:r w:rsidRPr="00E25C4D">
        <w:rPr>
          <w:rFonts w:ascii="Calibri" w:eastAsia="Calibri" w:hAnsi="Calibri" w:cs="Calibri"/>
          <w:lang w:val="nl-NL"/>
        </w:rPr>
        <w:t xml:space="preserve">, </w:t>
      </w:r>
      <w:r w:rsidRPr="00730ADB">
        <w:rPr>
          <w:rFonts w:ascii="Calibri" w:eastAsia="Calibri" w:hAnsi="Calibri" w:cs="Calibri"/>
          <w:lang w:val="nl-NL"/>
        </w:rPr>
        <w:t xml:space="preserve">Harmke </w:t>
      </w:r>
      <w:proofErr w:type="spellStart"/>
      <w:r w:rsidRPr="00730ADB">
        <w:rPr>
          <w:rFonts w:ascii="Calibri" w:eastAsia="Calibri" w:hAnsi="Calibri" w:cs="Calibri"/>
          <w:lang w:val="nl-NL"/>
        </w:rPr>
        <w:t>Polinder</w:t>
      </w:r>
      <w:proofErr w:type="spellEnd"/>
      <w:r w:rsidRPr="00730ADB">
        <w:rPr>
          <w:rFonts w:ascii="Calibri" w:eastAsia="Calibri" w:hAnsi="Calibri" w:cs="Calibri"/>
          <w:lang w:val="nl-NL"/>
        </w:rPr>
        <w:t>-Bos</w:t>
      </w:r>
      <w:r w:rsidRPr="00E25C4D">
        <w:rPr>
          <w:rFonts w:ascii="Calibri" w:eastAsia="Calibri" w:hAnsi="Calibri" w:cs="Calibri"/>
          <w:lang w:val="nl-NL"/>
        </w:rPr>
        <w:t xml:space="preserve">, Mieke Hazes, Danielle van Diepen, Eva Maria Roes, Hanneke Takkenberg, Mark Vledder, Clemens </w:t>
      </w:r>
      <w:proofErr w:type="spellStart"/>
      <w:r w:rsidRPr="00E25C4D">
        <w:rPr>
          <w:rFonts w:ascii="Calibri" w:eastAsia="Calibri" w:hAnsi="Calibri" w:cs="Calibri"/>
          <w:lang w:val="nl-NL"/>
        </w:rPr>
        <w:t>Dirven</w:t>
      </w:r>
      <w:proofErr w:type="spellEnd"/>
      <w:r w:rsidRPr="00E25C4D">
        <w:rPr>
          <w:rFonts w:ascii="Calibri" w:eastAsia="Calibri" w:hAnsi="Calibri" w:cs="Calibri"/>
          <w:lang w:val="nl-NL"/>
        </w:rPr>
        <w:t xml:space="preserve">, Ivo Beetz, </w:t>
      </w:r>
      <w:proofErr w:type="spellStart"/>
      <w:r w:rsidRPr="00E25C4D">
        <w:rPr>
          <w:rFonts w:ascii="Calibri" w:eastAsia="Calibri" w:hAnsi="Calibri" w:cs="Calibri"/>
          <w:lang w:val="nl-NL"/>
        </w:rPr>
        <w:t>Galema</w:t>
      </w:r>
      <w:proofErr w:type="spellEnd"/>
      <w:r w:rsidRPr="00E25C4D">
        <w:rPr>
          <w:rFonts w:ascii="Calibri" w:eastAsia="Calibri" w:hAnsi="Calibri" w:cs="Calibri"/>
          <w:lang w:val="nl-NL"/>
        </w:rPr>
        <w:t>, Sjoerd Lagarde, Cees Verhoef</w:t>
      </w:r>
    </w:p>
    <w:bookmarkEnd w:id="2"/>
    <w:p w14:paraId="32DD4259" w14:textId="6B2D6603" w:rsidR="00DD0AE3" w:rsidRPr="00DD0AE3" w:rsidRDefault="00DD0AE3">
      <w:pPr>
        <w:pStyle w:val="CommentText"/>
        <w:rPr>
          <w:lang w:val="nl-NL"/>
        </w:rPr>
      </w:pPr>
    </w:p>
  </w:comment>
  <w:comment w:id="3" w:author="Gebruiker" w:date="2020-05-24T14:42:00Z" w:initials="G">
    <w:p w14:paraId="3B8A2C87" w14:textId="1BC3EE55" w:rsidR="00DE14AF" w:rsidRPr="00E25C4D" w:rsidRDefault="00DE14AF" w:rsidP="00CD33A7">
      <w:pPr>
        <w:rPr>
          <w:lang w:val="nl-NL"/>
        </w:rPr>
      </w:pPr>
      <w:r>
        <w:rPr>
          <w:rStyle w:val="CommentReference"/>
        </w:rPr>
        <w:annotationRef/>
      </w:r>
      <w:r w:rsidRPr="00E25C4D">
        <w:rPr>
          <w:lang w:val="nl-NL"/>
        </w:rPr>
        <w:t>Was dit Cees Verhoef?</w:t>
      </w:r>
      <w:r w:rsidR="00CD33A7">
        <w:rPr>
          <w:lang w:val="nl-NL"/>
        </w:rPr>
        <w:t xml:space="preserve"> Of </w:t>
      </w:r>
      <w:r w:rsidR="00CD33A7" w:rsidRPr="00CD33A7">
        <w:rPr>
          <w:lang w:val="nl-NL"/>
        </w:rPr>
        <w:t xml:space="preserve">S. </w:t>
      </w:r>
      <w:proofErr w:type="spellStart"/>
      <w:r w:rsidR="00CD33A7" w:rsidRPr="00CD33A7">
        <w:rPr>
          <w:lang w:val="nl-NL"/>
        </w:rPr>
        <w:t>Sleijfer</w:t>
      </w:r>
      <w:proofErr w:type="spellEnd"/>
      <w:r w:rsidR="00CD33A7" w:rsidRPr="00CD33A7">
        <w:rPr>
          <w:lang w:val="nl-NL"/>
        </w:rPr>
        <w:t xml:space="preserve">, </w:t>
      </w:r>
      <w:proofErr w:type="spellStart"/>
      <w:r w:rsidR="00CD33A7" w:rsidRPr="00CD33A7">
        <w:rPr>
          <w:lang w:val="nl-NL"/>
        </w:rPr>
        <w:t>oncology</w:t>
      </w:r>
      <w:proofErr w:type="spellEnd"/>
      <w:r w:rsidR="00CD33A7">
        <w:rPr>
          <w:rStyle w:val="CommentReference"/>
        </w:rPr>
        <w:annotationRef/>
      </w:r>
    </w:p>
  </w:comment>
  <w:comment w:id="4" w:author="E.M. Krijkamp" w:date="2020-05-19T16:42:00Z" w:initials="EK">
    <w:p w14:paraId="110841EA" w14:textId="37FCA43E" w:rsidR="00DE14AF" w:rsidRDefault="00DE14AF">
      <w:pPr>
        <w:pStyle w:val="CommentText"/>
      </w:pPr>
      <w:r>
        <w:rPr>
          <w:rStyle w:val="CommentReference"/>
        </w:rPr>
        <w:annotationRef/>
      </w:r>
      <w:r>
        <w:t>4</w:t>
      </w:r>
      <w:r w:rsidR="00D0423A">
        <w:t>05</w:t>
      </w:r>
      <w:r>
        <w:t xml:space="preserve"> words </w:t>
      </w:r>
    </w:p>
    <w:p w14:paraId="7235A939" w14:textId="0FA9F396" w:rsidR="00613DD2" w:rsidRDefault="00613DD2">
      <w:pPr>
        <w:pStyle w:val="CommentText"/>
      </w:pPr>
    </w:p>
    <w:p w14:paraId="05F268FC" w14:textId="593934EF" w:rsidR="00613DD2" w:rsidRDefault="00613DD2">
      <w:pPr>
        <w:pStyle w:val="CommentText"/>
      </w:pPr>
      <w:r>
        <w:t xml:space="preserve">FOR SMDM </w:t>
      </w:r>
    </w:p>
    <w:p w14:paraId="02B0909E" w14:textId="36F31132" w:rsidR="00613DD2" w:rsidRDefault="00613DD2">
      <w:pPr>
        <w:pStyle w:val="CommentText"/>
        <w:rPr>
          <w:rFonts w:ascii="Arial" w:eastAsia="Times New Roman" w:hAnsi="Arial" w:cs="Arial"/>
          <w:color w:val="000000"/>
          <w:lang w:val="en-US"/>
        </w:rPr>
      </w:pPr>
      <w:r w:rsidRPr="00A6511C">
        <w:rPr>
          <w:rFonts w:ascii="Arial" w:eastAsia="Times New Roman" w:hAnsi="Arial" w:cs="Arial"/>
          <w:color w:val="000000"/>
          <w:lang w:val="en-US"/>
        </w:rPr>
        <w:t xml:space="preserve">Each abstract, excluding title and author information, may be no longer than </w:t>
      </w:r>
      <w:r w:rsidRPr="00A6511C">
        <w:rPr>
          <w:rFonts w:ascii="Arial" w:eastAsia="Times New Roman" w:hAnsi="Arial" w:cs="Arial"/>
          <w:b/>
          <w:color w:val="000000"/>
          <w:lang w:val="en-US"/>
        </w:rPr>
        <w:t>375 words</w:t>
      </w:r>
      <w:r w:rsidRPr="00A6511C">
        <w:rPr>
          <w:rFonts w:ascii="Arial" w:eastAsia="Times New Roman" w:hAnsi="Arial" w:cs="Arial"/>
          <w:color w:val="000000"/>
          <w:lang w:val="en-US"/>
        </w:rPr>
        <w:t>.</w:t>
      </w:r>
    </w:p>
    <w:p w14:paraId="25E78561" w14:textId="3DF4A864" w:rsidR="00613DD2" w:rsidRDefault="00613DD2">
      <w:pPr>
        <w:pStyle w:val="CommentText"/>
      </w:pPr>
    </w:p>
    <w:p w14:paraId="3DCED267" w14:textId="77777777" w:rsidR="006E1AF4" w:rsidRDefault="00613DD2">
      <w:pPr>
        <w:pStyle w:val="CommentText"/>
        <w:rPr>
          <w:b/>
        </w:rPr>
      </w:pPr>
      <w:r w:rsidRPr="00613DD2">
        <w:rPr>
          <w:b/>
        </w:rPr>
        <w:t xml:space="preserve">Could you please help us </w:t>
      </w:r>
      <w:r w:rsidR="006044A7">
        <w:rPr>
          <w:b/>
        </w:rPr>
        <w:t>delete</w:t>
      </w:r>
      <w:r w:rsidRPr="00613DD2">
        <w:rPr>
          <w:b/>
        </w:rPr>
        <w:t xml:space="preserve"> words? </w:t>
      </w:r>
      <w:r w:rsidR="006E1AF4">
        <w:rPr>
          <w:b/>
        </w:rPr>
        <w:t xml:space="preserve">To 375-350 for now. </w:t>
      </w:r>
    </w:p>
    <w:p w14:paraId="0C136E80" w14:textId="77777777" w:rsidR="006E1AF4" w:rsidRDefault="006E1AF4">
      <w:pPr>
        <w:pStyle w:val="CommentText"/>
        <w:rPr>
          <w:b/>
        </w:rPr>
      </w:pPr>
    </w:p>
    <w:p w14:paraId="6DECC91C" w14:textId="426A88EB" w:rsidR="00613DD2" w:rsidRPr="00613DD2" w:rsidRDefault="006E1AF4">
      <w:pPr>
        <w:pStyle w:val="CommentText"/>
        <w:rPr>
          <w:b/>
        </w:rPr>
      </w:pPr>
      <w:r>
        <w:rPr>
          <w:b/>
        </w:rPr>
        <w:t xml:space="preserve">For NEJM we can take a next step. </w:t>
      </w:r>
    </w:p>
    <w:p w14:paraId="32934D16" w14:textId="58012400" w:rsidR="00613DD2" w:rsidRDefault="00613DD2">
      <w:pPr>
        <w:pStyle w:val="CommentText"/>
      </w:pPr>
    </w:p>
    <w:p w14:paraId="3ECEFA21" w14:textId="77777777" w:rsidR="00613DD2" w:rsidRDefault="00613DD2">
      <w:pPr>
        <w:pStyle w:val="CommentText"/>
      </w:pPr>
    </w:p>
    <w:p w14:paraId="14913C65" w14:textId="3CAF219C" w:rsidR="00DE14AF" w:rsidRDefault="00DE14AF">
      <w:pPr>
        <w:pStyle w:val="CommentText"/>
      </w:pPr>
      <w:r w:rsidRPr="00B12A7F">
        <w:t>https://www.nejm.org/author-center/new-manuscripts</w:t>
      </w:r>
    </w:p>
    <w:p w14:paraId="08490C63" w14:textId="77777777" w:rsidR="00DE14AF" w:rsidRDefault="00DE14AF">
      <w:pPr>
        <w:pStyle w:val="CommentText"/>
      </w:pPr>
    </w:p>
    <w:p w14:paraId="4BD98347" w14:textId="77777777" w:rsidR="00DE14AF" w:rsidRDefault="00DE14AF" w:rsidP="00234D3C">
      <w:pPr>
        <w:pStyle w:val="Heading3"/>
        <w:spacing w:before="0" w:line="420" w:lineRule="atLeast"/>
        <w:textAlignment w:val="baseline"/>
        <w:rPr>
          <w:color w:val="1A1A1A"/>
        </w:rPr>
      </w:pPr>
      <w:r>
        <w:rPr>
          <w:b/>
          <w:bCs/>
          <w:color w:val="1A1A1A"/>
        </w:rPr>
        <w:t xml:space="preserve">Provide an abstract of not more than 250 words with four </w:t>
      </w:r>
      <w:proofErr w:type="spellStart"/>
      <w:r>
        <w:rPr>
          <w:b/>
          <w:bCs/>
          <w:color w:val="1A1A1A"/>
        </w:rPr>
        <w:t>labeled</w:t>
      </w:r>
      <w:proofErr w:type="spellEnd"/>
      <w:r>
        <w:rPr>
          <w:b/>
          <w:bCs/>
          <w:color w:val="1A1A1A"/>
        </w:rPr>
        <w:t xml:space="preserve"> paragraphs containing the following:</w:t>
      </w:r>
    </w:p>
    <w:p w14:paraId="728E1A66" w14:textId="77777777" w:rsidR="00DE14AF" w:rsidRDefault="00DE14AF" w:rsidP="00234D3C">
      <w:pPr>
        <w:pStyle w:val="f-body"/>
        <w:numPr>
          <w:ilvl w:val="0"/>
          <w:numId w:val="10"/>
        </w:numPr>
        <w:spacing w:before="0" w:beforeAutospacing="0" w:after="0" w:afterAutospacing="0" w:line="420" w:lineRule="atLeast"/>
        <w:ind w:left="0"/>
        <w:textAlignment w:val="baseline"/>
        <w:rPr>
          <w:color w:val="4D4D4D"/>
        </w:rPr>
      </w:pPr>
      <w:r>
        <w:rPr>
          <w:color w:val="4D4D4D"/>
        </w:rPr>
        <w:t>Background: Problem being addressed in the study</w:t>
      </w:r>
    </w:p>
    <w:p w14:paraId="5097B291" w14:textId="77777777" w:rsidR="00DE14AF" w:rsidRDefault="00DE14AF" w:rsidP="00234D3C">
      <w:pPr>
        <w:pStyle w:val="f-body"/>
        <w:numPr>
          <w:ilvl w:val="0"/>
          <w:numId w:val="10"/>
        </w:numPr>
        <w:spacing w:before="0" w:beforeAutospacing="0" w:after="0" w:afterAutospacing="0" w:line="420" w:lineRule="atLeast"/>
        <w:ind w:left="0"/>
        <w:textAlignment w:val="baseline"/>
        <w:rPr>
          <w:color w:val="4D4D4D"/>
        </w:rPr>
      </w:pPr>
      <w:r>
        <w:rPr>
          <w:color w:val="4D4D4D"/>
        </w:rPr>
        <w:t>Methods: How the study was performed</w:t>
      </w:r>
    </w:p>
    <w:p w14:paraId="66AA33B9" w14:textId="77777777" w:rsidR="00DE14AF" w:rsidRDefault="00DE14AF" w:rsidP="00234D3C">
      <w:pPr>
        <w:pStyle w:val="f-body"/>
        <w:numPr>
          <w:ilvl w:val="0"/>
          <w:numId w:val="10"/>
        </w:numPr>
        <w:spacing w:before="0" w:beforeAutospacing="0" w:after="0" w:afterAutospacing="0" w:line="420" w:lineRule="atLeast"/>
        <w:ind w:left="0"/>
        <w:textAlignment w:val="baseline"/>
        <w:rPr>
          <w:color w:val="4D4D4D"/>
        </w:rPr>
      </w:pPr>
      <w:r>
        <w:rPr>
          <w:color w:val="4D4D4D"/>
        </w:rPr>
        <w:t>Results: Salient results</w:t>
      </w:r>
    </w:p>
    <w:p w14:paraId="24179B84" w14:textId="66E8590F" w:rsidR="00A6511C" w:rsidRPr="008902F1" w:rsidRDefault="00DE14AF" w:rsidP="008902F1">
      <w:pPr>
        <w:pStyle w:val="f-body"/>
        <w:numPr>
          <w:ilvl w:val="0"/>
          <w:numId w:val="10"/>
        </w:numPr>
        <w:spacing w:before="0" w:beforeAutospacing="0" w:after="0" w:afterAutospacing="0" w:line="420" w:lineRule="atLeast"/>
        <w:ind w:left="0"/>
        <w:textAlignment w:val="baseline"/>
        <w:rPr>
          <w:color w:val="4D4D4D"/>
        </w:rPr>
      </w:pPr>
      <w:r>
        <w:rPr>
          <w:color w:val="4D4D4D"/>
        </w:rPr>
        <w:t>Conclusions: What the authors conclude from study results</w:t>
      </w:r>
    </w:p>
    <w:p w14:paraId="22B81E27" w14:textId="339FE7D9" w:rsidR="00A6511C" w:rsidRDefault="00A6511C" w:rsidP="00A6511C">
      <w:pPr>
        <w:pStyle w:val="f-body"/>
        <w:spacing w:before="0" w:beforeAutospacing="0" w:after="0" w:afterAutospacing="0" w:line="420" w:lineRule="atLeast"/>
        <w:textAlignment w:val="baseline"/>
        <w:rPr>
          <w:color w:val="4D4D4D"/>
        </w:rPr>
      </w:pPr>
    </w:p>
    <w:p w14:paraId="33DD9364" w14:textId="04D55C78" w:rsidR="00DE14AF" w:rsidRPr="00234D3C" w:rsidRDefault="00DE14AF">
      <w:pPr>
        <w:pStyle w:val="CommentText"/>
        <w:rPr>
          <w:lang w:val="en-US"/>
        </w:rPr>
      </w:pPr>
    </w:p>
  </w:comment>
  <w:comment w:id="5" w:author="E.M. Krijkamp" w:date="2020-05-25T17:26:00Z" w:initials="EK">
    <w:p w14:paraId="1F6717A1" w14:textId="1635A6F3" w:rsidR="009262F5" w:rsidRPr="009262F5" w:rsidRDefault="009262F5">
      <w:pPr>
        <w:pStyle w:val="CommentText"/>
        <w:rPr>
          <w:lang w:val="nl-NL"/>
        </w:rPr>
      </w:pPr>
      <w:r>
        <w:rPr>
          <w:rStyle w:val="CommentReference"/>
        </w:rPr>
        <w:annotationRef/>
      </w:r>
      <w:r w:rsidRPr="009262F5">
        <w:rPr>
          <w:lang w:val="nl-NL"/>
        </w:rPr>
        <w:t xml:space="preserve">Feedback van Geert: </w:t>
      </w:r>
      <w:r w:rsidRPr="00F3380A">
        <w:rPr>
          <w:lang w:val="nl-NL"/>
        </w:rPr>
        <w:t xml:space="preserve">in de uitdraai </w:t>
      </w:r>
      <w:proofErr w:type="spellStart"/>
      <w:r>
        <w:rPr>
          <w:lang w:val="nl-NL"/>
        </w:rPr>
        <w:t>Hix</w:t>
      </w:r>
      <w:proofErr w:type="spellEnd"/>
      <w:r>
        <w:rPr>
          <w:lang w:val="nl-NL"/>
        </w:rPr>
        <w:t xml:space="preserve"> </w:t>
      </w:r>
      <w:r w:rsidRPr="00F3380A">
        <w:rPr>
          <w:lang w:val="nl-NL"/>
        </w:rPr>
        <w:t xml:space="preserve">staan </w:t>
      </w:r>
      <w:r>
        <w:rPr>
          <w:lang w:val="nl-NL"/>
        </w:rPr>
        <w:t>49 diagnoses en 81% van de semi-electieve ingrepen. Spoed en acuut: 21%, semi-electief 27% en 52% electief van het totaal.</w:t>
      </w:r>
      <w:r>
        <w:rPr>
          <w:lang w:val="nl-NL"/>
        </w:rPr>
        <w:br/>
        <w:t>Nagaan welke 34 ingrepen nu zijn geïncludeerd in dit artikel.</w:t>
      </w:r>
    </w:p>
  </w:comment>
  <w:comment w:id="6" w:author="rob baatenburg de jong" w:date="2020-05-21T11:01:00Z" w:initials="rbdj">
    <w:p w14:paraId="36CD46A8" w14:textId="6D58D1E3" w:rsidR="00DE14AF" w:rsidRPr="000016BF" w:rsidRDefault="00DE14AF">
      <w:pPr>
        <w:pStyle w:val="CommentText"/>
        <w:rPr>
          <w:lang w:val="nl-NL"/>
        </w:rPr>
      </w:pPr>
      <w:r>
        <w:rPr>
          <w:rStyle w:val="CommentReference"/>
        </w:rPr>
        <w:annotationRef/>
      </w:r>
      <w:r w:rsidRPr="000016BF">
        <w:rPr>
          <w:lang w:val="nl-NL"/>
        </w:rPr>
        <w:t>Naast data van individuele aa</w:t>
      </w:r>
      <w:r>
        <w:rPr>
          <w:lang w:val="nl-NL"/>
        </w:rPr>
        <w:t xml:space="preserve">ndoeningen is het nuttig om aan te geven dat we streven naar indeling in 3 groepen: 1 no </w:t>
      </w:r>
      <w:proofErr w:type="spellStart"/>
      <w:r>
        <w:rPr>
          <w:lang w:val="nl-NL"/>
        </w:rPr>
        <w:t>brainer</w:t>
      </w:r>
      <w:proofErr w:type="spellEnd"/>
      <w:r>
        <w:rPr>
          <w:lang w:val="nl-NL"/>
        </w:rPr>
        <w:t>: moet sowieso gezien gezondheidswinst; 2 redelijke verwachting van nut; 3 veel minder kansrijk, zonder schaarste zou je misschien een poging wagen, maar met schaarste eerder zoeken naar niet-chirurgische alternatieven.</w:t>
      </w:r>
    </w:p>
  </w:comment>
  <w:comment w:id="7" w:author="Gebruiker" w:date="2020-05-24T15:16:00Z" w:initials="G">
    <w:p w14:paraId="4BA600DA" w14:textId="778DE4A3" w:rsidR="00CC041C" w:rsidRPr="0009477C" w:rsidRDefault="00CC041C">
      <w:pPr>
        <w:pStyle w:val="CommentText"/>
        <w:rPr>
          <w:lang w:val="nl-NL"/>
        </w:rPr>
      </w:pPr>
      <w:r>
        <w:rPr>
          <w:rStyle w:val="CommentReference"/>
        </w:rPr>
        <w:annotationRef/>
      </w:r>
      <w:r w:rsidRPr="00CC041C">
        <w:rPr>
          <w:lang w:val="nl-NL"/>
        </w:rPr>
        <w:t xml:space="preserve">Ik denk dat we hier even </w:t>
      </w:r>
      <w:r>
        <w:rPr>
          <w:lang w:val="nl-NL"/>
        </w:rPr>
        <w:t xml:space="preserve">woensdag met z’n allen over moeten zitten. Als ik op de stoel van statisticus ga zitten ben ik niet zo’n voorstander van “categoriseren” – dit is statistisch </w:t>
      </w:r>
      <w:r w:rsidR="007E396A">
        <w:rPr>
          <w:lang w:val="nl-NL"/>
        </w:rPr>
        <w:t>inefficiënt</w:t>
      </w:r>
      <w:r>
        <w:rPr>
          <w:lang w:val="nl-NL"/>
        </w:rPr>
        <w:t xml:space="preserve">: dan neem je aan dat een ziekte net onder of boven een </w:t>
      </w:r>
      <w:proofErr w:type="spellStart"/>
      <w:proofErr w:type="gramStart"/>
      <w:r>
        <w:rPr>
          <w:lang w:val="nl-NL"/>
        </w:rPr>
        <w:t>cut-off</w:t>
      </w:r>
      <w:proofErr w:type="spellEnd"/>
      <w:proofErr w:type="gramEnd"/>
      <w:r>
        <w:rPr>
          <w:lang w:val="nl-NL"/>
        </w:rPr>
        <w:t xml:space="preserve"> compleet anders is. Het aantrekkelijke van onze maat is dat het een </w:t>
      </w:r>
      <w:proofErr w:type="gramStart"/>
      <w:r>
        <w:rPr>
          <w:lang w:val="nl-NL"/>
        </w:rPr>
        <w:t>continue</w:t>
      </w:r>
      <w:proofErr w:type="gramEnd"/>
      <w:r>
        <w:rPr>
          <w:lang w:val="nl-NL"/>
        </w:rPr>
        <w:t xml:space="preserve"> spectrum is – net zoals het hele leven. </w:t>
      </w:r>
      <w:r w:rsidRPr="0009477C">
        <w:rPr>
          <w:lang w:val="nl-NL"/>
        </w:rPr>
        <w:t xml:space="preserve">Maar ik snap de wens voor interpretatie/implementatie. </w:t>
      </w:r>
    </w:p>
  </w:comment>
  <w:comment w:id="8" w:author="E.M. Krijkamp" w:date="2020-05-25T18:02:00Z" w:initials="EK">
    <w:p w14:paraId="67FFCDAD" w14:textId="0ED8BEE3" w:rsidR="005966E7" w:rsidRPr="0009477C" w:rsidRDefault="005966E7">
      <w:pPr>
        <w:pStyle w:val="CommentText"/>
        <w:rPr>
          <w:lang w:val="nl-NL"/>
        </w:rPr>
      </w:pPr>
      <w:r>
        <w:rPr>
          <w:rStyle w:val="CommentReference"/>
        </w:rPr>
        <w:annotationRef/>
      </w:r>
      <w:r w:rsidRPr="0009477C">
        <w:rPr>
          <w:lang w:val="nl-NL"/>
        </w:rPr>
        <w:t>Onduidelijke zin</w:t>
      </w:r>
    </w:p>
  </w:comment>
  <w:comment w:id="9" w:author="E.M. Krijkamp" w:date="2020-05-15T11:32:00Z" w:initials="EK">
    <w:p w14:paraId="66896093" w14:textId="4A18917F" w:rsidR="00DE14AF" w:rsidRPr="0009477C" w:rsidRDefault="00DE14AF">
      <w:pPr>
        <w:rPr>
          <w:lang w:val="nl-NL"/>
        </w:rPr>
      </w:pPr>
      <w:r w:rsidRPr="0009477C">
        <w:rPr>
          <w:lang w:val="nl-NL"/>
        </w:rPr>
        <w:t xml:space="preserve">Check </w:t>
      </w:r>
      <w:proofErr w:type="spellStart"/>
      <w:r w:rsidRPr="0009477C">
        <w:rPr>
          <w:lang w:val="nl-NL"/>
        </w:rPr>
        <w:t>with</w:t>
      </w:r>
      <w:proofErr w:type="spellEnd"/>
      <w:r w:rsidRPr="0009477C">
        <w:rPr>
          <w:lang w:val="nl-NL"/>
        </w:rPr>
        <w:t xml:space="preserve"> </w:t>
      </w:r>
      <w:proofErr w:type="spellStart"/>
      <w:r w:rsidRPr="0009477C">
        <w:rPr>
          <w:lang w:val="nl-NL"/>
        </w:rPr>
        <w:t>the</w:t>
      </w:r>
      <w:proofErr w:type="spellEnd"/>
      <w:r w:rsidRPr="0009477C">
        <w:rPr>
          <w:lang w:val="nl-NL"/>
        </w:rPr>
        <w:t xml:space="preserve"> </w:t>
      </w:r>
      <w:proofErr w:type="spellStart"/>
      <w:r w:rsidRPr="0009477C">
        <w:rPr>
          <w:lang w:val="nl-NL"/>
        </w:rPr>
        <w:t>journal</w:t>
      </w:r>
      <w:proofErr w:type="spellEnd"/>
      <w:r w:rsidRPr="0009477C">
        <w:rPr>
          <w:lang w:val="nl-NL"/>
        </w:rPr>
        <w:t xml:space="preserve"> </w:t>
      </w:r>
      <w:proofErr w:type="spellStart"/>
      <w:r w:rsidRPr="0009477C">
        <w:rPr>
          <w:lang w:val="nl-NL"/>
        </w:rPr>
        <w:t>if</w:t>
      </w:r>
      <w:proofErr w:type="spellEnd"/>
      <w:r w:rsidRPr="0009477C">
        <w:rPr>
          <w:lang w:val="nl-NL"/>
        </w:rPr>
        <w:t xml:space="preserve"> </w:t>
      </w:r>
      <w:proofErr w:type="spellStart"/>
      <w:r w:rsidRPr="0009477C">
        <w:rPr>
          <w:lang w:val="nl-NL"/>
        </w:rPr>
        <w:t>they</w:t>
      </w:r>
      <w:proofErr w:type="spellEnd"/>
      <w:r w:rsidRPr="0009477C">
        <w:rPr>
          <w:lang w:val="nl-NL"/>
        </w:rPr>
        <w:t xml:space="preserve"> are ok </w:t>
      </w:r>
      <w:proofErr w:type="spellStart"/>
      <w:r w:rsidRPr="0009477C">
        <w:rPr>
          <w:lang w:val="nl-NL"/>
        </w:rPr>
        <w:t>with</w:t>
      </w:r>
      <w:proofErr w:type="spellEnd"/>
      <w:r w:rsidRPr="0009477C">
        <w:rPr>
          <w:lang w:val="nl-NL"/>
        </w:rPr>
        <w:t xml:space="preserve"> </w:t>
      </w:r>
      <w:proofErr w:type="spellStart"/>
      <w:r w:rsidRPr="0009477C">
        <w:rPr>
          <w:lang w:val="nl-NL"/>
        </w:rPr>
        <w:t>this</w:t>
      </w:r>
      <w:proofErr w:type="spellEnd"/>
      <w:r w:rsidRPr="0009477C">
        <w:rPr>
          <w:lang w:val="nl-NL"/>
        </w:rPr>
        <w:t>.</w:t>
      </w:r>
      <w:r>
        <w:annotationRef/>
      </w:r>
      <w:r>
        <w:annotationRef/>
      </w:r>
      <w:r>
        <w:annotationRef/>
      </w:r>
    </w:p>
  </w:comment>
  <w:comment w:id="10" w:author="E.M. Krijkamp" w:date="2020-05-25T18:05:00Z" w:initials="EK">
    <w:p w14:paraId="338CEE6D" w14:textId="77777777" w:rsidR="005966E7" w:rsidRPr="005B429A" w:rsidRDefault="005966E7" w:rsidP="005966E7">
      <w:pPr>
        <w:rPr>
          <w:lang w:val="nl-NL"/>
        </w:rPr>
      </w:pPr>
      <w:r>
        <w:rPr>
          <w:rStyle w:val="CommentReference"/>
        </w:rPr>
        <w:annotationRef/>
      </w:r>
      <w:proofErr w:type="spellStart"/>
      <w:r w:rsidRPr="005966E7">
        <w:rPr>
          <w:lang w:val="nl-NL"/>
        </w:rPr>
        <w:t>Comment</w:t>
      </w:r>
      <w:proofErr w:type="spellEnd"/>
      <w:r w:rsidRPr="005966E7">
        <w:rPr>
          <w:lang w:val="nl-NL"/>
        </w:rPr>
        <w:t xml:space="preserve"> Jan van </w:t>
      </w:r>
      <w:proofErr w:type="spellStart"/>
      <w:r w:rsidRPr="005966E7">
        <w:rPr>
          <w:lang w:val="nl-NL"/>
        </w:rPr>
        <w:t>Saase</w:t>
      </w:r>
      <w:proofErr w:type="spellEnd"/>
      <w:r w:rsidRPr="005966E7">
        <w:rPr>
          <w:lang w:val="nl-NL"/>
        </w:rPr>
        <w:t xml:space="preserve">: </w:t>
      </w:r>
      <w:r w:rsidRPr="005B429A">
        <w:rPr>
          <w:lang w:val="nl-NL"/>
        </w:rPr>
        <w:t>Moet je nog iets zeggen over het feit dat we indien van toepassing</w:t>
      </w:r>
      <w:r>
        <w:rPr>
          <w:lang w:val="nl-NL"/>
        </w:rPr>
        <w:t xml:space="preserve"> gekeken hebben naar een mild </w:t>
      </w:r>
      <w:proofErr w:type="spellStart"/>
      <w:r>
        <w:rPr>
          <w:lang w:val="nl-NL"/>
        </w:rPr>
        <w:t>vs</w:t>
      </w:r>
      <w:proofErr w:type="spellEnd"/>
      <w:r>
        <w:rPr>
          <w:lang w:val="nl-NL"/>
        </w:rPr>
        <w:t xml:space="preserve"> vergevorderd stadium?</w:t>
      </w:r>
    </w:p>
    <w:p w14:paraId="7A24B8E5" w14:textId="4524E5B3" w:rsidR="005966E7" w:rsidRPr="005966E7" w:rsidRDefault="005966E7">
      <w:pPr>
        <w:pStyle w:val="CommentText"/>
        <w:rPr>
          <w:lang w:val="nl-NL"/>
        </w:rPr>
      </w:pPr>
    </w:p>
  </w:comment>
  <w:comment w:id="11" w:author="E.M. Krijkamp" w:date="2020-05-25T18:04:00Z" w:initials="EK">
    <w:p w14:paraId="60C92056" w14:textId="089A1755" w:rsidR="005966E7" w:rsidRPr="005966E7" w:rsidRDefault="005966E7">
      <w:pPr>
        <w:pStyle w:val="CommentText"/>
        <w:rPr>
          <w:lang w:val="nl-NL"/>
        </w:rPr>
      </w:pPr>
      <w:r>
        <w:rPr>
          <w:rStyle w:val="CommentReference"/>
        </w:rPr>
        <w:annotationRef/>
      </w:r>
      <w:r w:rsidRPr="005966E7">
        <w:rPr>
          <w:lang w:val="nl-NL"/>
        </w:rPr>
        <w:t>In h</w:t>
      </w:r>
      <w:r>
        <w:rPr>
          <w:lang w:val="nl-NL"/>
        </w:rPr>
        <w:t xml:space="preserve">et abstract hebben we het over 34. </w:t>
      </w:r>
      <w:proofErr w:type="spellStart"/>
      <w:r>
        <w:rPr>
          <w:lang w:val="nl-NL"/>
        </w:rPr>
        <w:t>Vershcil</w:t>
      </w:r>
      <w:proofErr w:type="spellEnd"/>
      <w:r>
        <w:rPr>
          <w:lang w:val="nl-NL"/>
        </w:rPr>
        <w:t xml:space="preserve"> is dat we het voor 61 proberen te doen, maar voor slechts 34 de gegevens hebben gevonden. De vraag is of we dit moeten beschrijven. </w:t>
      </w:r>
      <w:proofErr w:type="gramStart"/>
      <w:r>
        <w:rPr>
          <w:lang w:val="nl-NL"/>
        </w:rPr>
        <w:t>OF</w:t>
      </w:r>
      <w:proofErr w:type="gramEnd"/>
      <w:r>
        <w:rPr>
          <w:lang w:val="nl-NL"/>
        </w:rPr>
        <w:t xml:space="preserve"> dat we gewoon allen op deze 34 de focus houden. </w:t>
      </w:r>
    </w:p>
  </w:comment>
  <w:comment w:id="12" w:author="E.M. Krijkamp" w:date="2020-05-25T18:03:00Z" w:initials="EK">
    <w:p w14:paraId="2C1FB46D" w14:textId="441D7C0F" w:rsidR="005966E7" w:rsidRPr="005966E7" w:rsidRDefault="005966E7">
      <w:pPr>
        <w:pStyle w:val="CommentText"/>
        <w:rPr>
          <w:lang w:val="nl-NL"/>
        </w:rPr>
      </w:pPr>
      <w:r>
        <w:rPr>
          <w:rStyle w:val="CommentReference"/>
        </w:rPr>
        <w:annotationRef/>
      </w:r>
      <w:r w:rsidRPr="005966E7">
        <w:rPr>
          <w:lang w:val="nl-NL"/>
        </w:rPr>
        <w:t>Vergt meer uitleg</w:t>
      </w:r>
      <w:r>
        <w:rPr>
          <w:lang w:val="nl-NL"/>
        </w:rPr>
        <w:t xml:space="preserve"> hier</w:t>
      </w:r>
      <w:r w:rsidR="00135BA6">
        <w:rPr>
          <w:lang w:val="nl-NL"/>
        </w:rPr>
        <w:t xml:space="preserve"> over de discount </w:t>
      </w:r>
      <w:proofErr w:type="spellStart"/>
      <w:r w:rsidR="00135BA6">
        <w:rPr>
          <w:lang w:val="nl-NL"/>
        </w:rPr>
        <w:t>rate</w:t>
      </w:r>
      <w:proofErr w:type="spellEnd"/>
    </w:p>
  </w:comment>
  <w:comment w:id="13" w:author="E.M. Krijkamp" w:date="2020-05-19T21:33:00Z" w:initials="EK">
    <w:p w14:paraId="5E87E7BB" w14:textId="1DFB8DA1" w:rsidR="00DE14AF" w:rsidRPr="00270429" w:rsidRDefault="00DE14AF">
      <w:pPr>
        <w:pStyle w:val="CommentText"/>
        <w:rPr>
          <w:lang w:val="nl-NL"/>
        </w:rPr>
      </w:pPr>
      <w:r>
        <w:rPr>
          <w:rStyle w:val="CommentReference"/>
        </w:rPr>
        <w:annotationRef/>
      </w:r>
      <w:r w:rsidRPr="00270429">
        <w:rPr>
          <w:lang w:val="nl-NL"/>
        </w:rPr>
        <w:t xml:space="preserve">Jan van </w:t>
      </w:r>
      <w:proofErr w:type="spellStart"/>
      <w:r w:rsidRPr="00270429">
        <w:rPr>
          <w:lang w:val="nl-NL"/>
        </w:rPr>
        <w:t>Busschbach</w:t>
      </w:r>
      <w:proofErr w:type="spellEnd"/>
      <w:r w:rsidRPr="00270429">
        <w:rPr>
          <w:lang w:val="nl-NL"/>
        </w:rPr>
        <w:t xml:space="preserve">, raad je ons aan om het </w:t>
      </w:r>
      <w:proofErr w:type="spellStart"/>
      <w:r>
        <w:rPr>
          <w:lang w:val="nl-NL"/>
        </w:rPr>
        <w:t>utilities</w:t>
      </w:r>
      <w:proofErr w:type="spellEnd"/>
      <w:r>
        <w:rPr>
          <w:lang w:val="nl-NL"/>
        </w:rPr>
        <w:t xml:space="preserve"> te noemen? Of </w:t>
      </w:r>
      <w:proofErr w:type="spellStart"/>
      <w:r>
        <w:rPr>
          <w:lang w:val="nl-NL"/>
        </w:rPr>
        <w:t>QoL</w:t>
      </w:r>
      <w:proofErr w:type="spellEnd"/>
      <w:r>
        <w:rPr>
          <w:lang w:val="nl-NL"/>
        </w:rPr>
        <w:t xml:space="preserve"> waardes? </w:t>
      </w:r>
    </w:p>
  </w:comment>
  <w:comment w:id="14" w:author="Gebruiker" w:date="2020-05-19T10:29:00Z" w:initials="G">
    <w:p w14:paraId="36565F2D" w14:textId="28B8B1FB" w:rsidR="00DE14AF" w:rsidRPr="0065107A" w:rsidRDefault="00DE14AF">
      <w:pPr>
        <w:pStyle w:val="CommentText"/>
        <w:rPr>
          <w:lang w:val="nl-NL"/>
        </w:rPr>
      </w:pPr>
      <w:r>
        <w:rPr>
          <w:rStyle w:val="CommentReference"/>
        </w:rPr>
        <w:annotationRef/>
      </w:r>
      <w:r w:rsidRPr="0065107A">
        <w:rPr>
          <w:lang w:val="nl-NL"/>
        </w:rPr>
        <w:t>@Eline: dit kan ook in Appendix D, denk ik?</w:t>
      </w:r>
    </w:p>
  </w:comment>
  <w:comment w:id="15" w:author="E.M. Krijkamp" w:date="2020-05-19T21:17:00Z" w:initials="EK">
    <w:p w14:paraId="652AE79D" w14:textId="346C4A80" w:rsidR="00DE14AF" w:rsidRPr="00B6789B" w:rsidRDefault="00DE14AF">
      <w:pPr>
        <w:pStyle w:val="CommentText"/>
        <w:rPr>
          <w:lang w:val="nl-NL"/>
        </w:rPr>
      </w:pPr>
      <w:r>
        <w:rPr>
          <w:rStyle w:val="CommentReference"/>
        </w:rPr>
        <w:annotationRef/>
      </w:r>
      <w:r w:rsidRPr="00B6789B">
        <w:rPr>
          <w:lang w:val="nl-NL"/>
        </w:rPr>
        <w:t>Ja, goed idee. Maar</w:t>
      </w:r>
      <w:r>
        <w:rPr>
          <w:lang w:val="nl-NL"/>
        </w:rPr>
        <w:t xml:space="preserve"> het kan ook een referentie zijn naar een website. </w:t>
      </w:r>
    </w:p>
  </w:comment>
  <w:comment w:id="16" w:author="E.M. Krijkamp" w:date="2020-05-19T21:32:00Z" w:initials="EK">
    <w:p w14:paraId="7FA9C826" w14:textId="060F1974" w:rsidR="00DE14AF" w:rsidRPr="00063929" w:rsidRDefault="00DE14AF">
      <w:pPr>
        <w:pStyle w:val="CommentText"/>
        <w:rPr>
          <w:lang w:val="nl-NL"/>
        </w:rPr>
      </w:pPr>
      <w:r>
        <w:rPr>
          <w:rStyle w:val="CommentReference"/>
        </w:rPr>
        <w:annotationRef/>
      </w:r>
      <w:r>
        <w:rPr>
          <w:lang w:val="nl-NL"/>
        </w:rPr>
        <w:t xml:space="preserve">Als we besluiten dat we dit willen en nodig is. @Rob kan jij dan </w:t>
      </w:r>
      <w:proofErr w:type="spellStart"/>
      <w:r>
        <w:rPr>
          <w:lang w:val="nl-NL"/>
        </w:rPr>
        <w:t>aub</w:t>
      </w:r>
      <w:proofErr w:type="spellEnd"/>
      <w:r>
        <w:rPr>
          <w:lang w:val="nl-NL"/>
        </w:rPr>
        <w:t xml:space="preserve"> helpen met het toevoegen van de specialisten bij de verschillende namen? </w:t>
      </w:r>
    </w:p>
  </w:comment>
  <w:comment w:id="17" w:author="rob baatenburg de jong" w:date="2020-05-21T11:32:00Z" w:initials="rbdj">
    <w:p w14:paraId="394231F6" w14:textId="3916C115" w:rsidR="00DE14AF" w:rsidRPr="006C5B68" w:rsidRDefault="00DE14AF">
      <w:pPr>
        <w:pStyle w:val="CommentText"/>
        <w:rPr>
          <w:lang w:val="nl-NL"/>
        </w:rPr>
      </w:pPr>
      <w:r>
        <w:rPr>
          <w:rStyle w:val="CommentReference"/>
        </w:rPr>
        <w:annotationRef/>
      </w:r>
      <w:r w:rsidRPr="006C5B68">
        <w:rPr>
          <w:lang w:val="nl-NL"/>
        </w:rPr>
        <w:t xml:space="preserve">Al </w:t>
      </w:r>
      <w:r>
        <w:rPr>
          <w:lang w:val="nl-NL"/>
        </w:rPr>
        <w:t>was het alleen maar om aan te geven dat enkele metingen op 2 momenten werden herhaald en vergelijkbare resultaten opleverden</w:t>
      </w:r>
    </w:p>
  </w:comment>
  <w:comment w:id="18" w:author="rob baatenburg de jong" w:date="2020-05-21T11:38:00Z" w:initials="rbdj">
    <w:p w14:paraId="7377179B" w14:textId="31436A1F" w:rsidR="00DE14AF" w:rsidRPr="006C5B68" w:rsidRDefault="00DE14AF">
      <w:pPr>
        <w:pStyle w:val="CommentText"/>
        <w:rPr>
          <w:lang w:val="nl-NL"/>
        </w:rPr>
      </w:pPr>
      <w:r>
        <w:rPr>
          <w:rStyle w:val="CommentReference"/>
        </w:rPr>
        <w:annotationRef/>
      </w:r>
      <w:r w:rsidRPr="006C5B68">
        <w:rPr>
          <w:lang w:val="nl-NL"/>
        </w:rPr>
        <w:t>Ik zou liever zeggen: op</w:t>
      </w:r>
      <w:r>
        <w:rPr>
          <w:lang w:val="nl-NL"/>
        </w:rPr>
        <w:t xml:space="preserve">delen in 3 groepen (zoals </w:t>
      </w:r>
      <w:proofErr w:type="gramStart"/>
      <w:r>
        <w:rPr>
          <w:lang w:val="nl-NL"/>
        </w:rPr>
        <w:t>eerder genoemd</w:t>
      </w:r>
      <w:proofErr w:type="gramEnd"/>
      <w:r>
        <w:rPr>
          <w:lang w:val="nl-NL"/>
        </w:rPr>
        <w:t>).</w:t>
      </w:r>
    </w:p>
  </w:comment>
  <w:comment w:id="19" w:author="E.M. Krijkamp" w:date="2020-05-25T18:47:00Z" w:initials="EK">
    <w:p w14:paraId="57364E8D" w14:textId="39A726CF" w:rsidR="007B7745" w:rsidRPr="007B7745" w:rsidRDefault="007B7745">
      <w:pPr>
        <w:pStyle w:val="CommentText"/>
        <w:rPr>
          <w:lang w:val="nl-NL"/>
        </w:rPr>
      </w:pPr>
      <w:r>
        <w:rPr>
          <w:rStyle w:val="CommentReference"/>
        </w:rPr>
        <w:annotationRef/>
      </w:r>
      <w:r w:rsidRPr="007B7745">
        <w:rPr>
          <w:lang w:val="nl-NL"/>
        </w:rPr>
        <w:t>Wellicht een goed idee. Voo</w:t>
      </w:r>
      <w:r>
        <w:rPr>
          <w:lang w:val="nl-NL"/>
        </w:rPr>
        <w:t xml:space="preserve">r het SMDM abstract denk ik dat we het even zo moeten laten. Maar kunnen we daarna mee verder. </w:t>
      </w:r>
    </w:p>
  </w:comment>
  <w:comment w:id="20" w:author="Gebruiker" w:date="2020-05-24T15:12:00Z" w:initials="G">
    <w:p w14:paraId="62BFDA2C" w14:textId="19BFB617" w:rsidR="00114092" w:rsidRPr="00114092" w:rsidRDefault="00114092">
      <w:pPr>
        <w:pStyle w:val="CommentText"/>
        <w:rPr>
          <w:lang w:val="nl-NL"/>
        </w:rPr>
      </w:pPr>
      <w:r>
        <w:rPr>
          <w:rStyle w:val="CommentReference"/>
        </w:rPr>
        <w:annotationRef/>
      </w:r>
      <w:r w:rsidRPr="00114092">
        <w:rPr>
          <w:lang w:val="nl-NL"/>
        </w:rPr>
        <w:t>Ik wilde niet een nieuwe paragraaf maken</w:t>
      </w:r>
      <w:r>
        <w:rPr>
          <w:lang w:val="nl-NL"/>
        </w:rPr>
        <w:t xml:space="preserve"> die dit idee uitleg</w:t>
      </w:r>
      <w:r w:rsidR="004A341F">
        <w:rPr>
          <w:lang w:val="nl-NL"/>
        </w:rPr>
        <w:t>t</w:t>
      </w:r>
      <w:r>
        <w:rPr>
          <w:lang w:val="nl-NL"/>
        </w:rPr>
        <w:t xml:space="preserve"> (bleef heel abstract)</w:t>
      </w:r>
      <w:r w:rsidRPr="00114092">
        <w:rPr>
          <w:lang w:val="nl-NL"/>
        </w:rPr>
        <w:t>, maar</w:t>
      </w:r>
      <w:r>
        <w:rPr>
          <w:lang w:val="nl-NL"/>
        </w:rPr>
        <w:t xml:space="preserve"> ik heb dit toegevoegd aan de onderstaande paragraaf!</w:t>
      </w:r>
    </w:p>
  </w:comment>
  <w:comment w:id="28" w:author="Gebruiker" w:date="2020-05-24T15:14:00Z" w:initials="G">
    <w:p w14:paraId="30BF82FF" w14:textId="081ED81F" w:rsidR="00985DBF" w:rsidRDefault="00985DBF">
      <w:pPr>
        <w:pStyle w:val="CommentText"/>
      </w:pPr>
      <w:r>
        <w:rPr>
          <w:rStyle w:val="CommentReference"/>
        </w:rPr>
        <w:annotationRef/>
      </w:r>
      <w:r>
        <w:t xml:space="preserve">Of </w:t>
      </w:r>
      <w:proofErr w:type="spellStart"/>
      <w:r>
        <w:t>misschien</w:t>
      </w:r>
      <w:proofErr w:type="spellEnd"/>
      <w:r>
        <w:t xml:space="preserve"> “operability”?</w:t>
      </w:r>
    </w:p>
  </w:comment>
  <w:comment w:id="29" w:author="E.M. Krijkamp" w:date="2020-05-19T22:39:00Z" w:initials="EK">
    <w:p w14:paraId="085C9C16" w14:textId="504DA9B0" w:rsidR="00DE14AF" w:rsidRPr="00654393" w:rsidRDefault="00DE14AF">
      <w:pPr>
        <w:pStyle w:val="CommentText"/>
        <w:rPr>
          <w:lang w:val="en-US"/>
        </w:rPr>
      </w:pPr>
      <w:r>
        <w:rPr>
          <w:rStyle w:val="CommentReference"/>
        </w:rPr>
        <w:annotationRef/>
      </w:r>
      <w:r w:rsidRPr="00654393">
        <w:rPr>
          <w:lang w:val="en-US"/>
        </w:rPr>
        <w:t>We know from collaborations that colle</w:t>
      </w:r>
      <w:r>
        <w:rPr>
          <w:lang w:val="en-US"/>
        </w:rPr>
        <w:t xml:space="preserve">agues are working on that, but I am not sure if we can state it. </w:t>
      </w:r>
      <w:r w:rsidRPr="00654393">
        <w:rPr>
          <w:lang w:val="en-US"/>
        </w:rPr>
        <w:t xml:space="preserve">Maybe we can also do a quick search on what is already out </w:t>
      </w:r>
      <w:r>
        <w:rPr>
          <w:lang w:val="en-US"/>
        </w:rPr>
        <w:t xml:space="preserve">about this. </w:t>
      </w:r>
    </w:p>
  </w:comment>
  <w:comment w:id="30" w:author="E.M. Krijkamp" w:date="2020-05-19T22:22:00Z" w:initials="EK">
    <w:p w14:paraId="08EEC46E" w14:textId="39D75491" w:rsidR="00DE14AF" w:rsidRPr="00FE2640" w:rsidRDefault="00DE14AF">
      <w:pPr>
        <w:pStyle w:val="CommentText"/>
        <w:rPr>
          <w:lang w:val="nl-NL"/>
        </w:rPr>
      </w:pPr>
      <w:r>
        <w:rPr>
          <w:rStyle w:val="CommentReference"/>
        </w:rPr>
        <w:annotationRef/>
      </w:r>
      <w:r w:rsidRPr="00FE2640">
        <w:rPr>
          <w:lang w:val="nl-NL"/>
        </w:rPr>
        <w:t xml:space="preserve">Jan van </w:t>
      </w:r>
      <w:proofErr w:type="spellStart"/>
      <w:r w:rsidRPr="00FE2640">
        <w:rPr>
          <w:lang w:val="nl-NL"/>
        </w:rPr>
        <w:t>Busschbach</w:t>
      </w:r>
      <w:proofErr w:type="spellEnd"/>
      <w:r w:rsidRPr="00FE2640">
        <w:rPr>
          <w:lang w:val="nl-NL"/>
        </w:rPr>
        <w:t>,</w:t>
      </w:r>
      <w:r>
        <w:rPr>
          <w:lang w:val="nl-NL"/>
        </w:rPr>
        <w:t xml:space="preserve"> zou u ons </w:t>
      </w:r>
      <w:proofErr w:type="spellStart"/>
      <w:r>
        <w:rPr>
          <w:lang w:val="nl-NL"/>
        </w:rPr>
        <w:t>aub</w:t>
      </w:r>
      <w:proofErr w:type="spellEnd"/>
      <w:r>
        <w:rPr>
          <w:lang w:val="nl-NL"/>
        </w:rPr>
        <w:t xml:space="preserve"> kunnen helpen bij het reflecteren op de gebruikte methode?</w:t>
      </w:r>
    </w:p>
  </w:comment>
  <w:comment w:id="31" w:author="E.M. Krijkamp" w:date="2020-05-19T22:48:00Z" w:initials="EK">
    <w:p w14:paraId="17A8C49D" w14:textId="60F8AF7B" w:rsidR="00DE14AF" w:rsidRPr="00DD396F" w:rsidRDefault="00DE14AF">
      <w:pPr>
        <w:pStyle w:val="CommentText"/>
        <w:rPr>
          <w:lang w:val="nl-NL"/>
        </w:rPr>
      </w:pPr>
      <w:r>
        <w:rPr>
          <w:rStyle w:val="CommentReference"/>
        </w:rPr>
        <w:annotationRef/>
      </w:r>
      <w:r>
        <w:rPr>
          <w:lang w:val="nl-NL"/>
        </w:rPr>
        <w:t>Niet voor dit doeleinde, maar ik moest dit vermelden bij alles wat ik in de periode van de fellowship publiceer. Vandaar.</w:t>
      </w:r>
    </w:p>
  </w:comment>
  <w:comment w:id="32" w:author="E.M. Krijkamp" w:date="2020-05-19T16:54:00Z" w:initials="EK">
    <w:p w14:paraId="08B4F758" w14:textId="40D56AE9" w:rsidR="00DE14AF" w:rsidRPr="009400C4" w:rsidRDefault="00DE14AF">
      <w:pPr>
        <w:pStyle w:val="CommentText"/>
        <w:rPr>
          <w:lang w:val="nl-NL"/>
        </w:rPr>
      </w:pPr>
      <w:r>
        <w:rPr>
          <w:rStyle w:val="CommentReference"/>
        </w:rPr>
        <w:annotationRef/>
      </w:r>
      <w:r w:rsidRPr="009400C4">
        <w:rPr>
          <w:lang w:val="nl-NL"/>
        </w:rPr>
        <w:t>@Benjami</w:t>
      </w:r>
      <w:r>
        <w:rPr>
          <w:lang w:val="nl-NL"/>
        </w:rPr>
        <w:t xml:space="preserve">n, sommige van de referenteis hebben aan het einde een punt, komma. Dit moeten we even in onze gezamenlijk </w:t>
      </w:r>
      <w:proofErr w:type="spellStart"/>
      <w:r>
        <w:rPr>
          <w:lang w:val="nl-NL"/>
        </w:rPr>
        <w:t>Medendely</w:t>
      </w:r>
      <w:proofErr w:type="spellEnd"/>
      <w:r>
        <w:rPr>
          <w:lang w:val="nl-NL"/>
        </w:rPr>
        <w:t xml:space="preserve"> controleren. </w:t>
      </w:r>
    </w:p>
  </w:comment>
  <w:comment w:id="33" w:author="E.M. Krijkamp" w:date="2020-05-19T16:34:00Z" w:initials="EK">
    <w:p w14:paraId="57780BA1" w14:textId="48A6034B" w:rsidR="00DE14AF" w:rsidRPr="00A841EB" w:rsidRDefault="00DE14AF">
      <w:pPr>
        <w:pStyle w:val="CommentText"/>
        <w:rPr>
          <w:lang w:val="nl-NL"/>
        </w:rPr>
      </w:pPr>
      <w:r>
        <w:rPr>
          <w:rStyle w:val="CommentReference"/>
        </w:rPr>
        <w:annotationRef/>
      </w:r>
      <w:r w:rsidRPr="00A841EB">
        <w:rPr>
          <w:lang w:val="nl-NL"/>
        </w:rPr>
        <w:t xml:space="preserve">@Jan van </w:t>
      </w:r>
      <w:proofErr w:type="spellStart"/>
      <w:r w:rsidRPr="00A841EB">
        <w:rPr>
          <w:lang w:val="nl-NL"/>
        </w:rPr>
        <w:t>Busschbach</w:t>
      </w:r>
      <w:proofErr w:type="spellEnd"/>
      <w:r w:rsidRPr="00A841EB">
        <w:rPr>
          <w:lang w:val="nl-NL"/>
        </w:rPr>
        <w:t xml:space="preserve">, wat is </w:t>
      </w:r>
      <w:r>
        <w:rPr>
          <w:lang w:val="nl-NL"/>
        </w:rPr>
        <w:t>uw advies hiervoo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CE1627D" w15:done="0"/>
  <w15:commentEx w15:paraId="32DD4259" w15:done="0"/>
  <w15:commentEx w15:paraId="3B8A2C87" w15:done="0"/>
  <w15:commentEx w15:paraId="33DD9364" w15:done="0"/>
  <w15:commentEx w15:paraId="1F6717A1" w15:done="0"/>
  <w15:commentEx w15:paraId="36CD46A8" w15:done="0"/>
  <w15:commentEx w15:paraId="4BA600DA" w15:paraIdParent="36CD46A8" w15:done="0"/>
  <w15:commentEx w15:paraId="67FFCDAD" w15:done="0"/>
  <w15:commentEx w15:paraId="66896093" w15:done="0"/>
  <w15:commentEx w15:paraId="7A24B8E5" w15:done="0"/>
  <w15:commentEx w15:paraId="60C92056" w15:done="0"/>
  <w15:commentEx w15:paraId="2C1FB46D" w15:done="0"/>
  <w15:commentEx w15:paraId="5E87E7BB" w15:done="0"/>
  <w15:commentEx w15:paraId="36565F2D" w15:done="0"/>
  <w15:commentEx w15:paraId="652AE79D" w15:paraIdParent="36565F2D" w15:done="0"/>
  <w15:commentEx w15:paraId="7FA9C826" w15:done="0"/>
  <w15:commentEx w15:paraId="394231F6" w15:done="0"/>
  <w15:commentEx w15:paraId="7377179B" w15:done="0"/>
  <w15:commentEx w15:paraId="57364E8D" w15:paraIdParent="7377179B" w15:done="0"/>
  <w15:commentEx w15:paraId="62BFDA2C" w15:done="0"/>
  <w15:commentEx w15:paraId="30BF82FF" w15:done="0"/>
  <w15:commentEx w15:paraId="085C9C16" w15:done="0"/>
  <w15:commentEx w15:paraId="08EEC46E" w15:done="0"/>
  <w15:commentEx w15:paraId="17A8C49D" w15:done="0"/>
  <w15:commentEx w15:paraId="08B4F758" w15:done="0"/>
  <w15:commentEx w15:paraId="57780BA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45223D5C" w16cex:dateUtc="2020-05-13T09:26:00Z"/>
  <w16cex:commentExtensible w16cex:durableId="2270E083" w16cex:dateUtc="2020-05-21T09:12:00Z"/>
  <w16cex:commentExtensible w16cex:durableId="2270E236" w16cex:dateUtc="2020-05-21T09:19:00Z"/>
  <w16cex:commentExtensible w16cex:durableId="47C159E0" w16cex:dateUtc="2020-05-14T13:53:00Z"/>
  <w16cex:commentExtensible w16cex:durableId="2270DDF6" w16cex:dateUtc="2020-05-21T09:01:00Z"/>
  <w16cex:commentExtensible w16cex:durableId="2270DF45" w16cex:dateUtc="2020-05-21T09:06:00Z"/>
  <w16cex:commentExtensible w16cex:durableId="2270E308" w16cex:dateUtc="2020-05-21T09:22:00Z"/>
  <w16cex:commentExtensible w16cex:durableId="750E21B7" w16cex:dateUtc="2020-05-15T09:32:00Z"/>
  <w16cex:commentExtensible w16cex:durableId="2270E005" w16cex:dateUtc="2020-05-21T09:09:00Z"/>
  <w16cex:commentExtensible w16cex:durableId="2270E050" w16cex:dateUtc="2020-05-21T09:11:00Z"/>
  <w16cex:commentExtensible w16cex:durableId="2270E063" w16cex:dateUtc="2020-05-21T09:11:00Z"/>
  <w16cex:commentExtensible w16cex:durableId="2270E3C7" w16cex:dateUtc="2020-05-21T09:25:00Z"/>
  <w16cex:commentExtensible w16cex:durableId="2270E538" w16cex:dateUtc="2020-05-21T09:32:00Z"/>
  <w16cex:commentExtensible w16cex:durableId="2270E63A" w16cex:dateUtc="2020-05-21T09:36:00Z"/>
  <w16cex:commentExtensible w16cex:durableId="2270E6A0" w16cex:dateUtc="2020-05-21T09:38:00Z"/>
  <w16cex:commentExtensible w16cex:durableId="2270E6E6" w16cex:dateUtc="2020-05-21T09:3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CE1627D" w16cid:durableId="45223D5C"/>
  <w16cid:commentId w16cid:paraId="32DD4259" w16cid:durableId="227690CB"/>
  <w16cid:commentId w16cid:paraId="3B8A2C87" w16cid:durableId="22766185"/>
  <w16cid:commentId w16cid:paraId="33DD9364" w16cid:durableId="226E8AFE"/>
  <w16cid:commentId w16cid:paraId="1F6717A1" w16cid:durableId="22767E63"/>
  <w16cid:commentId w16cid:paraId="36CD46A8" w16cid:durableId="2270DDF6"/>
  <w16cid:commentId w16cid:paraId="4BA600DA" w16cid:durableId="2276618B"/>
  <w16cid:commentId w16cid:paraId="67FFCDAD" w16cid:durableId="227686B1"/>
  <w16cid:commentId w16cid:paraId="66896093" w16cid:durableId="750E21B7"/>
  <w16cid:commentId w16cid:paraId="7A24B8E5" w16cid:durableId="22768770"/>
  <w16cid:commentId w16cid:paraId="60C92056" w16cid:durableId="22768737"/>
  <w16cid:commentId w16cid:paraId="2C1FB46D" w16cid:durableId="227686F1"/>
  <w16cid:commentId w16cid:paraId="5E87E7BB" w16cid:durableId="226ECF44"/>
  <w16cid:commentId w16cid:paraId="36565F2D" w16cid:durableId="226E85C1"/>
  <w16cid:commentId w16cid:paraId="652AE79D" w16cid:durableId="226ECB4F"/>
  <w16cid:commentId w16cid:paraId="7FA9C826" w16cid:durableId="226ECEDB"/>
  <w16cid:commentId w16cid:paraId="394231F6" w16cid:durableId="2270E538"/>
  <w16cid:commentId w16cid:paraId="7377179B" w16cid:durableId="2270E6A0"/>
  <w16cid:commentId w16cid:paraId="57364E8D" w16cid:durableId="22769157"/>
  <w16cid:commentId w16cid:paraId="62BFDA2C" w16cid:durableId="22766193"/>
  <w16cid:commentId w16cid:paraId="30BF82FF" w16cid:durableId="22766194"/>
  <w16cid:commentId w16cid:paraId="085C9C16" w16cid:durableId="226EDE87"/>
  <w16cid:commentId w16cid:paraId="08EEC46E" w16cid:durableId="226EDABD"/>
  <w16cid:commentId w16cid:paraId="17A8C49D" w16cid:durableId="226EE0AD"/>
  <w16cid:commentId w16cid:paraId="08B4F758" w16cid:durableId="226E8DCF"/>
  <w16cid:commentId w16cid:paraId="57780BA1" w16cid:durableId="226E892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B77B013" w14:textId="77777777" w:rsidR="00231109" w:rsidRDefault="00231109" w:rsidP="00FE7393">
      <w:pPr>
        <w:spacing w:after="0" w:line="240" w:lineRule="auto"/>
      </w:pPr>
      <w:r>
        <w:separator/>
      </w:r>
    </w:p>
  </w:endnote>
  <w:endnote w:type="continuationSeparator" w:id="0">
    <w:p w14:paraId="34E125CA" w14:textId="77777777" w:rsidR="00231109" w:rsidRDefault="00231109" w:rsidP="00FE739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egoe UI">
    <w:altName w:val="Calibri"/>
    <w:panose1 w:val="020B0604020202020204"/>
    <w:charset w:val="00"/>
    <w:family w:val="swiss"/>
    <w:pitch w:val="variable"/>
    <w:sig w:usb0="E4002EFF" w:usb1="C000E47F"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0AF80D8" w14:textId="77777777" w:rsidR="00231109" w:rsidRDefault="00231109" w:rsidP="00FE7393">
      <w:pPr>
        <w:spacing w:after="0" w:line="240" w:lineRule="auto"/>
      </w:pPr>
      <w:r>
        <w:separator/>
      </w:r>
    </w:p>
  </w:footnote>
  <w:footnote w:type="continuationSeparator" w:id="0">
    <w:p w14:paraId="79A07D35" w14:textId="77777777" w:rsidR="00231109" w:rsidRDefault="00231109" w:rsidP="00FE739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2D35860"/>
    <w:multiLevelType w:val="hybridMultilevel"/>
    <w:tmpl w:val="65B66900"/>
    <w:lvl w:ilvl="0" w:tplc="B6A0906A">
      <w:start w:val="1"/>
      <w:numFmt w:val="bullet"/>
      <w:lvlText w:val=""/>
      <w:lvlJc w:val="left"/>
      <w:pPr>
        <w:ind w:left="720" w:hanging="360"/>
      </w:pPr>
      <w:rPr>
        <w:rFonts w:ascii="Symbol" w:hAnsi="Symbol" w:hint="default"/>
      </w:rPr>
    </w:lvl>
    <w:lvl w:ilvl="1" w:tplc="A8F41468">
      <w:start w:val="1"/>
      <w:numFmt w:val="bullet"/>
      <w:lvlText w:val="o"/>
      <w:lvlJc w:val="left"/>
      <w:pPr>
        <w:ind w:left="1440" w:hanging="360"/>
      </w:pPr>
      <w:rPr>
        <w:rFonts w:ascii="Courier New" w:hAnsi="Courier New" w:hint="default"/>
      </w:rPr>
    </w:lvl>
    <w:lvl w:ilvl="2" w:tplc="22EE694A">
      <w:start w:val="1"/>
      <w:numFmt w:val="bullet"/>
      <w:lvlText w:val=""/>
      <w:lvlJc w:val="left"/>
      <w:pPr>
        <w:ind w:left="2160" w:hanging="360"/>
      </w:pPr>
      <w:rPr>
        <w:rFonts w:ascii="Wingdings" w:hAnsi="Wingdings" w:hint="default"/>
      </w:rPr>
    </w:lvl>
    <w:lvl w:ilvl="3" w:tplc="B20CEF1A">
      <w:start w:val="1"/>
      <w:numFmt w:val="bullet"/>
      <w:lvlText w:val=""/>
      <w:lvlJc w:val="left"/>
      <w:pPr>
        <w:ind w:left="2880" w:hanging="360"/>
      </w:pPr>
      <w:rPr>
        <w:rFonts w:ascii="Symbol" w:hAnsi="Symbol" w:hint="default"/>
      </w:rPr>
    </w:lvl>
    <w:lvl w:ilvl="4" w:tplc="3796ED28">
      <w:start w:val="1"/>
      <w:numFmt w:val="bullet"/>
      <w:lvlText w:val="o"/>
      <w:lvlJc w:val="left"/>
      <w:pPr>
        <w:ind w:left="3600" w:hanging="360"/>
      </w:pPr>
      <w:rPr>
        <w:rFonts w:ascii="Courier New" w:hAnsi="Courier New" w:hint="default"/>
      </w:rPr>
    </w:lvl>
    <w:lvl w:ilvl="5" w:tplc="C526F54C">
      <w:start w:val="1"/>
      <w:numFmt w:val="bullet"/>
      <w:lvlText w:val=""/>
      <w:lvlJc w:val="left"/>
      <w:pPr>
        <w:ind w:left="4320" w:hanging="360"/>
      </w:pPr>
      <w:rPr>
        <w:rFonts w:ascii="Wingdings" w:hAnsi="Wingdings" w:hint="default"/>
      </w:rPr>
    </w:lvl>
    <w:lvl w:ilvl="6" w:tplc="0720CFF8">
      <w:start w:val="1"/>
      <w:numFmt w:val="bullet"/>
      <w:lvlText w:val=""/>
      <w:lvlJc w:val="left"/>
      <w:pPr>
        <w:ind w:left="5040" w:hanging="360"/>
      </w:pPr>
      <w:rPr>
        <w:rFonts w:ascii="Symbol" w:hAnsi="Symbol" w:hint="default"/>
      </w:rPr>
    </w:lvl>
    <w:lvl w:ilvl="7" w:tplc="E6B68460">
      <w:start w:val="1"/>
      <w:numFmt w:val="bullet"/>
      <w:lvlText w:val="o"/>
      <w:lvlJc w:val="left"/>
      <w:pPr>
        <w:ind w:left="5760" w:hanging="360"/>
      </w:pPr>
      <w:rPr>
        <w:rFonts w:ascii="Courier New" w:hAnsi="Courier New" w:hint="default"/>
      </w:rPr>
    </w:lvl>
    <w:lvl w:ilvl="8" w:tplc="E15AD3B2">
      <w:start w:val="1"/>
      <w:numFmt w:val="bullet"/>
      <w:lvlText w:val=""/>
      <w:lvlJc w:val="left"/>
      <w:pPr>
        <w:ind w:left="6480" w:hanging="360"/>
      </w:pPr>
      <w:rPr>
        <w:rFonts w:ascii="Wingdings" w:hAnsi="Wingdings" w:hint="default"/>
      </w:rPr>
    </w:lvl>
  </w:abstractNum>
  <w:abstractNum w:abstractNumId="1" w15:restartNumberingAfterBreak="0">
    <w:nsid w:val="29456D11"/>
    <w:multiLevelType w:val="hybridMultilevel"/>
    <w:tmpl w:val="01EC0A5C"/>
    <w:lvl w:ilvl="0" w:tplc="C590CC98">
      <w:start w:val="1"/>
      <w:numFmt w:val="bullet"/>
      <w:lvlText w:val=""/>
      <w:lvlJc w:val="left"/>
      <w:pPr>
        <w:ind w:left="720" w:hanging="360"/>
      </w:pPr>
      <w:rPr>
        <w:rFonts w:ascii="Symbol" w:hAnsi="Symbol" w:hint="default"/>
      </w:rPr>
    </w:lvl>
    <w:lvl w:ilvl="1" w:tplc="76EE29A4">
      <w:start w:val="1"/>
      <w:numFmt w:val="bullet"/>
      <w:lvlText w:val="o"/>
      <w:lvlJc w:val="left"/>
      <w:pPr>
        <w:ind w:left="1440" w:hanging="360"/>
      </w:pPr>
      <w:rPr>
        <w:rFonts w:ascii="Courier New" w:hAnsi="Courier New" w:hint="default"/>
      </w:rPr>
    </w:lvl>
    <w:lvl w:ilvl="2" w:tplc="D17065B2">
      <w:start w:val="1"/>
      <w:numFmt w:val="bullet"/>
      <w:lvlText w:val=""/>
      <w:lvlJc w:val="left"/>
      <w:pPr>
        <w:ind w:left="2160" w:hanging="360"/>
      </w:pPr>
      <w:rPr>
        <w:rFonts w:ascii="Wingdings" w:hAnsi="Wingdings" w:hint="default"/>
      </w:rPr>
    </w:lvl>
    <w:lvl w:ilvl="3" w:tplc="D08AFF72">
      <w:start w:val="1"/>
      <w:numFmt w:val="bullet"/>
      <w:lvlText w:val=""/>
      <w:lvlJc w:val="left"/>
      <w:pPr>
        <w:ind w:left="2880" w:hanging="360"/>
      </w:pPr>
      <w:rPr>
        <w:rFonts w:ascii="Symbol" w:hAnsi="Symbol" w:hint="default"/>
      </w:rPr>
    </w:lvl>
    <w:lvl w:ilvl="4" w:tplc="686202EC">
      <w:start w:val="1"/>
      <w:numFmt w:val="bullet"/>
      <w:lvlText w:val="o"/>
      <w:lvlJc w:val="left"/>
      <w:pPr>
        <w:ind w:left="3600" w:hanging="360"/>
      </w:pPr>
      <w:rPr>
        <w:rFonts w:ascii="Courier New" w:hAnsi="Courier New" w:hint="default"/>
      </w:rPr>
    </w:lvl>
    <w:lvl w:ilvl="5" w:tplc="628AA3D6">
      <w:start w:val="1"/>
      <w:numFmt w:val="bullet"/>
      <w:lvlText w:val=""/>
      <w:lvlJc w:val="left"/>
      <w:pPr>
        <w:ind w:left="4320" w:hanging="360"/>
      </w:pPr>
      <w:rPr>
        <w:rFonts w:ascii="Wingdings" w:hAnsi="Wingdings" w:hint="default"/>
      </w:rPr>
    </w:lvl>
    <w:lvl w:ilvl="6" w:tplc="CBE46980">
      <w:start w:val="1"/>
      <w:numFmt w:val="bullet"/>
      <w:lvlText w:val=""/>
      <w:lvlJc w:val="left"/>
      <w:pPr>
        <w:ind w:left="5040" w:hanging="360"/>
      </w:pPr>
      <w:rPr>
        <w:rFonts w:ascii="Symbol" w:hAnsi="Symbol" w:hint="default"/>
      </w:rPr>
    </w:lvl>
    <w:lvl w:ilvl="7" w:tplc="F36AB890">
      <w:start w:val="1"/>
      <w:numFmt w:val="bullet"/>
      <w:lvlText w:val="o"/>
      <w:lvlJc w:val="left"/>
      <w:pPr>
        <w:ind w:left="5760" w:hanging="360"/>
      </w:pPr>
      <w:rPr>
        <w:rFonts w:ascii="Courier New" w:hAnsi="Courier New" w:hint="default"/>
      </w:rPr>
    </w:lvl>
    <w:lvl w:ilvl="8" w:tplc="140C598E">
      <w:start w:val="1"/>
      <w:numFmt w:val="bullet"/>
      <w:lvlText w:val=""/>
      <w:lvlJc w:val="left"/>
      <w:pPr>
        <w:ind w:left="6480" w:hanging="360"/>
      </w:pPr>
      <w:rPr>
        <w:rFonts w:ascii="Wingdings" w:hAnsi="Wingdings" w:hint="default"/>
      </w:rPr>
    </w:lvl>
  </w:abstractNum>
  <w:abstractNum w:abstractNumId="2" w15:restartNumberingAfterBreak="0">
    <w:nsid w:val="3C8217A2"/>
    <w:multiLevelType w:val="hybridMultilevel"/>
    <w:tmpl w:val="B6B6F056"/>
    <w:lvl w:ilvl="0" w:tplc="CB12F80C">
      <w:start w:val="1"/>
      <w:numFmt w:val="bullet"/>
      <w:lvlText w:val=""/>
      <w:lvlJc w:val="left"/>
      <w:pPr>
        <w:ind w:left="720" w:hanging="360"/>
      </w:pPr>
      <w:rPr>
        <w:rFonts w:ascii="Symbol" w:hAnsi="Symbol" w:hint="default"/>
      </w:rPr>
    </w:lvl>
    <w:lvl w:ilvl="1" w:tplc="7C74EE3C">
      <w:start w:val="1"/>
      <w:numFmt w:val="bullet"/>
      <w:lvlText w:val="o"/>
      <w:lvlJc w:val="left"/>
      <w:pPr>
        <w:ind w:left="1440" w:hanging="360"/>
      </w:pPr>
      <w:rPr>
        <w:rFonts w:ascii="Courier New" w:hAnsi="Courier New" w:hint="default"/>
      </w:rPr>
    </w:lvl>
    <w:lvl w:ilvl="2" w:tplc="3CC819FA">
      <w:start w:val="1"/>
      <w:numFmt w:val="bullet"/>
      <w:lvlText w:val=""/>
      <w:lvlJc w:val="left"/>
      <w:pPr>
        <w:ind w:left="2160" w:hanging="360"/>
      </w:pPr>
      <w:rPr>
        <w:rFonts w:ascii="Wingdings" w:hAnsi="Wingdings" w:hint="default"/>
      </w:rPr>
    </w:lvl>
    <w:lvl w:ilvl="3" w:tplc="162CD6D8">
      <w:start w:val="1"/>
      <w:numFmt w:val="bullet"/>
      <w:lvlText w:val=""/>
      <w:lvlJc w:val="left"/>
      <w:pPr>
        <w:ind w:left="2880" w:hanging="360"/>
      </w:pPr>
      <w:rPr>
        <w:rFonts w:ascii="Symbol" w:hAnsi="Symbol" w:hint="default"/>
      </w:rPr>
    </w:lvl>
    <w:lvl w:ilvl="4" w:tplc="BB1462FE">
      <w:start w:val="1"/>
      <w:numFmt w:val="bullet"/>
      <w:lvlText w:val="o"/>
      <w:lvlJc w:val="left"/>
      <w:pPr>
        <w:ind w:left="3600" w:hanging="360"/>
      </w:pPr>
      <w:rPr>
        <w:rFonts w:ascii="Courier New" w:hAnsi="Courier New" w:hint="default"/>
      </w:rPr>
    </w:lvl>
    <w:lvl w:ilvl="5" w:tplc="021C3768">
      <w:start w:val="1"/>
      <w:numFmt w:val="bullet"/>
      <w:lvlText w:val=""/>
      <w:lvlJc w:val="left"/>
      <w:pPr>
        <w:ind w:left="4320" w:hanging="360"/>
      </w:pPr>
      <w:rPr>
        <w:rFonts w:ascii="Wingdings" w:hAnsi="Wingdings" w:hint="default"/>
      </w:rPr>
    </w:lvl>
    <w:lvl w:ilvl="6" w:tplc="0D0C05A8">
      <w:start w:val="1"/>
      <w:numFmt w:val="bullet"/>
      <w:lvlText w:val=""/>
      <w:lvlJc w:val="left"/>
      <w:pPr>
        <w:ind w:left="5040" w:hanging="360"/>
      </w:pPr>
      <w:rPr>
        <w:rFonts w:ascii="Symbol" w:hAnsi="Symbol" w:hint="default"/>
      </w:rPr>
    </w:lvl>
    <w:lvl w:ilvl="7" w:tplc="43765336">
      <w:start w:val="1"/>
      <w:numFmt w:val="bullet"/>
      <w:lvlText w:val="o"/>
      <w:lvlJc w:val="left"/>
      <w:pPr>
        <w:ind w:left="5760" w:hanging="360"/>
      </w:pPr>
      <w:rPr>
        <w:rFonts w:ascii="Courier New" w:hAnsi="Courier New" w:hint="default"/>
      </w:rPr>
    </w:lvl>
    <w:lvl w:ilvl="8" w:tplc="B7D04996">
      <w:start w:val="1"/>
      <w:numFmt w:val="bullet"/>
      <w:lvlText w:val=""/>
      <w:lvlJc w:val="left"/>
      <w:pPr>
        <w:ind w:left="6480" w:hanging="360"/>
      </w:pPr>
      <w:rPr>
        <w:rFonts w:ascii="Wingdings" w:hAnsi="Wingdings" w:hint="default"/>
      </w:rPr>
    </w:lvl>
  </w:abstractNum>
  <w:abstractNum w:abstractNumId="3" w15:restartNumberingAfterBreak="0">
    <w:nsid w:val="3E285604"/>
    <w:multiLevelType w:val="multilevel"/>
    <w:tmpl w:val="6248FDF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3EBF7875"/>
    <w:multiLevelType w:val="hybridMultilevel"/>
    <w:tmpl w:val="C6B6CFBA"/>
    <w:lvl w:ilvl="0" w:tplc="D1E25AE2">
      <w:start w:val="1"/>
      <w:numFmt w:val="bullet"/>
      <w:lvlText w:val=""/>
      <w:lvlJc w:val="left"/>
      <w:pPr>
        <w:ind w:left="720" w:hanging="360"/>
      </w:pPr>
      <w:rPr>
        <w:rFonts w:ascii="Symbol" w:hAnsi="Symbol" w:hint="default"/>
      </w:rPr>
    </w:lvl>
    <w:lvl w:ilvl="1" w:tplc="17E28826">
      <w:start w:val="1"/>
      <w:numFmt w:val="bullet"/>
      <w:lvlText w:val="o"/>
      <w:lvlJc w:val="left"/>
      <w:pPr>
        <w:ind w:left="1440" w:hanging="360"/>
      </w:pPr>
      <w:rPr>
        <w:rFonts w:ascii="Courier New" w:hAnsi="Courier New" w:hint="default"/>
      </w:rPr>
    </w:lvl>
    <w:lvl w:ilvl="2" w:tplc="816EFA20">
      <w:start w:val="1"/>
      <w:numFmt w:val="bullet"/>
      <w:lvlText w:val=""/>
      <w:lvlJc w:val="left"/>
      <w:pPr>
        <w:ind w:left="2160" w:hanging="360"/>
      </w:pPr>
      <w:rPr>
        <w:rFonts w:ascii="Wingdings" w:hAnsi="Wingdings" w:hint="default"/>
      </w:rPr>
    </w:lvl>
    <w:lvl w:ilvl="3" w:tplc="5998B6F0">
      <w:start w:val="1"/>
      <w:numFmt w:val="bullet"/>
      <w:lvlText w:val=""/>
      <w:lvlJc w:val="left"/>
      <w:pPr>
        <w:ind w:left="2880" w:hanging="360"/>
      </w:pPr>
      <w:rPr>
        <w:rFonts w:ascii="Symbol" w:hAnsi="Symbol" w:hint="default"/>
      </w:rPr>
    </w:lvl>
    <w:lvl w:ilvl="4" w:tplc="8840670C">
      <w:start w:val="1"/>
      <w:numFmt w:val="bullet"/>
      <w:lvlText w:val="o"/>
      <w:lvlJc w:val="left"/>
      <w:pPr>
        <w:ind w:left="3600" w:hanging="360"/>
      </w:pPr>
      <w:rPr>
        <w:rFonts w:ascii="Courier New" w:hAnsi="Courier New" w:hint="default"/>
      </w:rPr>
    </w:lvl>
    <w:lvl w:ilvl="5" w:tplc="A1825F1A">
      <w:start w:val="1"/>
      <w:numFmt w:val="bullet"/>
      <w:lvlText w:val=""/>
      <w:lvlJc w:val="left"/>
      <w:pPr>
        <w:ind w:left="4320" w:hanging="360"/>
      </w:pPr>
      <w:rPr>
        <w:rFonts w:ascii="Wingdings" w:hAnsi="Wingdings" w:hint="default"/>
      </w:rPr>
    </w:lvl>
    <w:lvl w:ilvl="6" w:tplc="DCAA27FE">
      <w:start w:val="1"/>
      <w:numFmt w:val="bullet"/>
      <w:lvlText w:val=""/>
      <w:lvlJc w:val="left"/>
      <w:pPr>
        <w:ind w:left="5040" w:hanging="360"/>
      </w:pPr>
      <w:rPr>
        <w:rFonts w:ascii="Symbol" w:hAnsi="Symbol" w:hint="default"/>
      </w:rPr>
    </w:lvl>
    <w:lvl w:ilvl="7" w:tplc="A6D247CA">
      <w:start w:val="1"/>
      <w:numFmt w:val="bullet"/>
      <w:lvlText w:val="o"/>
      <w:lvlJc w:val="left"/>
      <w:pPr>
        <w:ind w:left="5760" w:hanging="360"/>
      </w:pPr>
      <w:rPr>
        <w:rFonts w:ascii="Courier New" w:hAnsi="Courier New" w:hint="default"/>
      </w:rPr>
    </w:lvl>
    <w:lvl w:ilvl="8" w:tplc="770695D0">
      <w:start w:val="1"/>
      <w:numFmt w:val="bullet"/>
      <w:lvlText w:val=""/>
      <w:lvlJc w:val="left"/>
      <w:pPr>
        <w:ind w:left="6480" w:hanging="360"/>
      </w:pPr>
      <w:rPr>
        <w:rFonts w:ascii="Wingdings" w:hAnsi="Wingdings" w:hint="default"/>
      </w:rPr>
    </w:lvl>
  </w:abstractNum>
  <w:abstractNum w:abstractNumId="5" w15:restartNumberingAfterBreak="0">
    <w:nsid w:val="46043C0B"/>
    <w:multiLevelType w:val="hybridMultilevel"/>
    <w:tmpl w:val="4AB8F4B6"/>
    <w:lvl w:ilvl="0" w:tplc="6BAC1A50">
      <w:start w:val="1"/>
      <w:numFmt w:val="bullet"/>
      <w:lvlText w:val=""/>
      <w:lvlJc w:val="left"/>
      <w:pPr>
        <w:ind w:left="720" w:hanging="360"/>
      </w:pPr>
      <w:rPr>
        <w:rFonts w:ascii="Symbol" w:hAnsi="Symbol" w:hint="default"/>
      </w:rPr>
    </w:lvl>
    <w:lvl w:ilvl="1" w:tplc="EB468714">
      <w:start w:val="1"/>
      <w:numFmt w:val="bullet"/>
      <w:lvlText w:val="o"/>
      <w:lvlJc w:val="left"/>
      <w:pPr>
        <w:ind w:left="1440" w:hanging="360"/>
      </w:pPr>
      <w:rPr>
        <w:rFonts w:ascii="Courier New" w:hAnsi="Courier New" w:hint="default"/>
      </w:rPr>
    </w:lvl>
    <w:lvl w:ilvl="2" w:tplc="8FB209F8">
      <w:start w:val="1"/>
      <w:numFmt w:val="bullet"/>
      <w:lvlText w:val=""/>
      <w:lvlJc w:val="left"/>
      <w:pPr>
        <w:ind w:left="2160" w:hanging="360"/>
      </w:pPr>
      <w:rPr>
        <w:rFonts w:ascii="Wingdings" w:hAnsi="Wingdings" w:hint="default"/>
      </w:rPr>
    </w:lvl>
    <w:lvl w:ilvl="3" w:tplc="C6565EEC">
      <w:start w:val="1"/>
      <w:numFmt w:val="bullet"/>
      <w:lvlText w:val=""/>
      <w:lvlJc w:val="left"/>
      <w:pPr>
        <w:ind w:left="2880" w:hanging="360"/>
      </w:pPr>
      <w:rPr>
        <w:rFonts w:ascii="Symbol" w:hAnsi="Symbol" w:hint="default"/>
      </w:rPr>
    </w:lvl>
    <w:lvl w:ilvl="4" w:tplc="DDEE9E0A">
      <w:start w:val="1"/>
      <w:numFmt w:val="bullet"/>
      <w:lvlText w:val="o"/>
      <w:lvlJc w:val="left"/>
      <w:pPr>
        <w:ind w:left="3600" w:hanging="360"/>
      </w:pPr>
      <w:rPr>
        <w:rFonts w:ascii="Courier New" w:hAnsi="Courier New" w:hint="default"/>
      </w:rPr>
    </w:lvl>
    <w:lvl w:ilvl="5" w:tplc="7384F6D6">
      <w:start w:val="1"/>
      <w:numFmt w:val="bullet"/>
      <w:lvlText w:val=""/>
      <w:lvlJc w:val="left"/>
      <w:pPr>
        <w:ind w:left="4320" w:hanging="360"/>
      </w:pPr>
      <w:rPr>
        <w:rFonts w:ascii="Wingdings" w:hAnsi="Wingdings" w:hint="default"/>
      </w:rPr>
    </w:lvl>
    <w:lvl w:ilvl="6" w:tplc="02A48BFA">
      <w:start w:val="1"/>
      <w:numFmt w:val="bullet"/>
      <w:lvlText w:val=""/>
      <w:lvlJc w:val="left"/>
      <w:pPr>
        <w:ind w:left="5040" w:hanging="360"/>
      </w:pPr>
      <w:rPr>
        <w:rFonts w:ascii="Symbol" w:hAnsi="Symbol" w:hint="default"/>
      </w:rPr>
    </w:lvl>
    <w:lvl w:ilvl="7" w:tplc="699CDFAE">
      <w:start w:val="1"/>
      <w:numFmt w:val="bullet"/>
      <w:lvlText w:val="o"/>
      <w:lvlJc w:val="left"/>
      <w:pPr>
        <w:ind w:left="5760" w:hanging="360"/>
      </w:pPr>
      <w:rPr>
        <w:rFonts w:ascii="Courier New" w:hAnsi="Courier New" w:hint="default"/>
      </w:rPr>
    </w:lvl>
    <w:lvl w:ilvl="8" w:tplc="AD6A6E92">
      <w:start w:val="1"/>
      <w:numFmt w:val="bullet"/>
      <w:lvlText w:val=""/>
      <w:lvlJc w:val="left"/>
      <w:pPr>
        <w:ind w:left="6480" w:hanging="360"/>
      </w:pPr>
      <w:rPr>
        <w:rFonts w:ascii="Wingdings" w:hAnsi="Wingdings" w:hint="default"/>
      </w:rPr>
    </w:lvl>
  </w:abstractNum>
  <w:abstractNum w:abstractNumId="6" w15:restartNumberingAfterBreak="0">
    <w:nsid w:val="4F83217F"/>
    <w:multiLevelType w:val="hybridMultilevel"/>
    <w:tmpl w:val="76807D70"/>
    <w:lvl w:ilvl="0" w:tplc="D8748B92">
      <w:start w:val="1"/>
      <w:numFmt w:val="bullet"/>
      <w:lvlText w:val=""/>
      <w:lvlJc w:val="left"/>
      <w:pPr>
        <w:ind w:left="720" w:hanging="360"/>
      </w:pPr>
      <w:rPr>
        <w:rFonts w:ascii="Symbol" w:hAnsi="Symbol" w:hint="default"/>
      </w:rPr>
    </w:lvl>
    <w:lvl w:ilvl="1" w:tplc="DA08FCB8">
      <w:start w:val="1"/>
      <w:numFmt w:val="bullet"/>
      <w:lvlText w:val="o"/>
      <w:lvlJc w:val="left"/>
      <w:pPr>
        <w:ind w:left="1440" w:hanging="360"/>
      </w:pPr>
      <w:rPr>
        <w:rFonts w:ascii="Courier New" w:hAnsi="Courier New" w:hint="default"/>
      </w:rPr>
    </w:lvl>
    <w:lvl w:ilvl="2" w:tplc="DC60F1BE">
      <w:start w:val="1"/>
      <w:numFmt w:val="bullet"/>
      <w:lvlText w:val=""/>
      <w:lvlJc w:val="left"/>
      <w:pPr>
        <w:ind w:left="2160" w:hanging="360"/>
      </w:pPr>
      <w:rPr>
        <w:rFonts w:ascii="Wingdings" w:hAnsi="Wingdings" w:hint="default"/>
      </w:rPr>
    </w:lvl>
    <w:lvl w:ilvl="3" w:tplc="8BB895DE">
      <w:start w:val="1"/>
      <w:numFmt w:val="bullet"/>
      <w:lvlText w:val=""/>
      <w:lvlJc w:val="left"/>
      <w:pPr>
        <w:ind w:left="2880" w:hanging="360"/>
      </w:pPr>
      <w:rPr>
        <w:rFonts w:ascii="Symbol" w:hAnsi="Symbol" w:hint="default"/>
      </w:rPr>
    </w:lvl>
    <w:lvl w:ilvl="4" w:tplc="08AE5E32">
      <w:start w:val="1"/>
      <w:numFmt w:val="bullet"/>
      <w:lvlText w:val="o"/>
      <w:lvlJc w:val="left"/>
      <w:pPr>
        <w:ind w:left="3600" w:hanging="360"/>
      </w:pPr>
      <w:rPr>
        <w:rFonts w:ascii="Courier New" w:hAnsi="Courier New" w:hint="default"/>
      </w:rPr>
    </w:lvl>
    <w:lvl w:ilvl="5" w:tplc="34702ED6">
      <w:start w:val="1"/>
      <w:numFmt w:val="bullet"/>
      <w:lvlText w:val=""/>
      <w:lvlJc w:val="left"/>
      <w:pPr>
        <w:ind w:left="4320" w:hanging="360"/>
      </w:pPr>
      <w:rPr>
        <w:rFonts w:ascii="Wingdings" w:hAnsi="Wingdings" w:hint="default"/>
      </w:rPr>
    </w:lvl>
    <w:lvl w:ilvl="6" w:tplc="17DEE43E">
      <w:start w:val="1"/>
      <w:numFmt w:val="bullet"/>
      <w:lvlText w:val=""/>
      <w:lvlJc w:val="left"/>
      <w:pPr>
        <w:ind w:left="5040" w:hanging="360"/>
      </w:pPr>
      <w:rPr>
        <w:rFonts w:ascii="Symbol" w:hAnsi="Symbol" w:hint="default"/>
      </w:rPr>
    </w:lvl>
    <w:lvl w:ilvl="7" w:tplc="D102B088">
      <w:start w:val="1"/>
      <w:numFmt w:val="bullet"/>
      <w:lvlText w:val="o"/>
      <w:lvlJc w:val="left"/>
      <w:pPr>
        <w:ind w:left="5760" w:hanging="360"/>
      </w:pPr>
      <w:rPr>
        <w:rFonts w:ascii="Courier New" w:hAnsi="Courier New" w:hint="default"/>
      </w:rPr>
    </w:lvl>
    <w:lvl w:ilvl="8" w:tplc="D136C1DA">
      <w:start w:val="1"/>
      <w:numFmt w:val="bullet"/>
      <w:lvlText w:val=""/>
      <w:lvlJc w:val="left"/>
      <w:pPr>
        <w:ind w:left="6480" w:hanging="360"/>
      </w:pPr>
      <w:rPr>
        <w:rFonts w:ascii="Wingdings" w:hAnsi="Wingdings" w:hint="default"/>
      </w:rPr>
    </w:lvl>
  </w:abstractNum>
  <w:abstractNum w:abstractNumId="7" w15:restartNumberingAfterBreak="0">
    <w:nsid w:val="583D6AA2"/>
    <w:multiLevelType w:val="hybridMultilevel"/>
    <w:tmpl w:val="52DE8682"/>
    <w:lvl w:ilvl="0" w:tplc="A5AA1054">
      <w:start w:val="1"/>
      <w:numFmt w:val="bullet"/>
      <w:lvlText w:val=""/>
      <w:lvlJc w:val="left"/>
      <w:pPr>
        <w:ind w:left="720" w:hanging="360"/>
      </w:pPr>
      <w:rPr>
        <w:rFonts w:ascii="Symbol" w:hAnsi="Symbol" w:hint="default"/>
      </w:rPr>
    </w:lvl>
    <w:lvl w:ilvl="1" w:tplc="AD729FE0">
      <w:start w:val="1"/>
      <w:numFmt w:val="bullet"/>
      <w:lvlText w:val="o"/>
      <w:lvlJc w:val="left"/>
      <w:pPr>
        <w:ind w:left="1440" w:hanging="360"/>
      </w:pPr>
      <w:rPr>
        <w:rFonts w:ascii="Courier New" w:hAnsi="Courier New" w:hint="default"/>
      </w:rPr>
    </w:lvl>
    <w:lvl w:ilvl="2" w:tplc="DA8EFA20">
      <w:start w:val="1"/>
      <w:numFmt w:val="bullet"/>
      <w:lvlText w:val=""/>
      <w:lvlJc w:val="left"/>
      <w:pPr>
        <w:ind w:left="2160" w:hanging="360"/>
      </w:pPr>
      <w:rPr>
        <w:rFonts w:ascii="Wingdings" w:hAnsi="Wingdings" w:hint="default"/>
      </w:rPr>
    </w:lvl>
    <w:lvl w:ilvl="3" w:tplc="32926CF0">
      <w:start w:val="1"/>
      <w:numFmt w:val="bullet"/>
      <w:lvlText w:val=""/>
      <w:lvlJc w:val="left"/>
      <w:pPr>
        <w:ind w:left="2880" w:hanging="360"/>
      </w:pPr>
      <w:rPr>
        <w:rFonts w:ascii="Symbol" w:hAnsi="Symbol" w:hint="default"/>
      </w:rPr>
    </w:lvl>
    <w:lvl w:ilvl="4" w:tplc="9314D55C">
      <w:start w:val="1"/>
      <w:numFmt w:val="bullet"/>
      <w:lvlText w:val="o"/>
      <w:lvlJc w:val="left"/>
      <w:pPr>
        <w:ind w:left="3600" w:hanging="360"/>
      </w:pPr>
      <w:rPr>
        <w:rFonts w:ascii="Courier New" w:hAnsi="Courier New" w:hint="default"/>
      </w:rPr>
    </w:lvl>
    <w:lvl w:ilvl="5" w:tplc="DBC82D52">
      <w:start w:val="1"/>
      <w:numFmt w:val="bullet"/>
      <w:lvlText w:val=""/>
      <w:lvlJc w:val="left"/>
      <w:pPr>
        <w:ind w:left="4320" w:hanging="360"/>
      </w:pPr>
      <w:rPr>
        <w:rFonts w:ascii="Wingdings" w:hAnsi="Wingdings" w:hint="default"/>
      </w:rPr>
    </w:lvl>
    <w:lvl w:ilvl="6" w:tplc="FB6A9DC8">
      <w:start w:val="1"/>
      <w:numFmt w:val="bullet"/>
      <w:lvlText w:val=""/>
      <w:lvlJc w:val="left"/>
      <w:pPr>
        <w:ind w:left="5040" w:hanging="360"/>
      </w:pPr>
      <w:rPr>
        <w:rFonts w:ascii="Symbol" w:hAnsi="Symbol" w:hint="default"/>
      </w:rPr>
    </w:lvl>
    <w:lvl w:ilvl="7" w:tplc="AAE802F2">
      <w:start w:val="1"/>
      <w:numFmt w:val="bullet"/>
      <w:lvlText w:val="o"/>
      <w:lvlJc w:val="left"/>
      <w:pPr>
        <w:ind w:left="5760" w:hanging="360"/>
      </w:pPr>
      <w:rPr>
        <w:rFonts w:ascii="Courier New" w:hAnsi="Courier New" w:hint="default"/>
      </w:rPr>
    </w:lvl>
    <w:lvl w:ilvl="8" w:tplc="3A32E5A4">
      <w:start w:val="1"/>
      <w:numFmt w:val="bullet"/>
      <w:lvlText w:val=""/>
      <w:lvlJc w:val="left"/>
      <w:pPr>
        <w:ind w:left="6480" w:hanging="360"/>
      </w:pPr>
      <w:rPr>
        <w:rFonts w:ascii="Wingdings" w:hAnsi="Wingdings" w:hint="default"/>
      </w:rPr>
    </w:lvl>
  </w:abstractNum>
  <w:abstractNum w:abstractNumId="8" w15:restartNumberingAfterBreak="0">
    <w:nsid w:val="67590489"/>
    <w:multiLevelType w:val="hybridMultilevel"/>
    <w:tmpl w:val="36A83350"/>
    <w:lvl w:ilvl="0" w:tplc="0B840D8A">
      <w:start w:val="1"/>
      <w:numFmt w:val="bullet"/>
      <w:lvlText w:val=""/>
      <w:lvlJc w:val="left"/>
      <w:pPr>
        <w:ind w:left="720" w:hanging="360"/>
      </w:pPr>
      <w:rPr>
        <w:rFonts w:ascii="Symbol" w:hAnsi="Symbol" w:hint="default"/>
      </w:rPr>
    </w:lvl>
    <w:lvl w:ilvl="1" w:tplc="C98ED09A">
      <w:start w:val="1"/>
      <w:numFmt w:val="bullet"/>
      <w:lvlText w:val="o"/>
      <w:lvlJc w:val="left"/>
      <w:pPr>
        <w:ind w:left="1440" w:hanging="360"/>
      </w:pPr>
      <w:rPr>
        <w:rFonts w:ascii="Courier New" w:hAnsi="Courier New" w:hint="default"/>
      </w:rPr>
    </w:lvl>
    <w:lvl w:ilvl="2" w:tplc="33521A52">
      <w:start w:val="1"/>
      <w:numFmt w:val="bullet"/>
      <w:lvlText w:val=""/>
      <w:lvlJc w:val="left"/>
      <w:pPr>
        <w:ind w:left="2160" w:hanging="360"/>
      </w:pPr>
      <w:rPr>
        <w:rFonts w:ascii="Wingdings" w:hAnsi="Wingdings" w:hint="default"/>
      </w:rPr>
    </w:lvl>
    <w:lvl w:ilvl="3" w:tplc="334654BE">
      <w:start w:val="1"/>
      <w:numFmt w:val="bullet"/>
      <w:lvlText w:val=""/>
      <w:lvlJc w:val="left"/>
      <w:pPr>
        <w:ind w:left="2880" w:hanging="360"/>
      </w:pPr>
      <w:rPr>
        <w:rFonts w:ascii="Symbol" w:hAnsi="Symbol" w:hint="default"/>
      </w:rPr>
    </w:lvl>
    <w:lvl w:ilvl="4" w:tplc="5CD0F102">
      <w:start w:val="1"/>
      <w:numFmt w:val="bullet"/>
      <w:lvlText w:val="o"/>
      <w:lvlJc w:val="left"/>
      <w:pPr>
        <w:ind w:left="3600" w:hanging="360"/>
      </w:pPr>
      <w:rPr>
        <w:rFonts w:ascii="Courier New" w:hAnsi="Courier New" w:hint="default"/>
      </w:rPr>
    </w:lvl>
    <w:lvl w:ilvl="5" w:tplc="5EFA070E">
      <w:start w:val="1"/>
      <w:numFmt w:val="bullet"/>
      <w:lvlText w:val=""/>
      <w:lvlJc w:val="left"/>
      <w:pPr>
        <w:ind w:left="4320" w:hanging="360"/>
      </w:pPr>
      <w:rPr>
        <w:rFonts w:ascii="Wingdings" w:hAnsi="Wingdings" w:hint="default"/>
      </w:rPr>
    </w:lvl>
    <w:lvl w:ilvl="6" w:tplc="EDDCC208">
      <w:start w:val="1"/>
      <w:numFmt w:val="bullet"/>
      <w:lvlText w:val=""/>
      <w:lvlJc w:val="left"/>
      <w:pPr>
        <w:ind w:left="5040" w:hanging="360"/>
      </w:pPr>
      <w:rPr>
        <w:rFonts w:ascii="Symbol" w:hAnsi="Symbol" w:hint="default"/>
      </w:rPr>
    </w:lvl>
    <w:lvl w:ilvl="7" w:tplc="4F84076E">
      <w:start w:val="1"/>
      <w:numFmt w:val="bullet"/>
      <w:lvlText w:val="o"/>
      <w:lvlJc w:val="left"/>
      <w:pPr>
        <w:ind w:left="5760" w:hanging="360"/>
      </w:pPr>
      <w:rPr>
        <w:rFonts w:ascii="Courier New" w:hAnsi="Courier New" w:hint="default"/>
      </w:rPr>
    </w:lvl>
    <w:lvl w:ilvl="8" w:tplc="68DAEE38">
      <w:start w:val="1"/>
      <w:numFmt w:val="bullet"/>
      <w:lvlText w:val=""/>
      <w:lvlJc w:val="left"/>
      <w:pPr>
        <w:ind w:left="6480" w:hanging="360"/>
      </w:pPr>
      <w:rPr>
        <w:rFonts w:ascii="Wingdings" w:hAnsi="Wingdings" w:hint="default"/>
      </w:rPr>
    </w:lvl>
  </w:abstractNum>
  <w:abstractNum w:abstractNumId="9" w15:restartNumberingAfterBreak="0">
    <w:nsid w:val="79480D28"/>
    <w:multiLevelType w:val="hybridMultilevel"/>
    <w:tmpl w:val="BDAAA7E6"/>
    <w:lvl w:ilvl="0" w:tplc="AE128BB6">
      <w:start w:val="1"/>
      <w:numFmt w:val="bullet"/>
      <w:lvlText w:val=""/>
      <w:lvlJc w:val="left"/>
      <w:pPr>
        <w:ind w:left="720" w:hanging="360"/>
      </w:pPr>
      <w:rPr>
        <w:rFonts w:ascii="Symbol" w:hAnsi="Symbol" w:hint="default"/>
      </w:rPr>
    </w:lvl>
    <w:lvl w:ilvl="1" w:tplc="2970FCE8">
      <w:start w:val="1"/>
      <w:numFmt w:val="bullet"/>
      <w:lvlText w:val="o"/>
      <w:lvlJc w:val="left"/>
      <w:pPr>
        <w:ind w:left="1440" w:hanging="360"/>
      </w:pPr>
      <w:rPr>
        <w:rFonts w:ascii="Courier New" w:hAnsi="Courier New" w:hint="default"/>
      </w:rPr>
    </w:lvl>
    <w:lvl w:ilvl="2" w:tplc="FE026018">
      <w:start w:val="1"/>
      <w:numFmt w:val="bullet"/>
      <w:lvlText w:val=""/>
      <w:lvlJc w:val="left"/>
      <w:pPr>
        <w:ind w:left="2160" w:hanging="360"/>
      </w:pPr>
      <w:rPr>
        <w:rFonts w:ascii="Wingdings" w:hAnsi="Wingdings" w:hint="default"/>
      </w:rPr>
    </w:lvl>
    <w:lvl w:ilvl="3" w:tplc="FD101544">
      <w:start w:val="1"/>
      <w:numFmt w:val="bullet"/>
      <w:lvlText w:val=""/>
      <w:lvlJc w:val="left"/>
      <w:pPr>
        <w:ind w:left="2880" w:hanging="360"/>
      </w:pPr>
      <w:rPr>
        <w:rFonts w:ascii="Symbol" w:hAnsi="Symbol" w:hint="default"/>
      </w:rPr>
    </w:lvl>
    <w:lvl w:ilvl="4" w:tplc="43103AFA">
      <w:start w:val="1"/>
      <w:numFmt w:val="bullet"/>
      <w:lvlText w:val="o"/>
      <w:lvlJc w:val="left"/>
      <w:pPr>
        <w:ind w:left="3600" w:hanging="360"/>
      </w:pPr>
      <w:rPr>
        <w:rFonts w:ascii="Courier New" w:hAnsi="Courier New" w:hint="default"/>
      </w:rPr>
    </w:lvl>
    <w:lvl w:ilvl="5" w:tplc="D7428A32">
      <w:start w:val="1"/>
      <w:numFmt w:val="bullet"/>
      <w:lvlText w:val=""/>
      <w:lvlJc w:val="left"/>
      <w:pPr>
        <w:ind w:left="4320" w:hanging="360"/>
      </w:pPr>
      <w:rPr>
        <w:rFonts w:ascii="Wingdings" w:hAnsi="Wingdings" w:hint="default"/>
      </w:rPr>
    </w:lvl>
    <w:lvl w:ilvl="6" w:tplc="20E2E17C">
      <w:start w:val="1"/>
      <w:numFmt w:val="bullet"/>
      <w:lvlText w:val=""/>
      <w:lvlJc w:val="left"/>
      <w:pPr>
        <w:ind w:left="5040" w:hanging="360"/>
      </w:pPr>
      <w:rPr>
        <w:rFonts w:ascii="Symbol" w:hAnsi="Symbol" w:hint="default"/>
      </w:rPr>
    </w:lvl>
    <w:lvl w:ilvl="7" w:tplc="DD86DC88">
      <w:start w:val="1"/>
      <w:numFmt w:val="bullet"/>
      <w:lvlText w:val="o"/>
      <w:lvlJc w:val="left"/>
      <w:pPr>
        <w:ind w:left="5760" w:hanging="360"/>
      </w:pPr>
      <w:rPr>
        <w:rFonts w:ascii="Courier New" w:hAnsi="Courier New" w:hint="default"/>
      </w:rPr>
    </w:lvl>
    <w:lvl w:ilvl="8" w:tplc="FA64620C">
      <w:start w:val="1"/>
      <w:numFmt w:val="bullet"/>
      <w:lvlText w:val=""/>
      <w:lvlJc w:val="left"/>
      <w:pPr>
        <w:ind w:left="6480" w:hanging="360"/>
      </w:pPr>
      <w:rPr>
        <w:rFonts w:ascii="Wingdings" w:hAnsi="Wingdings" w:hint="default"/>
      </w:rPr>
    </w:lvl>
  </w:abstractNum>
  <w:abstractNum w:abstractNumId="10" w15:restartNumberingAfterBreak="0">
    <w:nsid w:val="79B3290F"/>
    <w:multiLevelType w:val="multilevel"/>
    <w:tmpl w:val="B96E6A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abstractNumId w:val="8"/>
  </w:num>
  <w:num w:numId="2">
    <w:abstractNumId w:val="6"/>
  </w:num>
  <w:num w:numId="3">
    <w:abstractNumId w:val="4"/>
  </w:num>
  <w:num w:numId="4">
    <w:abstractNumId w:val="7"/>
  </w:num>
  <w:num w:numId="5">
    <w:abstractNumId w:val="5"/>
  </w:num>
  <w:num w:numId="6">
    <w:abstractNumId w:val="2"/>
  </w:num>
  <w:num w:numId="7">
    <w:abstractNumId w:val="1"/>
  </w:num>
  <w:num w:numId="8">
    <w:abstractNumId w:val="0"/>
  </w:num>
  <w:num w:numId="9">
    <w:abstractNumId w:val="9"/>
  </w:num>
  <w:num w:numId="10">
    <w:abstractNumId w:val="3"/>
  </w:num>
  <w:num w:numId="11">
    <w:abstractNumId w:val="1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B.Y. Gravesteijn">
    <w15:presenceInfo w15:providerId="AD" w15:userId="S::b.gravesteijn@erasmusmc.nl::67e68e62-6f07-429b-97f8-b99260b90b51"/>
  </w15:person>
  <w15:person w15:author="E.M. Krijkamp">
    <w15:presenceInfo w15:providerId="AD" w15:userId="S::e.krijkamp@erasmusmc.nl::6b549f4a-e21e-4342-9116-7452856f1b15"/>
  </w15:person>
  <w15:person w15:author="Gebruiker">
    <w15:presenceInfo w15:providerId="None" w15:userId="Gebruiker"/>
  </w15:person>
  <w15:person w15:author="rob baatenburg de jong">
    <w15:presenceInfo w15:providerId="Windows Live" w15:userId="4f5f346fb956906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E445A"/>
    <w:rsid w:val="000016BF"/>
    <w:rsid w:val="00004179"/>
    <w:rsid w:val="00006917"/>
    <w:rsid w:val="00007659"/>
    <w:rsid w:val="000078C0"/>
    <w:rsid w:val="000540A2"/>
    <w:rsid w:val="00055008"/>
    <w:rsid w:val="000611E7"/>
    <w:rsid w:val="00063929"/>
    <w:rsid w:val="0008B50C"/>
    <w:rsid w:val="0009477C"/>
    <w:rsid w:val="000A1DDC"/>
    <w:rsid w:val="000B024F"/>
    <w:rsid w:val="000C32EF"/>
    <w:rsid w:val="000C7112"/>
    <w:rsid w:val="000D187D"/>
    <w:rsid w:val="000E4643"/>
    <w:rsid w:val="000EA3A3"/>
    <w:rsid w:val="000F1AFD"/>
    <w:rsid w:val="000F21BC"/>
    <w:rsid w:val="00100057"/>
    <w:rsid w:val="00110D40"/>
    <w:rsid w:val="00114092"/>
    <w:rsid w:val="0011909D"/>
    <w:rsid w:val="00121FE0"/>
    <w:rsid w:val="00132981"/>
    <w:rsid w:val="00135BA6"/>
    <w:rsid w:val="00141C7D"/>
    <w:rsid w:val="00145258"/>
    <w:rsid w:val="00150F00"/>
    <w:rsid w:val="00163436"/>
    <w:rsid w:val="00163AE5"/>
    <w:rsid w:val="0017F927"/>
    <w:rsid w:val="00182E81"/>
    <w:rsid w:val="00194496"/>
    <w:rsid w:val="001B3615"/>
    <w:rsid w:val="001C7EE9"/>
    <w:rsid w:val="001C7EFB"/>
    <w:rsid w:val="001E1B6B"/>
    <w:rsid w:val="001E1D2F"/>
    <w:rsid w:val="001E60E4"/>
    <w:rsid w:val="001F3FAE"/>
    <w:rsid w:val="001F69FD"/>
    <w:rsid w:val="00200F83"/>
    <w:rsid w:val="0020337C"/>
    <w:rsid w:val="002048D1"/>
    <w:rsid w:val="00204EDB"/>
    <w:rsid w:val="002208A9"/>
    <w:rsid w:val="00231109"/>
    <w:rsid w:val="00234D3C"/>
    <w:rsid w:val="002616F5"/>
    <w:rsid w:val="00264033"/>
    <w:rsid w:val="00270429"/>
    <w:rsid w:val="00270992"/>
    <w:rsid w:val="002A1A07"/>
    <w:rsid w:val="002BFCA2"/>
    <w:rsid w:val="002D33ED"/>
    <w:rsid w:val="002E445A"/>
    <w:rsid w:val="002F129C"/>
    <w:rsid w:val="002F3C82"/>
    <w:rsid w:val="002FF898"/>
    <w:rsid w:val="0030D55C"/>
    <w:rsid w:val="00320D1E"/>
    <w:rsid w:val="00325509"/>
    <w:rsid w:val="00349842"/>
    <w:rsid w:val="00354D49"/>
    <w:rsid w:val="003655B2"/>
    <w:rsid w:val="00387662"/>
    <w:rsid w:val="003A3C68"/>
    <w:rsid w:val="003B0009"/>
    <w:rsid w:val="003B106D"/>
    <w:rsid w:val="003BDB2E"/>
    <w:rsid w:val="003D1200"/>
    <w:rsid w:val="003D21E0"/>
    <w:rsid w:val="003E5752"/>
    <w:rsid w:val="003E7E19"/>
    <w:rsid w:val="003F358C"/>
    <w:rsid w:val="00407C57"/>
    <w:rsid w:val="00424F66"/>
    <w:rsid w:val="004257EC"/>
    <w:rsid w:val="00436E4B"/>
    <w:rsid w:val="004417D8"/>
    <w:rsid w:val="0044C3EB"/>
    <w:rsid w:val="00450D5F"/>
    <w:rsid w:val="00453CF4"/>
    <w:rsid w:val="004602FE"/>
    <w:rsid w:val="0046477A"/>
    <w:rsid w:val="00466DB7"/>
    <w:rsid w:val="004927B3"/>
    <w:rsid w:val="004A341F"/>
    <w:rsid w:val="004A503D"/>
    <w:rsid w:val="004AD833"/>
    <w:rsid w:val="004B240F"/>
    <w:rsid w:val="004C5675"/>
    <w:rsid w:val="004D7E65"/>
    <w:rsid w:val="004E1046"/>
    <w:rsid w:val="004F1948"/>
    <w:rsid w:val="00514E05"/>
    <w:rsid w:val="00516760"/>
    <w:rsid w:val="005305F4"/>
    <w:rsid w:val="005337D5"/>
    <w:rsid w:val="005574D3"/>
    <w:rsid w:val="00557AD1"/>
    <w:rsid w:val="00563E06"/>
    <w:rsid w:val="005655B5"/>
    <w:rsid w:val="00572679"/>
    <w:rsid w:val="005847E3"/>
    <w:rsid w:val="00591667"/>
    <w:rsid w:val="005966E7"/>
    <w:rsid w:val="005C6DC4"/>
    <w:rsid w:val="005D3ED7"/>
    <w:rsid w:val="005D4DFA"/>
    <w:rsid w:val="005D65F7"/>
    <w:rsid w:val="005E6CB9"/>
    <w:rsid w:val="006044A7"/>
    <w:rsid w:val="00613DD2"/>
    <w:rsid w:val="00621B9E"/>
    <w:rsid w:val="00621EAC"/>
    <w:rsid w:val="006479D9"/>
    <w:rsid w:val="0065107A"/>
    <w:rsid w:val="00654393"/>
    <w:rsid w:val="0065685F"/>
    <w:rsid w:val="00657E5E"/>
    <w:rsid w:val="00674DF9"/>
    <w:rsid w:val="006B6D0B"/>
    <w:rsid w:val="006C1239"/>
    <w:rsid w:val="006C5B68"/>
    <w:rsid w:val="006D27F5"/>
    <w:rsid w:val="006D76AB"/>
    <w:rsid w:val="006E045E"/>
    <w:rsid w:val="006E1AF4"/>
    <w:rsid w:val="006E5AC7"/>
    <w:rsid w:val="006F2F1B"/>
    <w:rsid w:val="00700C21"/>
    <w:rsid w:val="00714DA1"/>
    <w:rsid w:val="0072588B"/>
    <w:rsid w:val="00730ADB"/>
    <w:rsid w:val="00737CE6"/>
    <w:rsid w:val="00740C80"/>
    <w:rsid w:val="0074641A"/>
    <w:rsid w:val="007711B2"/>
    <w:rsid w:val="00784C81"/>
    <w:rsid w:val="0079D49A"/>
    <w:rsid w:val="007B7745"/>
    <w:rsid w:val="007C1053"/>
    <w:rsid w:val="007C1283"/>
    <w:rsid w:val="007D2DF4"/>
    <w:rsid w:val="007D3DF9"/>
    <w:rsid w:val="007E0637"/>
    <w:rsid w:val="007E396A"/>
    <w:rsid w:val="007E49B4"/>
    <w:rsid w:val="007E5AE1"/>
    <w:rsid w:val="00825CE2"/>
    <w:rsid w:val="0084022E"/>
    <w:rsid w:val="008668E7"/>
    <w:rsid w:val="008902F1"/>
    <w:rsid w:val="008B1B38"/>
    <w:rsid w:val="008B1D07"/>
    <w:rsid w:val="008C4069"/>
    <w:rsid w:val="008C69CA"/>
    <w:rsid w:val="008D25CB"/>
    <w:rsid w:val="00900DFE"/>
    <w:rsid w:val="0091097D"/>
    <w:rsid w:val="00921E11"/>
    <w:rsid w:val="0092623E"/>
    <w:rsid w:val="009262F5"/>
    <w:rsid w:val="00935F63"/>
    <w:rsid w:val="009400C4"/>
    <w:rsid w:val="0094384D"/>
    <w:rsid w:val="00947740"/>
    <w:rsid w:val="00970A14"/>
    <w:rsid w:val="0097278A"/>
    <w:rsid w:val="00985DBF"/>
    <w:rsid w:val="0099203E"/>
    <w:rsid w:val="00993323"/>
    <w:rsid w:val="00995228"/>
    <w:rsid w:val="00995896"/>
    <w:rsid w:val="009E62A4"/>
    <w:rsid w:val="009F13BC"/>
    <w:rsid w:val="009F62A4"/>
    <w:rsid w:val="00A00A32"/>
    <w:rsid w:val="00A20331"/>
    <w:rsid w:val="00A25DF7"/>
    <w:rsid w:val="00A27255"/>
    <w:rsid w:val="00A505EA"/>
    <w:rsid w:val="00A51144"/>
    <w:rsid w:val="00A6511C"/>
    <w:rsid w:val="00A841EB"/>
    <w:rsid w:val="00AA5D26"/>
    <w:rsid w:val="00AC2803"/>
    <w:rsid w:val="00AC2F29"/>
    <w:rsid w:val="00AC6F5A"/>
    <w:rsid w:val="00AD37E0"/>
    <w:rsid w:val="00AE7483"/>
    <w:rsid w:val="00AF6E67"/>
    <w:rsid w:val="00B0055D"/>
    <w:rsid w:val="00B05DB4"/>
    <w:rsid w:val="00B10237"/>
    <w:rsid w:val="00B12A7F"/>
    <w:rsid w:val="00B243F4"/>
    <w:rsid w:val="00B308D5"/>
    <w:rsid w:val="00B36A8C"/>
    <w:rsid w:val="00B478AE"/>
    <w:rsid w:val="00B51005"/>
    <w:rsid w:val="00B53AF3"/>
    <w:rsid w:val="00B5450E"/>
    <w:rsid w:val="00B6789B"/>
    <w:rsid w:val="00B718C3"/>
    <w:rsid w:val="00B80DE7"/>
    <w:rsid w:val="00B92D2F"/>
    <w:rsid w:val="00BA1945"/>
    <w:rsid w:val="00BD50BF"/>
    <w:rsid w:val="00BE6480"/>
    <w:rsid w:val="00BED763"/>
    <w:rsid w:val="00C0418C"/>
    <w:rsid w:val="00C047C6"/>
    <w:rsid w:val="00C24ED4"/>
    <w:rsid w:val="00C34858"/>
    <w:rsid w:val="00CA1D47"/>
    <w:rsid w:val="00CA5F8E"/>
    <w:rsid w:val="00CB2328"/>
    <w:rsid w:val="00CB2BA0"/>
    <w:rsid w:val="00CB5091"/>
    <w:rsid w:val="00CB723E"/>
    <w:rsid w:val="00CC041C"/>
    <w:rsid w:val="00CD22EF"/>
    <w:rsid w:val="00CD33A7"/>
    <w:rsid w:val="00CE22D4"/>
    <w:rsid w:val="00CF102E"/>
    <w:rsid w:val="00CF728A"/>
    <w:rsid w:val="00D0423A"/>
    <w:rsid w:val="00D13540"/>
    <w:rsid w:val="00D369EC"/>
    <w:rsid w:val="00D516BF"/>
    <w:rsid w:val="00D60885"/>
    <w:rsid w:val="00D64054"/>
    <w:rsid w:val="00D723B7"/>
    <w:rsid w:val="00D73F13"/>
    <w:rsid w:val="00D84645"/>
    <w:rsid w:val="00D87AD4"/>
    <w:rsid w:val="00D9064D"/>
    <w:rsid w:val="00DA712E"/>
    <w:rsid w:val="00DB1A5E"/>
    <w:rsid w:val="00DC4B44"/>
    <w:rsid w:val="00DD0AE3"/>
    <w:rsid w:val="00DD3325"/>
    <w:rsid w:val="00DD396F"/>
    <w:rsid w:val="00DD4B8A"/>
    <w:rsid w:val="00DE14AF"/>
    <w:rsid w:val="00DE2A7F"/>
    <w:rsid w:val="00DE3710"/>
    <w:rsid w:val="00DF2531"/>
    <w:rsid w:val="00DF79C4"/>
    <w:rsid w:val="00E1769B"/>
    <w:rsid w:val="00E20269"/>
    <w:rsid w:val="00E25C4D"/>
    <w:rsid w:val="00E3229F"/>
    <w:rsid w:val="00E4132A"/>
    <w:rsid w:val="00E65A86"/>
    <w:rsid w:val="00E678CD"/>
    <w:rsid w:val="00E70F2E"/>
    <w:rsid w:val="00E90A34"/>
    <w:rsid w:val="00E9EE46"/>
    <w:rsid w:val="00EA5F14"/>
    <w:rsid w:val="00EB10CE"/>
    <w:rsid w:val="00EC12A5"/>
    <w:rsid w:val="00EC198C"/>
    <w:rsid w:val="00ED3925"/>
    <w:rsid w:val="00EF2FED"/>
    <w:rsid w:val="00EF4A02"/>
    <w:rsid w:val="00EF5030"/>
    <w:rsid w:val="00F17231"/>
    <w:rsid w:val="00F265AD"/>
    <w:rsid w:val="00F323B8"/>
    <w:rsid w:val="00F3380A"/>
    <w:rsid w:val="00F34F0F"/>
    <w:rsid w:val="00F5422B"/>
    <w:rsid w:val="00F57734"/>
    <w:rsid w:val="00F6246C"/>
    <w:rsid w:val="00F80713"/>
    <w:rsid w:val="00F81350"/>
    <w:rsid w:val="00F93C68"/>
    <w:rsid w:val="00FB709A"/>
    <w:rsid w:val="00FC2F85"/>
    <w:rsid w:val="00FD0B84"/>
    <w:rsid w:val="00FE2640"/>
    <w:rsid w:val="00FE4142"/>
    <w:rsid w:val="00FE4DFF"/>
    <w:rsid w:val="00FE4F62"/>
    <w:rsid w:val="00FE7393"/>
    <w:rsid w:val="01124BCE"/>
    <w:rsid w:val="0114AA71"/>
    <w:rsid w:val="0119C086"/>
    <w:rsid w:val="0128B49B"/>
    <w:rsid w:val="012B2C11"/>
    <w:rsid w:val="012BCDB6"/>
    <w:rsid w:val="012EB7B2"/>
    <w:rsid w:val="013201EC"/>
    <w:rsid w:val="013E6A13"/>
    <w:rsid w:val="015BAC35"/>
    <w:rsid w:val="015D4B70"/>
    <w:rsid w:val="0162A412"/>
    <w:rsid w:val="0166F057"/>
    <w:rsid w:val="01730FC5"/>
    <w:rsid w:val="017631EB"/>
    <w:rsid w:val="017969E9"/>
    <w:rsid w:val="018F4297"/>
    <w:rsid w:val="0195220A"/>
    <w:rsid w:val="01A69722"/>
    <w:rsid w:val="01B882A2"/>
    <w:rsid w:val="01F7753F"/>
    <w:rsid w:val="01F82863"/>
    <w:rsid w:val="02061E6B"/>
    <w:rsid w:val="020C4264"/>
    <w:rsid w:val="021A731E"/>
    <w:rsid w:val="021E02ED"/>
    <w:rsid w:val="023200E3"/>
    <w:rsid w:val="02486EF6"/>
    <w:rsid w:val="02622795"/>
    <w:rsid w:val="027CBE34"/>
    <w:rsid w:val="028B7B1B"/>
    <w:rsid w:val="028CE24E"/>
    <w:rsid w:val="0298F7FD"/>
    <w:rsid w:val="029A5830"/>
    <w:rsid w:val="02AD60CA"/>
    <w:rsid w:val="02AE29D7"/>
    <w:rsid w:val="02B3637D"/>
    <w:rsid w:val="02B77D32"/>
    <w:rsid w:val="02C4557F"/>
    <w:rsid w:val="02DF2CD9"/>
    <w:rsid w:val="02EB7A08"/>
    <w:rsid w:val="02F6C26D"/>
    <w:rsid w:val="02FA4DF9"/>
    <w:rsid w:val="02FEC672"/>
    <w:rsid w:val="031D6AA7"/>
    <w:rsid w:val="03226B7A"/>
    <w:rsid w:val="032EED43"/>
    <w:rsid w:val="033AEAA5"/>
    <w:rsid w:val="0344F041"/>
    <w:rsid w:val="03519622"/>
    <w:rsid w:val="03536636"/>
    <w:rsid w:val="035A04FF"/>
    <w:rsid w:val="0362E8C0"/>
    <w:rsid w:val="036E0AD7"/>
    <w:rsid w:val="03854455"/>
    <w:rsid w:val="039210F0"/>
    <w:rsid w:val="03972782"/>
    <w:rsid w:val="0398186B"/>
    <w:rsid w:val="039983ED"/>
    <w:rsid w:val="039DF75B"/>
    <w:rsid w:val="03AB8E50"/>
    <w:rsid w:val="03B23358"/>
    <w:rsid w:val="03B4959E"/>
    <w:rsid w:val="03C9DA1E"/>
    <w:rsid w:val="03CA4BD1"/>
    <w:rsid w:val="03D863F5"/>
    <w:rsid w:val="03D8728F"/>
    <w:rsid w:val="03E2329B"/>
    <w:rsid w:val="03E6BE5D"/>
    <w:rsid w:val="03ECD8FD"/>
    <w:rsid w:val="03F51CC8"/>
    <w:rsid w:val="03F80C26"/>
    <w:rsid w:val="03FA9FD1"/>
    <w:rsid w:val="04040711"/>
    <w:rsid w:val="04067D05"/>
    <w:rsid w:val="0409CDCF"/>
    <w:rsid w:val="040B6E32"/>
    <w:rsid w:val="041575E8"/>
    <w:rsid w:val="041C02C3"/>
    <w:rsid w:val="041DD160"/>
    <w:rsid w:val="04214332"/>
    <w:rsid w:val="04263206"/>
    <w:rsid w:val="043BBE72"/>
    <w:rsid w:val="04427557"/>
    <w:rsid w:val="044D8439"/>
    <w:rsid w:val="0453E860"/>
    <w:rsid w:val="045EEF7F"/>
    <w:rsid w:val="04614F77"/>
    <w:rsid w:val="04627F8A"/>
    <w:rsid w:val="0487ECD5"/>
    <w:rsid w:val="0488A5DF"/>
    <w:rsid w:val="048BEC42"/>
    <w:rsid w:val="0496322A"/>
    <w:rsid w:val="04A2661E"/>
    <w:rsid w:val="04A6D1B8"/>
    <w:rsid w:val="04B1F383"/>
    <w:rsid w:val="04D8AABC"/>
    <w:rsid w:val="04E49AF8"/>
    <w:rsid w:val="04EEA4D1"/>
    <w:rsid w:val="04F59E2C"/>
    <w:rsid w:val="05038E06"/>
    <w:rsid w:val="05047EDE"/>
    <w:rsid w:val="05062B3C"/>
    <w:rsid w:val="0515EC41"/>
    <w:rsid w:val="05223572"/>
    <w:rsid w:val="0525098F"/>
    <w:rsid w:val="052862AB"/>
    <w:rsid w:val="0531F9B4"/>
    <w:rsid w:val="05355B67"/>
    <w:rsid w:val="054DDFC7"/>
    <w:rsid w:val="05542F58"/>
    <w:rsid w:val="0554949E"/>
    <w:rsid w:val="05552D36"/>
    <w:rsid w:val="05688BA9"/>
    <w:rsid w:val="056A0462"/>
    <w:rsid w:val="05713ED5"/>
    <w:rsid w:val="0580B1E8"/>
    <w:rsid w:val="0587927A"/>
    <w:rsid w:val="0599041E"/>
    <w:rsid w:val="05C7A5D8"/>
    <w:rsid w:val="05CCAB05"/>
    <w:rsid w:val="05D2C412"/>
    <w:rsid w:val="05D34297"/>
    <w:rsid w:val="05E89DC2"/>
    <w:rsid w:val="05F09108"/>
    <w:rsid w:val="05F2F240"/>
    <w:rsid w:val="06010745"/>
    <w:rsid w:val="0607F889"/>
    <w:rsid w:val="06127F99"/>
    <w:rsid w:val="061451BE"/>
    <w:rsid w:val="061A05C5"/>
    <w:rsid w:val="061C4708"/>
    <w:rsid w:val="061F6381"/>
    <w:rsid w:val="061FE069"/>
    <w:rsid w:val="06222E7E"/>
    <w:rsid w:val="0624F542"/>
    <w:rsid w:val="06266A3F"/>
    <w:rsid w:val="06312A56"/>
    <w:rsid w:val="063382E6"/>
    <w:rsid w:val="0647D86A"/>
    <w:rsid w:val="064BCE6F"/>
    <w:rsid w:val="065544E0"/>
    <w:rsid w:val="0657E26E"/>
    <w:rsid w:val="065F914D"/>
    <w:rsid w:val="066D105D"/>
    <w:rsid w:val="067207F1"/>
    <w:rsid w:val="06726FF1"/>
    <w:rsid w:val="067CEF32"/>
    <w:rsid w:val="067D87E0"/>
    <w:rsid w:val="0684FED8"/>
    <w:rsid w:val="068E36B5"/>
    <w:rsid w:val="069772B7"/>
    <w:rsid w:val="0699CF2C"/>
    <w:rsid w:val="06A6B88D"/>
    <w:rsid w:val="06B612C9"/>
    <w:rsid w:val="06C1B836"/>
    <w:rsid w:val="06C1E4D4"/>
    <w:rsid w:val="06C35436"/>
    <w:rsid w:val="06C7E5E1"/>
    <w:rsid w:val="06CFD4E8"/>
    <w:rsid w:val="06E44DB1"/>
    <w:rsid w:val="06E579E7"/>
    <w:rsid w:val="06F0364B"/>
    <w:rsid w:val="0707EDFD"/>
    <w:rsid w:val="071B3CB5"/>
    <w:rsid w:val="072240E7"/>
    <w:rsid w:val="072E2901"/>
    <w:rsid w:val="07413DCA"/>
    <w:rsid w:val="0748CFC9"/>
    <w:rsid w:val="074DC18F"/>
    <w:rsid w:val="074E5A96"/>
    <w:rsid w:val="074F98C6"/>
    <w:rsid w:val="074FC3A1"/>
    <w:rsid w:val="0759283A"/>
    <w:rsid w:val="075A1245"/>
    <w:rsid w:val="07650855"/>
    <w:rsid w:val="0768857D"/>
    <w:rsid w:val="076A38AB"/>
    <w:rsid w:val="07781F8B"/>
    <w:rsid w:val="077C339D"/>
    <w:rsid w:val="077E956E"/>
    <w:rsid w:val="0780C611"/>
    <w:rsid w:val="07821217"/>
    <w:rsid w:val="07871AD7"/>
    <w:rsid w:val="07896963"/>
    <w:rsid w:val="07998852"/>
    <w:rsid w:val="079E2B29"/>
    <w:rsid w:val="07B3A68F"/>
    <w:rsid w:val="07C3133E"/>
    <w:rsid w:val="07E3E876"/>
    <w:rsid w:val="07E43667"/>
    <w:rsid w:val="07F75B4C"/>
    <w:rsid w:val="07FD500B"/>
    <w:rsid w:val="0802C6A4"/>
    <w:rsid w:val="080BF191"/>
    <w:rsid w:val="0821E67E"/>
    <w:rsid w:val="082BBF0E"/>
    <w:rsid w:val="083658F7"/>
    <w:rsid w:val="083710A5"/>
    <w:rsid w:val="0838F516"/>
    <w:rsid w:val="083A005F"/>
    <w:rsid w:val="083AE1D5"/>
    <w:rsid w:val="083E97A7"/>
    <w:rsid w:val="08436BF4"/>
    <w:rsid w:val="08440322"/>
    <w:rsid w:val="084F4246"/>
    <w:rsid w:val="084F8407"/>
    <w:rsid w:val="085C82D3"/>
    <w:rsid w:val="085E29CA"/>
    <w:rsid w:val="08694D7B"/>
    <w:rsid w:val="086D4807"/>
    <w:rsid w:val="0871D245"/>
    <w:rsid w:val="0872F0FE"/>
    <w:rsid w:val="0872FF44"/>
    <w:rsid w:val="088C30E7"/>
    <w:rsid w:val="0894AC2D"/>
    <w:rsid w:val="0895831A"/>
    <w:rsid w:val="089C047D"/>
    <w:rsid w:val="08A35EC7"/>
    <w:rsid w:val="08BED735"/>
    <w:rsid w:val="08C0E247"/>
    <w:rsid w:val="08C7A98B"/>
    <w:rsid w:val="08CEB887"/>
    <w:rsid w:val="090161CF"/>
    <w:rsid w:val="09156A06"/>
    <w:rsid w:val="0918EF59"/>
    <w:rsid w:val="091AE83F"/>
    <w:rsid w:val="091E0B0D"/>
    <w:rsid w:val="091FA817"/>
    <w:rsid w:val="09229DE7"/>
    <w:rsid w:val="09293B52"/>
    <w:rsid w:val="092A104D"/>
    <w:rsid w:val="092F464D"/>
    <w:rsid w:val="09456594"/>
    <w:rsid w:val="094C469D"/>
    <w:rsid w:val="094D859D"/>
    <w:rsid w:val="095846AC"/>
    <w:rsid w:val="0966427E"/>
    <w:rsid w:val="09720DA7"/>
    <w:rsid w:val="0974EC35"/>
    <w:rsid w:val="09766975"/>
    <w:rsid w:val="0977CFB0"/>
    <w:rsid w:val="097BEFA5"/>
    <w:rsid w:val="0989586B"/>
    <w:rsid w:val="099B5317"/>
    <w:rsid w:val="09A18EB7"/>
    <w:rsid w:val="09A2DECA"/>
    <w:rsid w:val="09B40311"/>
    <w:rsid w:val="09C9D088"/>
    <w:rsid w:val="09CF636E"/>
    <w:rsid w:val="09D3FD26"/>
    <w:rsid w:val="09D611F5"/>
    <w:rsid w:val="09D98002"/>
    <w:rsid w:val="09D9C9BB"/>
    <w:rsid w:val="09F09029"/>
    <w:rsid w:val="09F425F8"/>
    <w:rsid w:val="09FE59BC"/>
    <w:rsid w:val="09FE6715"/>
    <w:rsid w:val="0A062A43"/>
    <w:rsid w:val="0A0BEB10"/>
    <w:rsid w:val="0A10F62A"/>
    <w:rsid w:val="0A19567C"/>
    <w:rsid w:val="0A1A5FCD"/>
    <w:rsid w:val="0A1D82C1"/>
    <w:rsid w:val="0A1EFA4D"/>
    <w:rsid w:val="0A2B3A3E"/>
    <w:rsid w:val="0A318B72"/>
    <w:rsid w:val="0A362D37"/>
    <w:rsid w:val="0A57DF2B"/>
    <w:rsid w:val="0A77BFE9"/>
    <w:rsid w:val="0A790473"/>
    <w:rsid w:val="0A85E4D1"/>
    <w:rsid w:val="0A8D74C3"/>
    <w:rsid w:val="0A95E16A"/>
    <w:rsid w:val="0AA7A369"/>
    <w:rsid w:val="0AAAB33F"/>
    <w:rsid w:val="0AB3BD68"/>
    <w:rsid w:val="0ACA24A8"/>
    <w:rsid w:val="0AD75313"/>
    <w:rsid w:val="0AD99850"/>
    <w:rsid w:val="0ADE4BFB"/>
    <w:rsid w:val="0AE00854"/>
    <w:rsid w:val="0AEE5D63"/>
    <w:rsid w:val="0AEFC6C9"/>
    <w:rsid w:val="0AF594EE"/>
    <w:rsid w:val="0AFA775C"/>
    <w:rsid w:val="0AFC56DB"/>
    <w:rsid w:val="0B014446"/>
    <w:rsid w:val="0B179A3A"/>
    <w:rsid w:val="0B18F91E"/>
    <w:rsid w:val="0B257D44"/>
    <w:rsid w:val="0B2A407E"/>
    <w:rsid w:val="0B2C4943"/>
    <w:rsid w:val="0B2E28A7"/>
    <w:rsid w:val="0B32EC02"/>
    <w:rsid w:val="0B3AF1DF"/>
    <w:rsid w:val="0B3B8028"/>
    <w:rsid w:val="0B4DBF5E"/>
    <w:rsid w:val="0B6512C4"/>
    <w:rsid w:val="0B6CFAA3"/>
    <w:rsid w:val="0B71EB0B"/>
    <w:rsid w:val="0B7411BF"/>
    <w:rsid w:val="0B78398F"/>
    <w:rsid w:val="0B79F603"/>
    <w:rsid w:val="0B7ED7D6"/>
    <w:rsid w:val="0B7F6B8A"/>
    <w:rsid w:val="0B80704F"/>
    <w:rsid w:val="0B8BA1D6"/>
    <w:rsid w:val="0B8F156D"/>
    <w:rsid w:val="0B90B759"/>
    <w:rsid w:val="0BA3A81D"/>
    <w:rsid w:val="0BA7C532"/>
    <w:rsid w:val="0BB6E199"/>
    <w:rsid w:val="0BBF3570"/>
    <w:rsid w:val="0BC20918"/>
    <w:rsid w:val="0BCAA5DF"/>
    <w:rsid w:val="0BD0EF6B"/>
    <w:rsid w:val="0BE809D3"/>
    <w:rsid w:val="0BFBD5F4"/>
    <w:rsid w:val="0C03DB1B"/>
    <w:rsid w:val="0C088957"/>
    <w:rsid w:val="0C17814E"/>
    <w:rsid w:val="0C18678D"/>
    <w:rsid w:val="0C2110C4"/>
    <w:rsid w:val="0C2C2CAF"/>
    <w:rsid w:val="0C42EC39"/>
    <w:rsid w:val="0C560553"/>
    <w:rsid w:val="0C5FC191"/>
    <w:rsid w:val="0C601EB4"/>
    <w:rsid w:val="0C6B9404"/>
    <w:rsid w:val="0C6D96CC"/>
    <w:rsid w:val="0C7D3454"/>
    <w:rsid w:val="0C86CA25"/>
    <w:rsid w:val="0C9922B1"/>
    <w:rsid w:val="0CA9325E"/>
    <w:rsid w:val="0CA9A54D"/>
    <w:rsid w:val="0CD3A6A5"/>
    <w:rsid w:val="0CDD54B3"/>
    <w:rsid w:val="0CE40822"/>
    <w:rsid w:val="0CE62423"/>
    <w:rsid w:val="0CE9CF0F"/>
    <w:rsid w:val="0CEDFAB2"/>
    <w:rsid w:val="0CEE988C"/>
    <w:rsid w:val="0D0BE1BF"/>
    <w:rsid w:val="0D0EA6EA"/>
    <w:rsid w:val="0D12C70D"/>
    <w:rsid w:val="0D14692A"/>
    <w:rsid w:val="0D14C115"/>
    <w:rsid w:val="0D2479D4"/>
    <w:rsid w:val="0D315E34"/>
    <w:rsid w:val="0D42FF00"/>
    <w:rsid w:val="0D48DA18"/>
    <w:rsid w:val="0D4EE6C1"/>
    <w:rsid w:val="0D517A4F"/>
    <w:rsid w:val="0D7A1E38"/>
    <w:rsid w:val="0D803EA8"/>
    <w:rsid w:val="0D94FABC"/>
    <w:rsid w:val="0DA7CA54"/>
    <w:rsid w:val="0DAA121C"/>
    <w:rsid w:val="0DACB665"/>
    <w:rsid w:val="0DB37F04"/>
    <w:rsid w:val="0DBEBFEC"/>
    <w:rsid w:val="0DBF7BE8"/>
    <w:rsid w:val="0DC2851A"/>
    <w:rsid w:val="0DCFE482"/>
    <w:rsid w:val="0DD15145"/>
    <w:rsid w:val="0DDE2912"/>
    <w:rsid w:val="0DE69F32"/>
    <w:rsid w:val="0DFBE91D"/>
    <w:rsid w:val="0E032422"/>
    <w:rsid w:val="0E073991"/>
    <w:rsid w:val="0E1A1634"/>
    <w:rsid w:val="0E1A5AC5"/>
    <w:rsid w:val="0E2FF27F"/>
    <w:rsid w:val="0E38ECB7"/>
    <w:rsid w:val="0E4A1CF5"/>
    <w:rsid w:val="0E4FBDE4"/>
    <w:rsid w:val="0E5E4A0A"/>
    <w:rsid w:val="0E5EB5D5"/>
    <w:rsid w:val="0E63BA25"/>
    <w:rsid w:val="0E6507EB"/>
    <w:rsid w:val="0E68F9CC"/>
    <w:rsid w:val="0E6C43DB"/>
    <w:rsid w:val="0E6FC08B"/>
    <w:rsid w:val="0E86AD26"/>
    <w:rsid w:val="0E8E9DA9"/>
    <w:rsid w:val="0E96ACC2"/>
    <w:rsid w:val="0EA74164"/>
    <w:rsid w:val="0EA8D554"/>
    <w:rsid w:val="0EB97818"/>
    <w:rsid w:val="0EBB6D9C"/>
    <w:rsid w:val="0ECCFAFA"/>
    <w:rsid w:val="0EEA4B0A"/>
    <w:rsid w:val="0F006E83"/>
    <w:rsid w:val="0F127B8A"/>
    <w:rsid w:val="0F266060"/>
    <w:rsid w:val="0F285019"/>
    <w:rsid w:val="0F2DE3FF"/>
    <w:rsid w:val="0F2FED39"/>
    <w:rsid w:val="0F3BFE36"/>
    <w:rsid w:val="0F601D20"/>
    <w:rsid w:val="0F630FA4"/>
    <w:rsid w:val="0F6A4FA1"/>
    <w:rsid w:val="0F78487C"/>
    <w:rsid w:val="0F8A059F"/>
    <w:rsid w:val="0F8EC3E1"/>
    <w:rsid w:val="0F923B4A"/>
    <w:rsid w:val="0F9526E7"/>
    <w:rsid w:val="0FA23138"/>
    <w:rsid w:val="0FA3C6FB"/>
    <w:rsid w:val="0FC15E6C"/>
    <w:rsid w:val="0FC53B4A"/>
    <w:rsid w:val="0FCEB6AA"/>
    <w:rsid w:val="0FD164FA"/>
    <w:rsid w:val="0FDD859E"/>
    <w:rsid w:val="0FE9F3B2"/>
    <w:rsid w:val="10035663"/>
    <w:rsid w:val="100C8FBD"/>
    <w:rsid w:val="1017CB56"/>
    <w:rsid w:val="10218B98"/>
    <w:rsid w:val="102249F2"/>
    <w:rsid w:val="102A32FF"/>
    <w:rsid w:val="102ADD2D"/>
    <w:rsid w:val="1035072B"/>
    <w:rsid w:val="1035EB58"/>
    <w:rsid w:val="103C5C93"/>
    <w:rsid w:val="10447670"/>
    <w:rsid w:val="105A4F0A"/>
    <w:rsid w:val="105B700A"/>
    <w:rsid w:val="105DDC83"/>
    <w:rsid w:val="1061629D"/>
    <w:rsid w:val="10650B96"/>
    <w:rsid w:val="1071F4AC"/>
    <w:rsid w:val="107687DA"/>
    <w:rsid w:val="107A9C7E"/>
    <w:rsid w:val="1080F93D"/>
    <w:rsid w:val="108DF6CB"/>
    <w:rsid w:val="108E080A"/>
    <w:rsid w:val="1097B12E"/>
    <w:rsid w:val="109931EE"/>
    <w:rsid w:val="109FB951"/>
    <w:rsid w:val="10BC59BB"/>
    <w:rsid w:val="10C09B32"/>
    <w:rsid w:val="10C543FC"/>
    <w:rsid w:val="10C739D2"/>
    <w:rsid w:val="10D55B2B"/>
    <w:rsid w:val="10E7A3A6"/>
    <w:rsid w:val="10E9D778"/>
    <w:rsid w:val="10FC4347"/>
    <w:rsid w:val="111EE856"/>
    <w:rsid w:val="1128481E"/>
    <w:rsid w:val="112F1CE9"/>
    <w:rsid w:val="11421023"/>
    <w:rsid w:val="11458402"/>
    <w:rsid w:val="11474080"/>
    <w:rsid w:val="114FDEAC"/>
    <w:rsid w:val="11521D49"/>
    <w:rsid w:val="1160AB99"/>
    <w:rsid w:val="11719F73"/>
    <w:rsid w:val="117301A1"/>
    <w:rsid w:val="117BFA71"/>
    <w:rsid w:val="11999C40"/>
    <w:rsid w:val="11A4D4C7"/>
    <w:rsid w:val="11BAC7CA"/>
    <w:rsid w:val="11BFA788"/>
    <w:rsid w:val="11CBEEF0"/>
    <w:rsid w:val="11CE3EDC"/>
    <w:rsid w:val="11D2222D"/>
    <w:rsid w:val="11E23A61"/>
    <w:rsid w:val="11ED33E6"/>
    <w:rsid w:val="11EE53B2"/>
    <w:rsid w:val="121594A7"/>
    <w:rsid w:val="12187AE0"/>
    <w:rsid w:val="121DFC12"/>
    <w:rsid w:val="12273243"/>
    <w:rsid w:val="122DDBC8"/>
    <w:rsid w:val="1231CA94"/>
    <w:rsid w:val="12388453"/>
    <w:rsid w:val="123C2E08"/>
    <w:rsid w:val="123FB862"/>
    <w:rsid w:val="124A6161"/>
    <w:rsid w:val="1258E956"/>
    <w:rsid w:val="125B0B05"/>
    <w:rsid w:val="125ECBFF"/>
    <w:rsid w:val="1263CC71"/>
    <w:rsid w:val="126BF28B"/>
    <w:rsid w:val="126FC278"/>
    <w:rsid w:val="1278BB9C"/>
    <w:rsid w:val="128619E4"/>
    <w:rsid w:val="1292AA8A"/>
    <w:rsid w:val="129707C2"/>
    <w:rsid w:val="129D7A2F"/>
    <w:rsid w:val="129F4366"/>
    <w:rsid w:val="12A7DD86"/>
    <w:rsid w:val="12AB9E0D"/>
    <w:rsid w:val="12B01ACC"/>
    <w:rsid w:val="12B49537"/>
    <w:rsid w:val="12BEE698"/>
    <w:rsid w:val="12C85C86"/>
    <w:rsid w:val="12C9D88B"/>
    <w:rsid w:val="12DA47DF"/>
    <w:rsid w:val="12DCD760"/>
    <w:rsid w:val="12E12D4D"/>
    <w:rsid w:val="12E8A2B0"/>
    <w:rsid w:val="12EB58E1"/>
    <w:rsid w:val="12ED890E"/>
    <w:rsid w:val="12EEA9BD"/>
    <w:rsid w:val="12EEC523"/>
    <w:rsid w:val="12F61FDB"/>
    <w:rsid w:val="12F9D902"/>
    <w:rsid w:val="131CCE1B"/>
    <w:rsid w:val="1330653F"/>
    <w:rsid w:val="1336A594"/>
    <w:rsid w:val="133CB74A"/>
    <w:rsid w:val="134E2472"/>
    <w:rsid w:val="1350BFA2"/>
    <w:rsid w:val="1365C4B2"/>
    <w:rsid w:val="13692643"/>
    <w:rsid w:val="136D62A8"/>
    <w:rsid w:val="137C71CC"/>
    <w:rsid w:val="13833048"/>
    <w:rsid w:val="1385B518"/>
    <w:rsid w:val="13876CB8"/>
    <w:rsid w:val="13893AF8"/>
    <w:rsid w:val="13897848"/>
    <w:rsid w:val="138B7C43"/>
    <w:rsid w:val="1390ADD3"/>
    <w:rsid w:val="13916B41"/>
    <w:rsid w:val="139B7B8C"/>
    <w:rsid w:val="139B90F9"/>
    <w:rsid w:val="139E2F06"/>
    <w:rsid w:val="13A25980"/>
    <w:rsid w:val="13B733C6"/>
    <w:rsid w:val="13BEF352"/>
    <w:rsid w:val="13C34CF3"/>
    <w:rsid w:val="13DAF949"/>
    <w:rsid w:val="13FE7E97"/>
    <w:rsid w:val="14067636"/>
    <w:rsid w:val="14227257"/>
    <w:rsid w:val="1434F672"/>
    <w:rsid w:val="1438CB06"/>
    <w:rsid w:val="14491EF5"/>
    <w:rsid w:val="145118ED"/>
    <w:rsid w:val="145FEA68"/>
    <w:rsid w:val="14601ADE"/>
    <w:rsid w:val="146C66FA"/>
    <w:rsid w:val="1473D87F"/>
    <w:rsid w:val="147EDAEC"/>
    <w:rsid w:val="147F48BA"/>
    <w:rsid w:val="1488304F"/>
    <w:rsid w:val="148E9F2F"/>
    <w:rsid w:val="149A99C1"/>
    <w:rsid w:val="149E1B94"/>
    <w:rsid w:val="14AA5252"/>
    <w:rsid w:val="14AA56E1"/>
    <w:rsid w:val="14C3CA2E"/>
    <w:rsid w:val="14C53949"/>
    <w:rsid w:val="14CC6414"/>
    <w:rsid w:val="14CFDE2A"/>
    <w:rsid w:val="14D71289"/>
    <w:rsid w:val="14DCA7AA"/>
    <w:rsid w:val="14DD5B1D"/>
    <w:rsid w:val="14DF8277"/>
    <w:rsid w:val="14F7921D"/>
    <w:rsid w:val="14FA467A"/>
    <w:rsid w:val="14FCCFE3"/>
    <w:rsid w:val="1509B580"/>
    <w:rsid w:val="150A6414"/>
    <w:rsid w:val="150F6F70"/>
    <w:rsid w:val="151083BC"/>
    <w:rsid w:val="151FD166"/>
    <w:rsid w:val="153A07A1"/>
    <w:rsid w:val="153CF9AE"/>
    <w:rsid w:val="153E4536"/>
    <w:rsid w:val="155AD6ED"/>
    <w:rsid w:val="1561836B"/>
    <w:rsid w:val="15733055"/>
    <w:rsid w:val="157AC179"/>
    <w:rsid w:val="1581D77E"/>
    <w:rsid w:val="15916F45"/>
    <w:rsid w:val="159DCCB9"/>
    <w:rsid w:val="15A06466"/>
    <w:rsid w:val="15A7A9FE"/>
    <w:rsid w:val="15AC863C"/>
    <w:rsid w:val="15B6003B"/>
    <w:rsid w:val="15B91E34"/>
    <w:rsid w:val="15C24896"/>
    <w:rsid w:val="15EDAB5F"/>
    <w:rsid w:val="15F37DD1"/>
    <w:rsid w:val="15F50876"/>
    <w:rsid w:val="15FA1F7E"/>
    <w:rsid w:val="160085EE"/>
    <w:rsid w:val="160DF179"/>
    <w:rsid w:val="162BFC04"/>
    <w:rsid w:val="16541379"/>
    <w:rsid w:val="165C4B34"/>
    <w:rsid w:val="165F8538"/>
    <w:rsid w:val="165F8D30"/>
    <w:rsid w:val="16601E89"/>
    <w:rsid w:val="166D4161"/>
    <w:rsid w:val="1670F19C"/>
    <w:rsid w:val="167B6FE1"/>
    <w:rsid w:val="168194C4"/>
    <w:rsid w:val="16852D24"/>
    <w:rsid w:val="169A06BD"/>
    <w:rsid w:val="16A7E44F"/>
    <w:rsid w:val="16B1F3C2"/>
    <w:rsid w:val="16D432D7"/>
    <w:rsid w:val="16D55EC5"/>
    <w:rsid w:val="16E043CF"/>
    <w:rsid w:val="16F305FE"/>
    <w:rsid w:val="16F7788C"/>
    <w:rsid w:val="16FBE7B9"/>
    <w:rsid w:val="17210045"/>
    <w:rsid w:val="1740F318"/>
    <w:rsid w:val="1741EE30"/>
    <w:rsid w:val="17461737"/>
    <w:rsid w:val="175506DE"/>
    <w:rsid w:val="175989DD"/>
    <w:rsid w:val="176107FE"/>
    <w:rsid w:val="176C31A4"/>
    <w:rsid w:val="176C819C"/>
    <w:rsid w:val="17703BBA"/>
    <w:rsid w:val="1778F38D"/>
    <w:rsid w:val="1780ACFE"/>
    <w:rsid w:val="178184A5"/>
    <w:rsid w:val="1782EF3A"/>
    <w:rsid w:val="1788F0CE"/>
    <w:rsid w:val="178CFEC9"/>
    <w:rsid w:val="1796DFD7"/>
    <w:rsid w:val="179BA9CE"/>
    <w:rsid w:val="17A4E65A"/>
    <w:rsid w:val="17AAC78C"/>
    <w:rsid w:val="17B39781"/>
    <w:rsid w:val="17BAF4E7"/>
    <w:rsid w:val="17C20EC8"/>
    <w:rsid w:val="17C5FA8D"/>
    <w:rsid w:val="17DD4660"/>
    <w:rsid w:val="17DEB38A"/>
    <w:rsid w:val="17DF5BA7"/>
    <w:rsid w:val="17F38ECD"/>
    <w:rsid w:val="17F59209"/>
    <w:rsid w:val="18008FA3"/>
    <w:rsid w:val="180D8B3C"/>
    <w:rsid w:val="1816F5F3"/>
    <w:rsid w:val="1819DAF9"/>
    <w:rsid w:val="183222B5"/>
    <w:rsid w:val="183A7A94"/>
    <w:rsid w:val="18427AE0"/>
    <w:rsid w:val="18506850"/>
    <w:rsid w:val="1857CEFE"/>
    <w:rsid w:val="18711CD5"/>
    <w:rsid w:val="1881AA4D"/>
    <w:rsid w:val="1881B519"/>
    <w:rsid w:val="1881C8C6"/>
    <w:rsid w:val="1882A866"/>
    <w:rsid w:val="188F0364"/>
    <w:rsid w:val="18A35708"/>
    <w:rsid w:val="18AF6398"/>
    <w:rsid w:val="18D1ADF8"/>
    <w:rsid w:val="18D6200A"/>
    <w:rsid w:val="18E53183"/>
    <w:rsid w:val="1903A93D"/>
    <w:rsid w:val="190483C0"/>
    <w:rsid w:val="19119E53"/>
    <w:rsid w:val="191356F1"/>
    <w:rsid w:val="1932986F"/>
    <w:rsid w:val="1934C159"/>
    <w:rsid w:val="19384220"/>
    <w:rsid w:val="193B19EC"/>
    <w:rsid w:val="1943762C"/>
    <w:rsid w:val="194EC7B2"/>
    <w:rsid w:val="196821E0"/>
    <w:rsid w:val="1974DFE7"/>
    <w:rsid w:val="19789D26"/>
    <w:rsid w:val="197B428D"/>
    <w:rsid w:val="197B435A"/>
    <w:rsid w:val="197BE1B9"/>
    <w:rsid w:val="19880A6A"/>
    <w:rsid w:val="1990F5D0"/>
    <w:rsid w:val="199ECA42"/>
    <w:rsid w:val="19A91DF7"/>
    <w:rsid w:val="19B4A68C"/>
    <w:rsid w:val="19B71BC5"/>
    <w:rsid w:val="19C2BB7E"/>
    <w:rsid w:val="19C3BE31"/>
    <w:rsid w:val="19CBE1C9"/>
    <w:rsid w:val="19D01BF7"/>
    <w:rsid w:val="19D915F2"/>
    <w:rsid w:val="19DAAE63"/>
    <w:rsid w:val="19E0A49B"/>
    <w:rsid w:val="19E26B68"/>
    <w:rsid w:val="19EB34EC"/>
    <w:rsid w:val="19FC0A1A"/>
    <w:rsid w:val="19FD0DE8"/>
    <w:rsid w:val="1A0356AE"/>
    <w:rsid w:val="1A050415"/>
    <w:rsid w:val="1A150DFA"/>
    <w:rsid w:val="1A16772A"/>
    <w:rsid w:val="1A16B01C"/>
    <w:rsid w:val="1A23AA19"/>
    <w:rsid w:val="1A2C4CC0"/>
    <w:rsid w:val="1A40D657"/>
    <w:rsid w:val="1A564374"/>
    <w:rsid w:val="1A6D01B2"/>
    <w:rsid w:val="1A6DDEB7"/>
    <w:rsid w:val="1A6E5526"/>
    <w:rsid w:val="1A7D27E9"/>
    <w:rsid w:val="1A7FA3C0"/>
    <w:rsid w:val="1A8865B7"/>
    <w:rsid w:val="1A89F07B"/>
    <w:rsid w:val="1A97271E"/>
    <w:rsid w:val="1AA593F4"/>
    <w:rsid w:val="1AAAF3DF"/>
    <w:rsid w:val="1AABE9D7"/>
    <w:rsid w:val="1AB205E2"/>
    <w:rsid w:val="1AC6D307"/>
    <w:rsid w:val="1ACD5C7E"/>
    <w:rsid w:val="1ACDC7E1"/>
    <w:rsid w:val="1ACF2F11"/>
    <w:rsid w:val="1AD98FD0"/>
    <w:rsid w:val="1ADB66BE"/>
    <w:rsid w:val="1ADCF424"/>
    <w:rsid w:val="1AE2F4A6"/>
    <w:rsid w:val="1AE7B072"/>
    <w:rsid w:val="1AEB860D"/>
    <w:rsid w:val="1AED974B"/>
    <w:rsid w:val="1AFBCE83"/>
    <w:rsid w:val="1B10E44C"/>
    <w:rsid w:val="1B1614B7"/>
    <w:rsid w:val="1B18CC5B"/>
    <w:rsid w:val="1B1C308A"/>
    <w:rsid w:val="1B1E84C0"/>
    <w:rsid w:val="1B21CC86"/>
    <w:rsid w:val="1B2BF66D"/>
    <w:rsid w:val="1B3B62A5"/>
    <w:rsid w:val="1B48993A"/>
    <w:rsid w:val="1B495E37"/>
    <w:rsid w:val="1B4A6B55"/>
    <w:rsid w:val="1B4E83D8"/>
    <w:rsid w:val="1B599225"/>
    <w:rsid w:val="1B5B2F39"/>
    <w:rsid w:val="1B601CF4"/>
    <w:rsid w:val="1B6EAF81"/>
    <w:rsid w:val="1B783150"/>
    <w:rsid w:val="1B92584D"/>
    <w:rsid w:val="1B9563A7"/>
    <w:rsid w:val="1B99DB52"/>
    <w:rsid w:val="1BAABA34"/>
    <w:rsid w:val="1BAC423E"/>
    <w:rsid w:val="1BBA4E45"/>
    <w:rsid w:val="1BD1550D"/>
    <w:rsid w:val="1BD28D67"/>
    <w:rsid w:val="1BD4C71D"/>
    <w:rsid w:val="1BD8F48A"/>
    <w:rsid w:val="1BDDE932"/>
    <w:rsid w:val="1BE114BD"/>
    <w:rsid w:val="1BEA6E8F"/>
    <w:rsid w:val="1BEAF919"/>
    <w:rsid w:val="1BEBC889"/>
    <w:rsid w:val="1BEE1D20"/>
    <w:rsid w:val="1BF01B69"/>
    <w:rsid w:val="1BF2E206"/>
    <w:rsid w:val="1BF60EA5"/>
    <w:rsid w:val="1C0BE235"/>
    <w:rsid w:val="1C0DCF51"/>
    <w:rsid w:val="1C14784D"/>
    <w:rsid w:val="1C148796"/>
    <w:rsid w:val="1C20212E"/>
    <w:rsid w:val="1C22CB6F"/>
    <w:rsid w:val="1C265768"/>
    <w:rsid w:val="1C2EF9FA"/>
    <w:rsid w:val="1C34E8BC"/>
    <w:rsid w:val="1C38A579"/>
    <w:rsid w:val="1C58D4AB"/>
    <w:rsid w:val="1C65A243"/>
    <w:rsid w:val="1C682FF7"/>
    <w:rsid w:val="1C702518"/>
    <w:rsid w:val="1C749339"/>
    <w:rsid w:val="1C87611C"/>
    <w:rsid w:val="1C956C37"/>
    <w:rsid w:val="1C9C3F04"/>
    <w:rsid w:val="1C9EEA00"/>
    <w:rsid w:val="1CAB21CD"/>
    <w:rsid w:val="1CB2E999"/>
    <w:rsid w:val="1CB3C244"/>
    <w:rsid w:val="1CB487B6"/>
    <w:rsid w:val="1CC753DE"/>
    <w:rsid w:val="1CD9FF2C"/>
    <w:rsid w:val="1CDC6079"/>
    <w:rsid w:val="1CFC35F6"/>
    <w:rsid w:val="1D05C541"/>
    <w:rsid w:val="1D073D7C"/>
    <w:rsid w:val="1D0FB5A6"/>
    <w:rsid w:val="1D10B41A"/>
    <w:rsid w:val="1D12B74C"/>
    <w:rsid w:val="1D15F6AA"/>
    <w:rsid w:val="1D1A736C"/>
    <w:rsid w:val="1D1CC270"/>
    <w:rsid w:val="1D277066"/>
    <w:rsid w:val="1D299876"/>
    <w:rsid w:val="1D2E0B25"/>
    <w:rsid w:val="1D3014A8"/>
    <w:rsid w:val="1D47BD77"/>
    <w:rsid w:val="1D493AAB"/>
    <w:rsid w:val="1D4C2FD9"/>
    <w:rsid w:val="1D4EB063"/>
    <w:rsid w:val="1D5CFBBB"/>
    <w:rsid w:val="1D67A761"/>
    <w:rsid w:val="1D6B0D4E"/>
    <w:rsid w:val="1D71B9EE"/>
    <w:rsid w:val="1D7279B4"/>
    <w:rsid w:val="1D7BF1D8"/>
    <w:rsid w:val="1D7D821B"/>
    <w:rsid w:val="1D8069F2"/>
    <w:rsid w:val="1D8A4466"/>
    <w:rsid w:val="1D8BFDBF"/>
    <w:rsid w:val="1D8E4217"/>
    <w:rsid w:val="1D9E4EF3"/>
    <w:rsid w:val="1DA06EAE"/>
    <w:rsid w:val="1DAA502A"/>
    <w:rsid w:val="1DC105C7"/>
    <w:rsid w:val="1DD6C7F5"/>
    <w:rsid w:val="1DDC43E7"/>
    <w:rsid w:val="1DEAAF2D"/>
    <w:rsid w:val="1DEAD497"/>
    <w:rsid w:val="1DED1C1C"/>
    <w:rsid w:val="1DF92E00"/>
    <w:rsid w:val="1E1A9F67"/>
    <w:rsid w:val="1E38D301"/>
    <w:rsid w:val="1E483F0C"/>
    <w:rsid w:val="1E51B3F0"/>
    <w:rsid w:val="1E59B08E"/>
    <w:rsid w:val="1E5A0F83"/>
    <w:rsid w:val="1E64B794"/>
    <w:rsid w:val="1E683C5A"/>
    <w:rsid w:val="1E753C4B"/>
    <w:rsid w:val="1E77F464"/>
    <w:rsid w:val="1E7945D5"/>
    <w:rsid w:val="1E7AC012"/>
    <w:rsid w:val="1E7DB199"/>
    <w:rsid w:val="1E88ACC9"/>
    <w:rsid w:val="1E8B721B"/>
    <w:rsid w:val="1E8E21D6"/>
    <w:rsid w:val="1E8FE9CB"/>
    <w:rsid w:val="1E93FCF5"/>
    <w:rsid w:val="1EA01E12"/>
    <w:rsid w:val="1EB235DD"/>
    <w:rsid w:val="1EB92CF5"/>
    <w:rsid w:val="1EBB2660"/>
    <w:rsid w:val="1EC3C82A"/>
    <w:rsid w:val="1EC8521A"/>
    <w:rsid w:val="1ED26E77"/>
    <w:rsid w:val="1EE07269"/>
    <w:rsid w:val="1EE50A69"/>
    <w:rsid w:val="1EED058A"/>
    <w:rsid w:val="1EEF2651"/>
    <w:rsid w:val="1EF812EC"/>
    <w:rsid w:val="1F0BE965"/>
    <w:rsid w:val="1F196771"/>
    <w:rsid w:val="1F1A9389"/>
    <w:rsid w:val="1F1E543A"/>
    <w:rsid w:val="1F1E7613"/>
    <w:rsid w:val="1F2520BB"/>
    <w:rsid w:val="1F300043"/>
    <w:rsid w:val="1F36D30D"/>
    <w:rsid w:val="1F3F5CE5"/>
    <w:rsid w:val="1F428F6A"/>
    <w:rsid w:val="1F4441F7"/>
    <w:rsid w:val="1F4ACBD9"/>
    <w:rsid w:val="1F4B8010"/>
    <w:rsid w:val="1F507A0F"/>
    <w:rsid w:val="1F551270"/>
    <w:rsid w:val="1F564093"/>
    <w:rsid w:val="1F6BA7EA"/>
    <w:rsid w:val="1F6BFBAC"/>
    <w:rsid w:val="1F6FA39D"/>
    <w:rsid w:val="1F784643"/>
    <w:rsid w:val="1F82AB97"/>
    <w:rsid w:val="1F8839C3"/>
    <w:rsid w:val="1FA3AEDA"/>
    <w:rsid w:val="1FA7B117"/>
    <w:rsid w:val="1FB58258"/>
    <w:rsid w:val="1FBA5221"/>
    <w:rsid w:val="1FBAB198"/>
    <w:rsid w:val="1FBD00EE"/>
    <w:rsid w:val="1FE7E38C"/>
    <w:rsid w:val="1FEA85E3"/>
    <w:rsid w:val="1FEAEA90"/>
    <w:rsid w:val="1FEAEAF7"/>
    <w:rsid w:val="1FF9068C"/>
    <w:rsid w:val="200C4CE2"/>
    <w:rsid w:val="200C82C7"/>
    <w:rsid w:val="2010D5E5"/>
    <w:rsid w:val="201E9234"/>
    <w:rsid w:val="202C888D"/>
    <w:rsid w:val="202D2764"/>
    <w:rsid w:val="204684C3"/>
    <w:rsid w:val="20485558"/>
    <w:rsid w:val="2056EB52"/>
    <w:rsid w:val="205FED9A"/>
    <w:rsid w:val="206B974A"/>
    <w:rsid w:val="207439B2"/>
    <w:rsid w:val="20780BBC"/>
    <w:rsid w:val="2082723F"/>
    <w:rsid w:val="2083243F"/>
    <w:rsid w:val="208D79E0"/>
    <w:rsid w:val="208D96C9"/>
    <w:rsid w:val="208FA1D5"/>
    <w:rsid w:val="20963166"/>
    <w:rsid w:val="20BA7F19"/>
    <w:rsid w:val="20CA7170"/>
    <w:rsid w:val="20CAE8D2"/>
    <w:rsid w:val="20D37191"/>
    <w:rsid w:val="20D4A0B4"/>
    <w:rsid w:val="20D4B9E7"/>
    <w:rsid w:val="20FB50C5"/>
    <w:rsid w:val="2107E938"/>
    <w:rsid w:val="210E7FFA"/>
    <w:rsid w:val="2111BEB0"/>
    <w:rsid w:val="21126BB4"/>
    <w:rsid w:val="211B420F"/>
    <w:rsid w:val="211CE1E9"/>
    <w:rsid w:val="211FAA45"/>
    <w:rsid w:val="2126DC14"/>
    <w:rsid w:val="212797B4"/>
    <w:rsid w:val="212EF5C9"/>
    <w:rsid w:val="2140A6CF"/>
    <w:rsid w:val="214833D7"/>
    <w:rsid w:val="2152AFCF"/>
    <w:rsid w:val="21532658"/>
    <w:rsid w:val="215A65FA"/>
    <w:rsid w:val="2164AFB2"/>
    <w:rsid w:val="216F9F94"/>
    <w:rsid w:val="2176E17F"/>
    <w:rsid w:val="217A80D4"/>
    <w:rsid w:val="217B2926"/>
    <w:rsid w:val="21843C91"/>
    <w:rsid w:val="2198B2F4"/>
    <w:rsid w:val="21A21B3F"/>
    <w:rsid w:val="21A8555C"/>
    <w:rsid w:val="21B57CC0"/>
    <w:rsid w:val="21B7EA65"/>
    <w:rsid w:val="21B8620C"/>
    <w:rsid w:val="21B8D9FA"/>
    <w:rsid w:val="21CB03B7"/>
    <w:rsid w:val="21CC673A"/>
    <w:rsid w:val="21CF3713"/>
    <w:rsid w:val="21DC0EE9"/>
    <w:rsid w:val="21EB3C26"/>
    <w:rsid w:val="21FDBEF4"/>
    <w:rsid w:val="22132C5D"/>
    <w:rsid w:val="2216C8D3"/>
    <w:rsid w:val="222D4422"/>
    <w:rsid w:val="2243880A"/>
    <w:rsid w:val="224E4C64"/>
    <w:rsid w:val="2252C7AF"/>
    <w:rsid w:val="2254BD18"/>
    <w:rsid w:val="22607B7D"/>
    <w:rsid w:val="2260871D"/>
    <w:rsid w:val="226B8A66"/>
    <w:rsid w:val="2270CCB0"/>
    <w:rsid w:val="2271D3C5"/>
    <w:rsid w:val="22738618"/>
    <w:rsid w:val="2275A92C"/>
    <w:rsid w:val="22847333"/>
    <w:rsid w:val="22986E7C"/>
    <w:rsid w:val="22A3A594"/>
    <w:rsid w:val="22D5FC62"/>
    <w:rsid w:val="22D6B010"/>
    <w:rsid w:val="22DC9471"/>
    <w:rsid w:val="22ED54DC"/>
    <w:rsid w:val="22F22B01"/>
    <w:rsid w:val="22F58C3E"/>
    <w:rsid w:val="22FAE5A6"/>
    <w:rsid w:val="23023B58"/>
    <w:rsid w:val="2303DB62"/>
    <w:rsid w:val="2314D40D"/>
    <w:rsid w:val="232ABED8"/>
    <w:rsid w:val="2331AE8B"/>
    <w:rsid w:val="233BA2B3"/>
    <w:rsid w:val="233E66CB"/>
    <w:rsid w:val="23480932"/>
    <w:rsid w:val="2348EC0C"/>
    <w:rsid w:val="234F1C07"/>
    <w:rsid w:val="2358F39F"/>
    <w:rsid w:val="2362D631"/>
    <w:rsid w:val="23698B0C"/>
    <w:rsid w:val="2377E6A3"/>
    <w:rsid w:val="237B2381"/>
    <w:rsid w:val="23850D8A"/>
    <w:rsid w:val="2386E59D"/>
    <w:rsid w:val="238BC957"/>
    <w:rsid w:val="239E71C9"/>
    <w:rsid w:val="23A1F805"/>
    <w:rsid w:val="23CDC24F"/>
    <w:rsid w:val="23CF0629"/>
    <w:rsid w:val="23CFEB28"/>
    <w:rsid w:val="23D390D7"/>
    <w:rsid w:val="23E9DCAF"/>
    <w:rsid w:val="23EC52F7"/>
    <w:rsid w:val="23EDAA03"/>
    <w:rsid w:val="23F81613"/>
    <w:rsid w:val="23FEE3BA"/>
    <w:rsid w:val="24022934"/>
    <w:rsid w:val="240F9E7D"/>
    <w:rsid w:val="24107AE8"/>
    <w:rsid w:val="2427F0B9"/>
    <w:rsid w:val="24362460"/>
    <w:rsid w:val="24381517"/>
    <w:rsid w:val="243D6B2E"/>
    <w:rsid w:val="243E7B18"/>
    <w:rsid w:val="24405076"/>
    <w:rsid w:val="244C80C4"/>
    <w:rsid w:val="244CC466"/>
    <w:rsid w:val="24509609"/>
    <w:rsid w:val="2452A784"/>
    <w:rsid w:val="245D201B"/>
    <w:rsid w:val="2466E58F"/>
    <w:rsid w:val="24756455"/>
    <w:rsid w:val="247E442F"/>
    <w:rsid w:val="248171BE"/>
    <w:rsid w:val="24882BF2"/>
    <w:rsid w:val="24A3BFBB"/>
    <w:rsid w:val="24B09643"/>
    <w:rsid w:val="24E45A52"/>
    <w:rsid w:val="24FCE049"/>
    <w:rsid w:val="25010A0B"/>
    <w:rsid w:val="2518E86B"/>
    <w:rsid w:val="251A5C74"/>
    <w:rsid w:val="251FC74B"/>
    <w:rsid w:val="25356529"/>
    <w:rsid w:val="25374D43"/>
    <w:rsid w:val="255E7632"/>
    <w:rsid w:val="256137A7"/>
    <w:rsid w:val="256270AC"/>
    <w:rsid w:val="25649E6D"/>
    <w:rsid w:val="2568CB85"/>
    <w:rsid w:val="2570483E"/>
    <w:rsid w:val="257C31FD"/>
    <w:rsid w:val="257E311C"/>
    <w:rsid w:val="25801D43"/>
    <w:rsid w:val="2583597E"/>
    <w:rsid w:val="2586FE8A"/>
    <w:rsid w:val="25A109E8"/>
    <w:rsid w:val="25BA8B4F"/>
    <w:rsid w:val="25CA6F9A"/>
    <w:rsid w:val="25CEF7B8"/>
    <w:rsid w:val="25D06C52"/>
    <w:rsid w:val="25EB433A"/>
    <w:rsid w:val="25ECAEE1"/>
    <w:rsid w:val="260ADA9D"/>
    <w:rsid w:val="260B5810"/>
    <w:rsid w:val="26196B1D"/>
    <w:rsid w:val="2620A259"/>
    <w:rsid w:val="2630EDA3"/>
    <w:rsid w:val="263E7853"/>
    <w:rsid w:val="265061A0"/>
    <w:rsid w:val="2651F472"/>
    <w:rsid w:val="2652AFC5"/>
    <w:rsid w:val="2657C2FD"/>
    <w:rsid w:val="265D026D"/>
    <w:rsid w:val="26644134"/>
    <w:rsid w:val="266BBEE4"/>
    <w:rsid w:val="266D13E8"/>
    <w:rsid w:val="266F62B1"/>
    <w:rsid w:val="267A3B65"/>
    <w:rsid w:val="26865917"/>
    <w:rsid w:val="268A6506"/>
    <w:rsid w:val="26B92EAD"/>
    <w:rsid w:val="26CC679C"/>
    <w:rsid w:val="26DE67C3"/>
    <w:rsid w:val="26E9593F"/>
    <w:rsid w:val="26EDA291"/>
    <w:rsid w:val="2704CD65"/>
    <w:rsid w:val="2707D897"/>
    <w:rsid w:val="270818B6"/>
    <w:rsid w:val="270AD557"/>
    <w:rsid w:val="270C6EA4"/>
    <w:rsid w:val="270E3852"/>
    <w:rsid w:val="2713DE9E"/>
    <w:rsid w:val="2728F43B"/>
    <w:rsid w:val="27291FD9"/>
    <w:rsid w:val="272C95F8"/>
    <w:rsid w:val="2732176A"/>
    <w:rsid w:val="2739CEA8"/>
    <w:rsid w:val="273DEDCF"/>
    <w:rsid w:val="274961B5"/>
    <w:rsid w:val="274FD72B"/>
    <w:rsid w:val="27518012"/>
    <w:rsid w:val="27568042"/>
    <w:rsid w:val="27602102"/>
    <w:rsid w:val="2771BA87"/>
    <w:rsid w:val="2779D47A"/>
    <w:rsid w:val="277E3BE1"/>
    <w:rsid w:val="278D1595"/>
    <w:rsid w:val="27927413"/>
    <w:rsid w:val="27931374"/>
    <w:rsid w:val="279775E1"/>
    <w:rsid w:val="279EDFE6"/>
    <w:rsid w:val="279FCBE8"/>
    <w:rsid w:val="27A0144E"/>
    <w:rsid w:val="27A1ADA7"/>
    <w:rsid w:val="27A2C55D"/>
    <w:rsid w:val="27A6DDF9"/>
    <w:rsid w:val="27B7C1E8"/>
    <w:rsid w:val="27BA4D28"/>
    <w:rsid w:val="27BE5CFD"/>
    <w:rsid w:val="27D80749"/>
    <w:rsid w:val="27D8A0C9"/>
    <w:rsid w:val="27D8BA2A"/>
    <w:rsid w:val="27EA52B8"/>
    <w:rsid w:val="27F2BE53"/>
    <w:rsid w:val="27F5B9BF"/>
    <w:rsid w:val="27FFAE5C"/>
    <w:rsid w:val="280A0752"/>
    <w:rsid w:val="280D53EC"/>
    <w:rsid w:val="2810FDF0"/>
    <w:rsid w:val="28128610"/>
    <w:rsid w:val="2820B88C"/>
    <w:rsid w:val="2823FB9C"/>
    <w:rsid w:val="2827177F"/>
    <w:rsid w:val="283240E3"/>
    <w:rsid w:val="2857DD97"/>
    <w:rsid w:val="2869D071"/>
    <w:rsid w:val="2877FA88"/>
    <w:rsid w:val="287DEE97"/>
    <w:rsid w:val="287FF44F"/>
    <w:rsid w:val="288507A4"/>
    <w:rsid w:val="288DD904"/>
    <w:rsid w:val="288EB48A"/>
    <w:rsid w:val="28A4FF67"/>
    <w:rsid w:val="28AD24E3"/>
    <w:rsid w:val="28C2E13A"/>
    <w:rsid w:val="28C8A19C"/>
    <w:rsid w:val="28C9129D"/>
    <w:rsid w:val="28DA67C6"/>
    <w:rsid w:val="28DCB693"/>
    <w:rsid w:val="28E68F48"/>
    <w:rsid w:val="28E6E5F3"/>
    <w:rsid w:val="28E89DB2"/>
    <w:rsid w:val="28EE38C9"/>
    <w:rsid w:val="28F05FCC"/>
    <w:rsid w:val="29004DD4"/>
    <w:rsid w:val="2910B2B5"/>
    <w:rsid w:val="292B3D54"/>
    <w:rsid w:val="292EB98F"/>
    <w:rsid w:val="29387619"/>
    <w:rsid w:val="29524A89"/>
    <w:rsid w:val="2953C3B2"/>
    <w:rsid w:val="29553890"/>
    <w:rsid w:val="2955F82E"/>
    <w:rsid w:val="2957DA0B"/>
    <w:rsid w:val="295B3CCB"/>
    <w:rsid w:val="295C27BE"/>
    <w:rsid w:val="29613A20"/>
    <w:rsid w:val="29685845"/>
    <w:rsid w:val="296C0C25"/>
    <w:rsid w:val="2976397D"/>
    <w:rsid w:val="2981A1C4"/>
    <w:rsid w:val="29844948"/>
    <w:rsid w:val="298ABF4D"/>
    <w:rsid w:val="298DD751"/>
    <w:rsid w:val="29961737"/>
    <w:rsid w:val="29A0DEA0"/>
    <w:rsid w:val="29A46A9B"/>
    <w:rsid w:val="29AA9441"/>
    <w:rsid w:val="29AB4FD8"/>
    <w:rsid w:val="29AFBA32"/>
    <w:rsid w:val="29B2FFE0"/>
    <w:rsid w:val="29B4B55F"/>
    <w:rsid w:val="29B9C50C"/>
    <w:rsid w:val="29C08CB0"/>
    <w:rsid w:val="29DDC20C"/>
    <w:rsid w:val="29E32D8D"/>
    <w:rsid w:val="29F5F6D8"/>
    <w:rsid w:val="2A032F31"/>
    <w:rsid w:val="2A04692C"/>
    <w:rsid w:val="2A110488"/>
    <w:rsid w:val="2A2B3A17"/>
    <w:rsid w:val="2A2E5651"/>
    <w:rsid w:val="2A2F2FD1"/>
    <w:rsid w:val="2A3B9FCA"/>
    <w:rsid w:val="2A3F7C20"/>
    <w:rsid w:val="2A49E66E"/>
    <w:rsid w:val="2A63161A"/>
    <w:rsid w:val="2A64EEF5"/>
    <w:rsid w:val="2A7AA0D7"/>
    <w:rsid w:val="2A7BBB39"/>
    <w:rsid w:val="2A7E1467"/>
    <w:rsid w:val="2A83F392"/>
    <w:rsid w:val="2A887EE4"/>
    <w:rsid w:val="2A9046C8"/>
    <w:rsid w:val="2A9CAE04"/>
    <w:rsid w:val="2AB70724"/>
    <w:rsid w:val="2ABCF1FE"/>
    <w:rsid w:val="2AD30F5E"/>
    <w:rsid w:val="2AD9B5B2"/>
    <w:rsid w:val="2ADD7CAB"/>
    <w:rsid w:val="2AE48E75"/>
    <w:rsid w:val="2AE8EB8A"/>
    <w:rsid w:val="2AFD40FA"/>
    <w:rsid w:val="2B036C91"/>
    <w:rsid w:val="2B09A1E1"/>
    <w:rsid w:val="2B0A0F4A"/>
    <w:rsid w:val="2B1750E0"/>
    <w:rsid w:val="2B1AB3D8"/>
    <w:rsid w:val="2B2A07CA"/>
    <w:rsid w:val="2B3B6E78"/>
    <w:rsid w:val="2B457D35"/>
    <w:rsid w:val="2B4B3BB3"/>
    <w:rsid w:val="2B53F2AA"/>
    <w:rsid w:val="2B733CCA"/>
    <w:rsid w:val="2B749400"/>
    <w:rsid w:val="2B7F243F"/>
    <w:rsid w:val="2B7F83BA"/>
    <w:rsid w:val="2B85ED4F"/>
    <w:rsid w:val="2BA63C23"/>
    <w:rsid w:val="2BAAA498"/>
    <w:rsid w:val="2BB1A160"/>
    <w:rsid w:val="2BB3CF87"/>
    <w:rsid w:val="2BD5745A"/>
    <w:rsid w:val="2BE88EE4"/>
    <w:rsid w:val="2BE9760A"/>
    <w:rsid w:val="2BEA608D"/>
    <w:rsid w:val="2BEC4698"/>
    <w:rsid w:val="2BF53D22"/>
    <w:rsid w:val="2C0F303F"/>
    <w:rsid w:val="2C116B4B"/>
    <w:rsid w:val="2C1D64F2"/>
    <w:rsid w:val="2C1D8390"/>
    <w:rsid w:val="2C238349"/>
    <w:rsid w:val="2C34727F"/>
    <w:rsid w:val="2C358D19"/>
    <w:rsid w:val="2C3E4E29"/>
    <w:rsid w:val="2C45CC3E"/>
    <w:rsid w:val="2C4A4A26"/>
    <w:rsid w:val="2C4F4254"/>
    <w:rsid w:val="2C528E6D"/>
    <w:rsid w:val="2C57F158"/>
    <w:rsid w:val="2C675630"/>
    <w:rsid w:val="2C79A6D4"/>
    <w:rsid w:val="2C869BA6"/>
    <w:rsid w:val="2C9F6EE1"/>
    <w:rsid w:val="2CA5A05D"/>
    <w:rsid w:val="2CABA8D2"/>
    <w:rsid w:val="2CBACA28"/>
    <w:rsid w:val="2CD1C5FD"/>
    <w:rsid w:val="2CD1C7A3"/>
    <w:rsid w:val="2CDAA4EE"/>
    <w:rsid w:val="2CE150D6"/>
    <w:rsid w:val="2CE6040F"/>
    <w:rsid w:val="2CEBA83B"/>
    <w:rsid w:val="2CF24771"/>
    <w:rsid w:val="2D01991B"/>
    <w:rsid w:val="2D0E305D"/>
    <w:rsid w:val="2D0E4E43"/>
    <w:rsid w:val="2D123B5C"/>
    <w:rsid w:val="2D22BA30"/>
    <w:rsid w:val="2D281A02"/>
    <w:rsid w:val="2D34EFAA"/>
    <w:rsid w:val="2D3D80FB"/>
    <w:rsid w:val="2D45C2AF"/>
    <w:rsid w:val="2D4A7891"/>
    <w:rsid w:val="2D4EDC9C"/>
    <w:rsid w:val="2D61D1AB"/>
    <w:rsid w:val="2D6F0B70"/>
    <w:rsid w:val="2D89AE86"/>
    <w:rsid w:val="2D8B6679"/>
    <w:rsid w:val="2D9705B8"/>
    <w:rsid w:val="2DAEBBA5"/>
    <w:rsid w:val="2DB1A235"/>
    <w:rsid w:val="2DBA3BB6"/>
    <w:rsid w:val="2DBCFC95"/>
    <w:rsid w:val="2DBD82E4"/>
    <w:rsid w:val="2DD3D968"/>
    <w:rsid w:val="2DD9FC91"/>
    <w:rsid w:val="2DE29F2E"/>
    <w:rsid w:val="2DF83926"/>
    <w:rsid w:val="2DFD0356"/>
    <w:rsid w:val="2E09CDC3"/>
    <w:rsid w:val="2E0F286F"/>
    <w:rsid w:val="2E179535"/>
    <w:rsid w:val="2E1E10C7"/>
    <w:rsid w:val="2E2DB1A8"/>
    <w:rsid w:val="2E3132D7"/>
    <w:rsid w:val="2E353EF9"/>
    <w:rsid w:val="2E3E65AD"/>
    <w:rsid w:val="2E45F895"/>
    <w:rsid w:val="2E4BDB5C"/>
    <w:rsid w:val="2E554752"/>
    <w:rsid w:val="2E6165B6"/>
    <w:rsid w:val="2E6438E8"/>
    <w:rsid w:val="2E64BDE5"/>
    <w:rsid w:val="2E678528"/>
    <w:rsid w:val="2E68858C"/>
    <w:rsid w:val="2E6A9660"/>
    <w:rsid w:val="2E7D73ED"/>
    <w:rsid w:val="2E7E70FD"/>
    <w:rsid w:val="2E7F98C4"/>
    <w:rsid w:val="2E92443B"/>
    <w:rsid w:val="2E9920F6"/>
    <w:rsid w:val="2EA218C7"/>
    <w:rsid w:val="2EB64012"/>
    <w:rsid w:val="2EBC8758"/>
    <w:rsid w:val="2EC7F75C"/>
    <w:rsid w:val="2EC87C9A"/>
    <w:rsid w:val="2ECABE27"/>
    <w:rsid w:val="2ED56EED"/>
    <w:rsid w:val="2EDC6F4E"/>
    <w:rsid w:val="2EECC31C"/>
    <w:rsid w:val="2EF68F65"/>
    <w:rsid w:val="2EFDBB48"/>
    <w:rsid w:val="2EFFC0DF"/>
    <w:rsid w:val="2F013F69"/>
    <w:rsid w:val="2F451C24"/>
    <w:rsid w:val="2F49D5E1"/>
    <w:rsid w:val="2F4D590F"/>
    <w:rsid w:val="2F5D352E"/>
    <w:rsid w:val="2F60531C"/>
    <w:rsid w:val="2F7E9E83"/>
    <w:rsid w:val="2F7F78B4"/>
    <w:rsid w:val="2F8345F0"/>
    <w:rsid w:val="2F8C2299"/>
    <w:rsid w:val="2F8FD4AC"/>
    <w:rsid w:val="2F973D65"/>
    <w:rsid w:val="2F9CAF66"/>
    <w:rsid w:val="2FA01D4B"/>
    <w:rsid w:val="2FA2ACD8"/>
    <w:rsid w:val="2FA930F6"/>
    <w:rsid w:val="2FA97EDF"/>
    <w:rsid w:val="2FB1C186"/>
    <w:rsid w:val="2FB1FD68"/>
    <w:rsid w:val="2FCA21F6"/>
    <w:rsid w:val="2FD08920"/>
    <w:rsid w:val="2FD157C4"/>
    <w:rsid w:val="2FD2B105"/>
    <w:rsid w:val="2FDADC45"/>
    <w:rsid w:val="2FDD41C2"/>
    <w:rsid w:val="2FF21E52"/>
    <w:rsid w:val="2FF93274"/>
    <w:rsid w:val="3020F237"/>
    <w:rsid w:val="303C560B"/>
    <w:rsid w:val="303D0391"/>
    <w:rsid w:val="3044CC69"/>
    <w:rsid w:val="3047EC88"/>
    <w:rsid w:val="305040F6"/>
    <w:rsid w:val="3059AC32"/>
    <w:rsid w:val="305E3DE0"/>
    <w:rsid w:val="30603090"/>
    <w:rsid w:val="3069B711"/>
    <w:rsid w:val="306CE032"/>
    <w:rsid w:val="30750D7D"/>
    <w:rsid w:val="30868167"/>
    <w:rsid w:val="309E958C"/>
    <w:rsid w:val="30AD4361"/>
    <w:rsid w:val="30BE2F5D"/>
    <w:rsid w:val="30C60CDD"/>
    <w:rsid w:val="30C7F940"/>
    <w:rsid w:val="30CC3E37"/>
    <w:rsid w:val="30E9BC2F"/>
    <w:rsid w:val="31092D1A"/>
    <w:rsid w:val="310CA66B"/>
    <w:rsid w:val="31177690"/>
    <w:rsid w:val="3134F44D"/>
    <w:rsid w:val="3142F2E2"/>
    <w:rsid w:val="314CFB97"/>
    <w:rsid w:val="314F660E"/>
    <w:rsid w:val="31681DEE"/>
    <w:rsid w:val="31755227"/>
    <w:rsid w:val="3176D595"/>
    <w:rsid w:val="317A0D24"/>
    <w:rsid w:val="317C7728"/>
    <w:rsid w:val="317DCF4A"/>
    <w:rsid w:val="31842AB1"/>
    <w:rsid w:val="3189EEB8"/>
    <w:rsid w:val="31943940"/>
    <w:rsid w:val="31972D52"/>
    <w:rsid w:val="319EC840"/>
    <w:rsid w:val="31A54002"/>
    <w:rsid w:val="31AAEB9F"/>
    <w:rsid w:val="31D5666C"/>
    <w:rsid w:val="31D5D0D6"/>
    <w:rsid w:val="31E6DC63"/>
    <w:rsid w:val="31E969BC"/>
    <w:rsid w:val="31F51105"/>
    <w:rsid w:val="31F68D48"/>
    <w:rsid w:val="320380A0"/>
    <w:rsid w:val="3207F0C5"/>
    <w:rsid w:val="32146796"/>
    <w:rsid w:val="321BB6AC"/>
    <w:rsid w:val="32247768"/>
    <w:rsid w:val="322A326B"/>
    <w:rsid w:val="323DC9FE"/>
    <w:rsid w:val="3245F41E"/>
    <w:rsid w:val="3246F1E0"/>
    <w:rsid w:val="3267F38A"/>
    <w:rsid w:val="327EBF13"/>
    <w:rsid w:val="328959D1"/>
    <w:rsid w:val="3289A5E8"/>
    <w:rsid w:val="328D5CCB"/>
    <w:rsid w:val="3297E741"/>
    <w:rsid w:val="32A06425"/>
    <w:rsid w:val="32A485FD"/>
    <w:rsid w:val="32B3C325"/>
    <w:rsid w:val="32BE7C64"/>
    <w:rsid w:val="32BFB45A"/>
    <w:rsid w:val="32C0ADAB"/>
    <w:rsid w:val="32C82248"/>
    <w:rsid w:val="32D76FD5"/>
    <w:rsid w:val="32DB4431"/>
    <w:rsid w:val="32F29B32"/>
    <w:rsid w:val="32F7847B"/>
    <w:rsid w:val="330B03EB"/>
    <w:rsid w:val="330B24BA"/>
    <w:rsid w:val="3316CE01"/>
    <w:rsid w:val="3320952F"/>
    <w:rsid w:val="3322F7C9"/>
    <w:rsid w:val="33249E4D"/>
    <w:rsid w:val="3329C80E"/>
    <w:rsid w:val="332D73F6"/>
    <w:rsid w:val="3349E92A"/>
    <w:rsid w:val="33579CA6"/>
    <w:rsid w:val="335D64D0"/>
    <w:rsid w:val="3369B03A"/>
    <w:rsid w:val="3369CC9D"/>
    <w:rsid w:val="337144D1"/>
    <w:rsid w:val="3373FE8B"/>
    <w:rsid w:val="33938271"/>
    <w:rsid w:val="3399ADD3"/>
    <w:rsid w:val="33A6FFFD"/>
    <w:rsid w:val="33B4B033"/>
    <w:rsid w:val="33B827CE"/>
    <w:rsid w:val="33BCFB89"/>
    <w:rsid w:val="33BD75F1"/>
    <w:rsid w:val="33BFB537"/>
    <w:rsid w:val="33C785B9"/>
    <w:rsid w:val="33C7C6BB"/>
    <w:rsid w:val="33CB4AAC"/>
    <w:rsid w:val="33CC3FB7"/>
    <w:rsid w:val="33CEC508"/>
    <w:rsid w:val="33EE9DEB"/>
    <w:rsid w:val="33F7D5DC"/>
    <w:rsid w:val="3403783A"/>
    <w:rsid w:val="34086E2C"/>
    <w:rsid w:val="340A0B16"/>
    <w:rsid w:val="3427C6A1"/>
    <w:rsid w:val="342E7647"/>
    <w:rsid w:val="343D0CCB"/>
    <w:rsid w:val="343D67DD"/>
    <w:rsid w:val="3443EC50"/>
    <w:rsid w:val="344BA262"/>
    <w:rsid w:val="34667A99"/>
    <w:rsid w:val="34677B95"/>
    <w:rsid w:val="3467AAA5"/>
    <w:rsid w:val="34696E4A"/>
    <w:rsid w:val="346BEAF1"/>
    <w:rsid w:val="3475EB57"/>
    <w:rsid w:val="347E8155"/>
    <w:rsid w:val="34886874"/>
    <w:rsid w:val="3488EF0A"/>
    <w:rsid w:val="34926C28"/>
    <w:rsid w:val="3492ED08"/>
    <w:rsid w:val="3496A5CB"/>
    <w:rsid w:val="349803A0"/>
    <w:rsid w:val="349E4EED"/>
    <w:rsid w:val="34ABA3DB"/>
    <w:rsid w:val="34AD3922"/>
    <w:rsid w:val="34C105FF"/>
    <w:rsid w:val="34C6A85B"/>
    <w:rsid w:val="34CC44A1"/>
    <w:rsid w:val="34D1C2AF"/>
    <w:rsid w:val="34D8CBE3"/>
    <w:rsid w:val="34DB4F39"/>
    <w:rsid w:val="34E2B1D9"/>
    <w:rsid w:val="34E3FEF9"/>
    <w:rsid w:val="34F2DA08"/>
    <w:rsid w:val="34F361C5"/>
    <w:rsid w:val="34F735E8"/>
    <w:rsid w:val="34F94116"/>
    <w:rsid w:val="3500F97D"/>
    <w:rsid w:val="35074900"/>
    <w:rsid w:val="350E21F9"/>
    <w:rsid w:val="35132030"/>
    <w:rsid w:val="3516A8E3"/>
    <w:rsid w:val="35295F88"/>
    <w:rsid w:val="352CDE2D"/>
    <w:rsid w:val="35311BC2"/>
    <w:rsid w:val="3536B1B9"/>
    <w:rsid w:val="3537DEF8"/>
    <w:rsid w:val="35465805"/>
    <w:rsid w:val="3546FB30"/>
    <w:rsid w:val="35471358"/>
    <w:rsid w:val="35529DA1"/>
    <w:rsid w:val="3554E9B6"/>
    <w:rsid w:val="3577B37D"/>
    <w:rsid w:val="357D14F6"/>
    <w:rsid w:val="3587E93D"/>
    <w:rsid w:val="358B713F"/>
    <w:rsid w:val="35AEC880"/>
    <w:rsid w:val="35AF84AF"/>
    <w:rsid w:val="35B37B85"/>
    <w:rsid w:val="35B576C9"/>
    <w:rsid w:val="35B6D260"/>
    <w:rsid w:val="35BA82DC"/>
    <w:rsid w:val="35C0FD1C"/>
    <w:rsid w:val="35E02DC2"/>
    <w:rsid w:val="35E63A21"/>
    <w:rsid w:val="35EA63DA"/>
    <w:rsid w:val="35ED1E38"/>
    <w:rsid w:val="35F30593"/>
    <w:rsid w:val="35FB8816"/>
    <w:rsid w:val="36077676"/>
    <w:rsid w:val="36169D95"/>
    <w:rsid w:val="36194E78"/>
    <w:rsid w:val="361C561D"/>
    <w:rsid w:val="361CF97B"/>
    <w:rsid w:val="361E8467"/>
    <w:rsid w:val="3620CFF1"/>
    <w:rsid w:val="362D7AE5"/>
    <w:rsid w:val="362DFC80"/>
    <w:rsid w:val="362F2663"/>
    <w:rsid w:val="36311624"/>
    <w:rsid w:val="363711B5"/>
    <w:rsid w:val="3650B09B"/>
    <w:rsid w:val="3668854F"/>
    <w:rsid w:val="366DE5DD"/>
    <w:rsid w:val="36709B76"/>
    <w:rsid w:val="36751257"/>
    <w:rsid w:val="36799AAA"/>
    <w:rsid w:val="367A60FD"/>
    <w:rsid w:val="368218A1"/>
    <w:rsid w:val="368ABA89"/>
    <w:rsid w:val="368B74D9"/>
    <w:rsid w:val="36937481"/>
    <w:rsid w:val="369AB18E"/>
    <w:rsid w:val="369D901F"/>
    <w:rsid w:val="36B50BDB"/>
    <w:rsid w:val="36B83A37"/>
    <w:rsid w:val="36C2E126"/>
    <w:rsid w:val="36DBABEE"/>
    <w:rsid w:val="36DC8F99"/>
    <w:rsid w:val="36E0382B"/>
    <w:rsid w:val="36E27E38"/>
    <w:rsid w:val="36E2AB3B"/>
    <w:rsid w:val="36E73A1F"/>
    <w:rsid w:val="36FE51B5"/>
    <w:rsid w:val="37034C94"/>
    <w:rsid w:val="370C7396"/>
    <w:rsid w:val="3713B8FE"/>
    <w:rsid w:val="3715E192"/>
    <w:rsid w:val="371DA05F"/>
    <w:rsid w:val="373840E6"/>
    <w:rsid w:val="3738433C"/>
    <w:rsid w:val="374005F0"/>
    <w:rsid w:val="37410735"/>
    <w:rsid w:val="3750C645"/>
    <w:rsid w:val="3755F636"/>
    <w:rsid w:val="3758E3E9"/>
    <w:rsid w:val="375AB234"/>
    <w:rsid w:val="376CDFB1"/>
    <w:rsid w:val="376DBFBD"/>
    <w:rsid w:val="3771D394"/>
    <w:rsid w:val="3773B972"/>
    <w:rsid w:val="377D15F0"/>
    <w:rsid w:val="3780035F"/>
    <w:rsid w:val="3786FDCF"/>
    <w:rsid w:val="378B0E2E"/>
    <w:rsid w:val="37C6F248"/>
    <w:rsid w:val="37D5F447"/>
    <w:rsid w:val="37D8AC0B"/>
    <w:rsid w:val="37DDE397"/>
    <w:rsid w:val="37F552DD"/>
    <w:rsid w:val="37F9AFA1"/>
    <w:rsid w:val="38124A25"/>
    <w:rsid w:val="3823885E"/>
    <w:rsid w:val="3859710F"/>
    <w:rsid w:val="385A34C4"/>
    <w:rsid w:val="3866B57E"/>
    <w:rsid w:val="38680A5F"/>
    <w:rsid w:val="38843798"/>
    <w:rsid w:val="388D4B42"/>
    <w:rsid w:val="38A2ADE2"/>
    <w:rsid w:val="38B50232"/>
    <w:rsid w:val="38D84051"/>
    <w:rsid w:val="38E19F7E"/>
    <w:rsid w:val="38F01129"/>
    <w:rsid w:val="38F0D0DE"/>
    <w:rsid w:val="38F1A9FA"/>
    <w:rsid w:val="38FB2CB2"/>
    <w:rsid w:val="38FBA006"/>
    <w:rsid w:val="39003195"/>
    <w:rsid w:val="39070114"/>
    <w:rsid w:val="390BFE41"/>
    <w:rsid w:val="390E14FD"/>
    <w:rsid w:val="39166060"/>
    <w:rsid w:val="391B16D9"/>
    <w:rsid w:val="392611ED"/>
    <w:rsid w:val="392990EE"/>
    <w:rsid w:val="393579BD"/>
    <w:rsid w:val="3938FF2A"/>
    <w:rsid w:val="39462694"/>
    <w:rsid w:val="394B2ECD"/>
    <w:rsid w:val="3955F741"/>
    <w:rsid w:val="39635341"/>
    <w:rsid w:val="39703ABB"/>
    <w:rsid w:val="3979E2D9"/>
    <w:rsid w:val="3983CB53"/>
    <w:rsid w:val="39866060"/>
    <w:rsid w:val="399040D2"/>
    <w:rsid w:val="39961F4B"/>
    <w:rsid w:val="39A09F5B"/>
    <w:rsid w:val="39A18BAE"/>
    <w:rsid w:val="39A45C35"/>
    <w:rsid w:val="39A4890C"/>
    <w:rsid w:val="39A4AB26"/>
    <w:rsid w:val="39A7E191"/>
    <w:rsid w:val="39CA4654"/>
    <w:rsid w:val="39D21F2E"/>
    <w:rsid w:val="39D6B4A1"/>
    <w:rsid w:val="39DAEFAE"/>
    <w:rsid w:val="39E6B2DB"/>
    <w:rsid w:val="39FC0BEE"/>
    <w:rsid w:val="3A05CBEF"/>
    <w:rsid w:val="3A0A1E2E"/>
    <w:rsid w:val="3A0F6E26"/>
    <w:rsid w:val="3A1FC578"/>
    <w:rsid w:val="3A230B39"/>
    <w:rsid w:val="3A31D36A"/>
    <w:rsid w:val="3A3EF36A"/>
    <w:rsid w:val="3A40F77C"/>
    <w:rsid w:val="3A41631F"/>
    <w:rsid w:val="3A538D7D"/>
    <w:rsid w:val="3A59CEE0"/>
    <w:rsid w:val="3A5E06DC"/>
    <w:rsid w:val="3A62878B"/>
    <w:rsid w:val="3A62B290"/>
    <w:rsid w:val="3A6ABCDE"/>
    <w:rsid w:val="3A6E4A37"/>
    <w:rsid w:val="3A73576B"/>
    <w:rsid w:val="3A750F5E"/>
    <w:rsid w:val="3A851299"/>
    <w:rsid w:val="3A9D5857"/>
    <w:rsid w:val="3AA274D3"/>
    <w:rsid w:val="3AA8928B"/>
    <w:rsid w:val="3AAB983C"/>
    <w:rsid w:val="3AAD4446"/>
    <w:rsid w:val="3AAF65F3"/>
    <w:rsid w:val="3AB1CAEE"/>
    <w:rsid w:val="3ADC2EFE"/>
    <w:rsid w:val="3ADC681A"/>
    <w:rsid w:val="3ADDDC81"/>
    <w:rsid w:val="3AE51640"/>
    <w:rsid w:val="3AE57C91"/>
    <w:rsid w:val="3AE6FA2D"/>
    <w:rsid w:val="3AE7D04A"/>
    <w:rsid w:val="3AF07120"/>
    <w:rsid w:val="3AF11874"/>
    <w:rsid w:val="3AF5A81C"/>
    <w:rsid w:val="3AF5C625"/>
    <w:rsid w:val="3AF974F1"/>
    <w:rsid w:val="3B0E9DEB"/>
    <w:rsid w:val="3B10F7E0"/>
    <w:rsid w:val="3B1767C2"/>
    <w:rsid w:val="3B17E700"/>
    <w:rsid w:val="3B1A52D2"/>
    <w:rsid w:val="3B1CEE2D"/>
    <w:rsid w:val="3B1DA4DA"/>
    <w:rsid w:val="3B1EFF61"/>
    <w:rsid w:val="3B29B903"/>
    <w:rsid w:val="3B2D6F13"/>
    <w:rsid w:val="3B327FF9"/>
    <w:rsid w:val="3B378930"/>
    <w:rsid w:val="3B37F2D6"/>
    <w:rsid w:val="3B3AFB0D"/>
    <w:rsid w:val="3B4F0E46"/>
    <w:rsid w:val="3B5FC3B6"/>
    <w:rsid w:val="3B80E538"/>
    <w:rsid w:val="3B8442DA"/>
    <w:rsid w:val="3B874E9B"/>
    <w:rsid w:val="3BA4EAA4"/>
    <w:rsid w:val="3BA8E992"/>
    <w:rsid w:val="3BAEBB07"/>
    <w:rsid w:val="3BAED356"/>
    <w:rsid w:val="3BB15DA9"/>
    <w:rsid w:val="3BB995A3"/>
    <w:rsid w:val="3BBF3381"/>
    <w:rsid w:val="3BC11F73"/>
    <w:rsid w:val="3BC120CB"/>
    <w:rsid w:val="3BC7BBF1"/>
    <w:rsid w:val="3BCF7457"/>
    <w:rsid w:val="3BD6321C"/>
    <w:rsid w:val="3BD6F2D1"/>
    <w:rsid w:val="3BDC15C5"/>
    <w:rsid w:val="3BDFC92F"/>
    <w:rsid w:val="3BE781B0"/>
    <w:rsid w:val="3BF1880F"/>
    <w:rsid w:val="3BFADC35"/>
    <w:rsid w:val="3C023D5A"/>
    <w:rsid w:val="3C0D3168"/>
    <w:rsid w:val="3C23EE07"/>
    <w:rsid w:val="3C274EF2"/>
    <w:rsid w:val="3C32B8B9"/>
    <w:rsid w:val="3C33D958"/>
    <w:rsid w:val="3C34CAB7"/>
    <w:rsid w:val="3C37C81E"/>
    <w:rsid w:val="3C3F3BD5"/>
    <w:rsid w:val="3C4258F5"/>
    <w:rsid w:val="3C4577D6"/>
    <w:rsid w:val="3C4FCE38"/>
    <w:rsid w:val="3C50EB97"/>
    <w:rsid w:val="3C5DB875"/>
    <w:rsid w:val="3C655115"/>
    <w:rsid w:val="3C6BC01B"/>
    <w:rsid w:val="3C6C5944"/>
    <w:rsid w:val="3C858EE8"/>
    <w:rsid w:val="3C8B1A0C"/>
    <w:rsid w:val="3C9859FA"/>
    <w:rsid w:val="3CA7A884"/>
    <w:rsid w:val="3CAECFF8"/>
    <w:rsid w:val="3CB2CCE1"/>
    <w:rsid w:val="3CC4F22D"/>
    <w:rsid w:val="3CC54208"/>
    <w:rsid w:val="3CC7FE90"/>
    <w:rsid w:val="3CCB5FBA"/>
    <w:rsid w:val="3CCC28F7"/>
    <w:rsid w:val="3CD54105"/>
    <w:rsid w:val="3CD9F2AB"/>
    <w:rsid w:val="3CED7B10"/>
    <w:rsid w:val="3CF342A6"/>
    <w:rsid w:val="3CFE8599"/>
    <w:rsid w:val="3D04DBF0"/>
    <w:rsid w:val="3D0B11A7"/>
    <w:rsid w:val="3D134F38"/>
    <w:rsid w:val="3D1B32EB"/>
    <w:rsid w:val="3D25581A"/>
    <w:rsid w:val="3D32D697"/>
    <w:rsid w:val="3D409705"/>
    <w:rsid w:val="3D4B370D"/>
    <w:rsid w:val="3D4CF98B"/>
    <w:rsid w:val="3D504507"/>
    <w:rsid w:val="3D506E25"/>
    <w:rsid w:val="3D51A2BC"/>
    <w:rsid w:val="3D58189C"/>
    <w:rsid w:val="3D5CC8DA"/>
    <w:rsid w:val="3D5E7026"/>
    <w:rsid w:val="3D74FE5E"/>
    <w:rsid w:val="3D76B628"/>
    <w:rsid w:val="3D8D5659"/>
    <w:rsid w:val="3D91E38C"/>
    <w:rsid w:val="3D9D7360"/>
    <w:rsid w:val="3DAC6A88"/>
    <w:rsid w:val="3DB412B2"/>
    <w:rsid w:val="3DE001B7"/>
    <w:rsid w:val="3DE6E5AF"/>
    <w:rsid w:val="3DE94A10"/>
    <w:rsid w:val="3DF03B3A"/>
    <w:rsid w:val="3DF5506A"/>
    <w:rsid w:val="3DF6F74B"/>
    <w:rsid w:val="3DF9A794"/>
    <w:rsid w:val="3E0D576C"/>
    <w:rsid w:val="3E19A428"/>
    <w:rsid w:val="3E25B881"/>
    <w:rsid w:val="3E25E866"/>
    <w:rsid w:val="3E2C90BC"/>
    <w:rsid w:val="3E2FDF0F"/>
    <w:rsid w:val="3E4014D5"/>
    <w:rsid w:val="3E40346D"/>
    <w:rsid w:val="3E4257F3"/>
    <w:rsid w:val="3E4727B2"/>
    <w:rsid w:val="3E4EA3EF"/>
    <w:rsid w:val="3E653F4B"/>
    <w:rsid w:val="3E79BF5E"/>
    <w:rsid w:val="3E7FBD77"/>
    <w:rsid w:val="3E8460B9"/>
    <w:rsid w:val="3E8DC3C9"/>
    <w:rsid w:val="3E8E71A7"/>
    <w:rsid w:val="3E927376"/>
    <w:rsid w:val="3EA85AB9"/>
    <w:rsid w:val="3EA8F4C8"/>
    <w:rsid w:val="3EBCF713"/>
    <w:rsid w:val="3EC00739"/>
    <w:rsid w:val="3EC978E1"/>
    <w:rsid w:val="3ECC6C06"/>
    <w:rsid w:val="3ED928EA"/>
    <w:rsid w:val="3EDA8ADA"/>
    <w:rsid w:val="3EF3550D"/>
    <w:rsid w:val="3EF4F3BD"/>
    <w:rsid w:val="3EF6326F"/>
    <w:rsid w:val="3EF73A7B"/>
    <w:rsid w:val="3EFF2815"/>
    <w:rsid w:val="3F00412F"/>
    <w:rsid w:val="3F054FD8"/>
    <w:rsid w:val="3F2653B7"/>
    <w:rsid w:val="3F2C068A"/>
    <w:rsid w:val="3F3BAD66"/>
    <w:rsid w:val="3F479B69"/>
    <w:rsid w:val="3F51C3B0"/>
    <w:rsid w:val="3F577363"/>
    <w:rsid w:val="3F67485C"/>
    <w:rsid w:val="3F6BB202"/>
    <w:rsid w:val="3F7078B0"/>
    <w:rsid w:val="3F769E82"/>
    <w:rsid w:val="3F77FD86"/>
    <w:rsid w:val="3F819407"/>
    <w:rsid w:val="3F86067E"/>
    <w:rsid w:val="3F884C76"/>
    <w:rsid w:val="3F91B235"/>
    <w:rsid w:val="3F94D129"/>
    <w:rsid w:val="3F973D0E"/>
    <w:rsid w:val="3F9D86BA"/>
    <w:rsid w:val="3FA7EE16"/>
    <w:rsid w:val="3FB033B0"/>
    <w:rsid w:val="3FD298DB"/>
    <w:rsid w:val="3FEA6400"/>
    <w:rsid w:val="3FEDB91A"/>
    <w:rsid w:val="3FF5FD6D"/>
    <w:rsid w:val="3FF734B5"/>
    <w:rsid w:val="3FF83871"/>
    <w:rsid w:val="400513DD"/>
    <w:rsid w:val="400F8B70"/>
    <w:rsid w:val="401C91F5"/>
    <w:rsid w:val="403AA129"/>
    <w:rsid w:val="405DBEFF"/>
    <w:rsid w:val="405DC31A"/>
    <w:rsid w:val="40672C6C"/>
    <w:rsid w:val="406FBAB0"/>
    <w:rsid w:val="4072CE91"/>
    <w:rsid w:val="407ABAD2"/>
    <w:rsid w:val="4085C40D"/>
    <w:rsid w:val="4086F68C"/>
    <w:rsid w:val="40954DCD"/>
    <w:rsid w:val="40A1B496"/>
    <w:rsid w:val="40A31FE1"/>
    <w:rsid w:val="40AA7F8B"/>
    <w:rsid w:val="40CDD200"/>
    <w:rsid w:val="40DFED69"/>
    <w:rsid w:val="40E1C93B"/>
    <w:rsid w:val="40E7A54A"/>
    <w:rsid w:val="40F640B4"/>
    <w:rsid w:val="40F88D52"/>
    <w:rsid w:val="41066561"/>
    <w:rsid w:val="41084796"/>
    <w:rsid w:val="410A1FF3"/>
    <w:rsid w:val="410D34E2"/>
    <w:rsid w:val="410D6232"/>
    <w:rsid w:val="4111DA76"/>
    <w:rsid w:val="41249446"/>
    <w:rsid w:val="413E66D6"/>
    <w:rsid w:val="414BAC79"/>
    <w:rsid w:val="4162D2AF"/>
    <w:rsid w:val="41658E0B"/>
    <w:rsid w:val="4177EE5D"/>
    <w:rsid w:val="4178577C"/>
    <w:rsid w:val="417B3EA1"/>
    <w:rsid w:val="41875593"/>
    <w:rsid w:val="419A50BE"/>
    <w:rsid w:val="419AE1DA"/>
    <w:rsid w:val="419BBB7F"/>
    <w:rsid w:val="419BDE3C"/>
    <w:rsid w:val="41BE6934"/>
    <w:rsid w:val="41D2E892"/>
    <w:rsid w:val="41D95270"/>
    <w:rsid w:val="41DD407D"/>
    <w:rsid w:val="41E0BF5C"/>
    <w:rsid w:val="41EBB340"/>
    <w:rsid w:val="4207255C"/>
    <w:rsid w:val="42121731"/>
    <w:rsid w:val="421A44A4"/>
    <w:rsid w:val="421C5350"/>
    <w:rsid w:val="421CAD50"/>
    <w:rsid w:val="4220D20F"/>
    <w:rsid w:val="4224D594"/>
    <w:rsid w:val="4234E999"/>
    <w:rsid w:val="423FDA33"/>
    <w:rsid w:val="424C5E81"/>
    <w:rsid w:val="424D745C"/>
    <w:rsid w:val="424D992C"/>
    <w:rsid w:val="4254CBB0"/>
    <w:rsid w:val="4261DA1F"/>
    <w:rsid w:val="4278948C"/>
    <w:rsid w:val="4283AF08"/>
    <w:rsid w:val="428F29CE"/>
    <w:rsid w:val="42A1A94D"/>
    <w:rsid w:val="42ACAC33"/>
    <w:rsid w:val="42B67139"/>
    <w:rsid w:val="42BACC8C"/>
    <w:rsid w:val="42C94C8A"/>
    <w:rsid w:val="42D9A512"/>
    <w:rsid w:val="42E30D47"/>
    <w:rsid w:val="42EBE6E0"/>
    <w:rsid w:val="42ED1E84"/>
    <w:rsid w:val="42EF8373"/>
    <w:rsid w:val="42F4CB79"/>
    <w:rsid w:val="430B0959"/>
    <w:rsid w:val="430F224D"/>
    <w:rsid w:val="430F63D6"/>
    <w:rsid w:val="4311A36B"/>
    <w:rsid w:val="432E26DC"/>
    <w:rsid w:val="433B3468"/>
    <w:rsid w:val="43404657"/>
    <w:rsid w:val="4353E698"/>
    <w:rsid w:val="43592C67"/>
    <w:rsid w:val="435E411D"/>
    <w:rsid w:val="4361FC5F"/>
    <w:rsid w:val="43625735"/>
    <w:rsid w:val="436650ED"/>
    <w:rsid w:val="436EF8F5"/>
    <w:rsid w:val="43815C08"/>
    <w:rsid w:val="43843163"/>
    <w:rsid w:val="438E3E09"/>
    <w:rsid w:val="438F5BE1"/>
    <w:rsid w:val="4393C550"/>
    <w:rsid w:val="4393D847"/>
    <w:rsid w:val="43975F94"/>
    <w:rsid w:val="439EDD53"/>
    <w:rsid w:val="43A50C7C"/>
    <w:rsid w:val="43B48730"/>
    <w:rsid w:val="43CCC8ED"/>
    <w:rsid w:val="43D184BB"/>
    <w:rsid w:val="43D1DBB9"/>
    <w:rsid w:val="43D7605A"/>
    <w:rsid w:val="43E29A2E"/>
    <w:rsid w:val="43EC8D4C"/>
    <w:rsid w:val="43F8C0BB"/>
    <w:rsid w:val="43FEAF1C"/>
    <w:rsid w:val="44058106"/>
    <w:rsid w:val="4406F35A"/>
    <w:rsid w:val="440789D2"/>
    <w:rsid w:val="440E6901"/>
    <w:rsid w:val="440E93A9"/>
    <w:rsid w:val="440F1C29"/>
    <w:rsid w:val="441DC169"/>
    <w:rsid w:val="4434C2FE"/>
    <w:rsid w:val="4438F238"/>
    <w:rsid w:val="444976BA"/>
    <w:rsid w:val="444E91F3"/>
    <w:rsid w:val="445CFD06"/>
    <w:rsid w:val="4460178F"/>
    <w:rsid w:val="446D66E0"/>
    <w:rsid w:val="44739946"/>
    <w:rsid w:val="4476925D"/>
    <w:rsid w:val="44AE6706"/>
    <w:rsid w:val="44BD89F3"/>
    <w:rsid w:val="44CA49E7"/>
    <w:rsid w:val="44CD1E51"/>
    <w:rsid w:val="44D1E878"/>
    <w:rsid w:val="44DBDED0"/>
    <w:rsid w:val="44DFE9F2"/>
    <w:rsid w:val="44E18BC3"/>
    <w:rsid w:val="44E9DC12"/>
    <w:rsid w:val="44EB8187"/>
    <w:rsid w:val="44ED5FAA"/>
    <w:rsid w:val="44EE21D1"/>
    <w:rsid w:val="45021AF2"/>
    <w:rsid w:val="4509F4C6"/>
    <w:rsid w:val="4515D378"/>
    <w:rsid w:val="4526F200"/>
    <w:rsid w:val="452B7A40"/>
    <w:rsid w:val="452C1FAE"/>
    <w:rsid w:val="4537D177"/>
    <w:rsid w:val="454C42EE"/>
    <w:rsid w:val="45556DFE"/>
    <w:rsid w:val="4556F4E4"/>
    <w:rsid w:val="4557AA0F"/>
    <w:rsid w:val="4560763F"/>
    <w:rsid w:val="4561A38F"/>
    <w:rsid w:val="45656EF8"/>
    <w:rsid w:val="456CD38C"/>
    <w:rsid w:val="4571EF41"/>
    <w:rsid w:val="4576AE7D"/>
    <w:rsid w:val="458CF3C6"/>
    <w:rsid w:val="45989F11"/>
    <w:rsid w:val="459AB448"/>
    <w:rsid w:val="45A42141"/>
    <w:rsid w:val="45A64457"/>
    <w:rsid w:val="45A711DB"/>
    <w:rsid w:val="45B287F8"/>
    <w:rsid w:val="45C4BB68"/>
    <w:rsid w:val="45D38B02"/>
    <w:rsid w:val="45D49E98"/>
    <w:rsid w:val="45D4F0B0"/>
    <w:rsid w:val="45D4FC98"/>
    <w:rsid w:val="45D62B71"/>
    <w:rsid w:val="45D79ECB"/>
    <w:rsid w:val="45E315CB"/>
    <w:rsid w:val="45F240A1"/>
    <w:rsid w:val="45F5D6E4"/>
    <w:rsid w:val="45FBAC87"/>
    <w:rsid w:val="45FD5458"/>
    <w:rsid w:val="45FF199D"/>
    <w:rsid w:val="460440C2"/>
    <w:rsid w:val="460F5B52"/>
    <w:rsid w:val="461871CE"/>
    <w:rsid w:val="461F5610"/>
    <w:rsid w:val="46243227"/>
    <w:rsid w:val="462A3942"/>
    <w:rsid w:val="462E3ED7"/>
    <w:rsid w:val="463D002B"/>
    <w:rsid w:val="465AE3FB"/>
    <w:rsid w:val="465BC4C9"/>
    <w:rsid w:val="4665C0AD"/>
    <w:rsid w:val="46699D4F"/>
    <w:rsid w:val="46895B88"/>
    <w:rsid w:val="4692237A"/>
    <w:rsid w:val="46951D01"/>
    <w:rsid w:val="46A85A31"/>
    <w:rsid w:val="46CD0EBB"/>
    <w:rsid w:val="46D7C904"/>
    <w:rsid w:val="46DD838D"/>
    <w:rsid w:val="46EE615A"/>
    <w:rsid w:val="46F21EED"/>
    <w:rsid w:val="46FD317C"/>
    <w:rsid w:val="4707CC1B"/>
    <w:rsid w:val="470B73AD"/>
    <w:rsid w:val="4711D338"/>
    <w:rsid w:val="472A43A8"/>
    <w:rsid w:val="473F21E2"/>
    <w:rsid w:val="47559BFF"/>
    <w:rsid w:val="477798CA"/>
    <w:rsid w:val="47826B58"/>
    <w:rsid w:val="47A93FDD"/>
    <w:rsid w:val="47A961FD"/>
    <w:rsid w:val="47B75F08"/>
    <w:rsid w:val="47BD81DD"/>
    <w:rsid w:val="47C15C68"/>
    <w:rsid w:val="47C9FD85"/>
    <w:rsid w:val="47D33086"/>
    <w:rsid w:val="47DEEBE5"/>
    <w:rsid w:val="47E8C9F1"/>
    <w:rsid w:val="48069E8A"/>
    <w:rsid w:val="480D2593"/>
    <w:rsid w:val="4810711B"/>
    <w:rsid w:val="48153601"/>
    <w:rsid w:val="484C98B2"/>
    <w:rsid w:val="4852EA06"/>
    <w:rsid w:val="485380E9"/>
    <w:rsid w:val="486161A8"/>
    <w:rsid w:val="48689B9B"/>
    <w:rsid w:val="486FAEA7"/>
    <w:rsid w:val="487107F0"/>
    <w:rsid w:val="4871C1A7"/>
    <w:rsid w:val="488D3C7B"/>
    <w:rsid w:val="48933A27"/>
    <w:rsid w:val="48989867"/>
    <w:rsid w:val="489932B7"/>
    <w:rsid w:val="48A78636"/>
    <w:rsid w:val="48A8E37C"/>
    <w:rsid w:val="48AB4B41"/>
    <w:rsid w:val="48B61189"/>
    <w:rsid w:val="48BA09C9"/>
    <w:rsid w:val="48BE4051"/>
    <w:rsid w:val="48BF8977"/>
    <w:rsid w:val="48BFE011"/>
    <w:rsid w:val="48C01C6E"/>
    <w:rsid w:val="48C3CF6C"/>
    <w:rsid w:val="48CC6DB8"/>
    <w:rsid w:val="48CD4D8A"/>
    <w:rsid w:val="48CF2D9A"/>
    <w:rsid w:val="48D007D5"/>
    <w:rsid w:val="48E4B05F"/>
    <w:rsid w:val="49092B44"/>
    <w:rsid w:val="4912A593"/>
    <w:rsid w:val="4926E35B"/>
    <w:rsid w:val="49279647"/>
    <w:rsid w:val="493DA3DA"/>
    <w:rsid w:val="4950BDB7"/>
    <w:rsid w:val="49515117"/>
    <w:rsid w:val="49670249"/>
    <w:rsid w:val="49795FA0"/>
    <w:rsid w:val="4979EE55"/>
    <w:rsid w:val="497E6C1F"/>
    <w:rsid w:val="49810E7F"/>
    <w:rsid w:val="49817666"/>
    <w:rsid w:val="4985851D"/>
    <w:rsid w:val="499AC8E9"/>
    <w:rsid w:val="49A09A6B"/>
    <w:rsid w:val="49A16DD1"/>
    <w:rsid w:val="49A8FB63"/>
    <w:rsid w:val="49B46634"/>
    <w:rsid w:val="49C19DCF"/>
    <w:rsid w:val="49C6D905"/>
    <w:rsid w:val="49C87947"/>
    <w:rsid w:val="49D0DB95"/>
    <w:rsid w:val="49DEC24F"/>
    <w:rsid w:val="49DFAAE2"/>
    <w:rsid w:val="49EE3477"/>
    <w:rsid w:val="49EEA3F7"/>
    <w:rsid w:val="49F4B852"/>
    <w:rsid w:val="49FCFF8F"/>
    <w:rsid w:val="49FF2C3A"/>
    <w:rsid w:val="4A0D1E7A"/>
    <w:rsid w:val="4A11BF37"/>
    <w:rsid w:val="4A182C2C"/>
    <w:rsid w:val="4A2CDA19"/>
    <w:rsid w:val="4A3A37B2"/>
    <w:rsid w:val="4A463812"/>
    <w:rsid w:val="4A503D0C"/>
    <w:rsid w:val="4A52C5CA"/>
    <w:rsid w:val="4A59240A"/>
    <w:rsid w:val="4A65F273"/>
    <w:rsid w:val="4A6B1718"/>
    <w:rsid w:val="4A6DDFBD"/>
    <w:rsid w:val="4A8B6815"/>
    <w:rsid w:val="4A91D1DB"/>
    <w:rsid w:val="4AB71D6B"/>
    <w:rsid w:val="4ACB0A5E"/>
    <w:rsid w:val="4AD00FD4"/>
    <w:rsid w:val="4AE3E054"/>
    <w:rsid w:val="4AF41075"/>
    <w:rsid w:val="4B01435F"/>
    <w:rsid w:val="4B103ACB"/>
    <w:rsid w:val="4B11CFBD"/>
    <w:rsid w:val="4B1495A7"/>
    <w:rsid w:val="4B283EBA"/>
    <w:rsid w:val="4B29E6BD"/>
    <w:rsid w:val="4B2F7F6B"/>
    <w:rsid w:val="4B348125"/>
    <w:rsid w:val="4B37E90D"/>
    <w:rsid w:val="4B38CDE1"/>
    <w:rsid w:val="4B3DEEA2"/>
    <w:rsid w:val="4B41F0B0"/>
    <w:rsid w:val="4B424BCD"/>
    <w:rsid w:val="4B42C8BE"/>
    <w:rsid w:val="4B656D27"/>
    <w:rsid w:val="4B82F863"/>
    <w:rsid w:val="4B857719"/>
    <w:rsid w:val="4B88C8F2"/>
    <w:rsid w:val="4B8D61CF"/>
    <w:rsid w:val="4BA75CD9"/>
    <w:rsid w:val="4BAB6204"/>
    <w:rsid w:val="4BB88DEB"/>
    <w:rsid w:val="4BC5C148"/>
    <w:rsid w:val="4BCB12E9"/>
    <w:rsid w:val="4BCBFF15"/>
    <w:rsid w:val="4BE0B530"/>
    <w:rsid w:val="4BE474BE"/>
    <w:rsid w:val="4BE58CC9"/>
    <w:rsid w:val="4BEFDE91"/>
    <w:rsid w:val="4BF370F2"/>
    <w:rsid w:val="4BF56EBF"/>
    <w:rsid w:val="4BF5D972"/>
    <w:rsid w:val="4C01179C"/>
    <w:rsid w:val="4C0351CA"/>
    <w:rsid w:val="4C08D445"/>
    <w:rsid w:val="4C1C0CAC"/>
    <w:rsid w:val="4C312EA8"/>
    <w:rsid w:val="4C382CC0"/>
    <w:rsid w:val="4C38BF8A"/>
    <w:rsid w:val="4C3F7F23"/>
    <w:rsid w:val="4C40AF7E"/>
    <w:rsid w:val="4C410FBD"/>
    <w:rsid w:val="4C426D17"/>
    <w:rsid w:val="4C4A2423"/>
    <w:rsid w:val="4C58911C"/>
    <w:rsid w:val="4C5BD460"/>
    <w:rsid w:val="4C5C43B5"/>
    <w:rsid w:val="4C5C994D"/>
    <w:rsid w:val="4C608E21"/>
    <w:rsid w:val="4C69D1C8"/>
    <w:rsid w:val="4C6A2DC2"/>
    <w:rsid w:val="4C6DB670"/>
    <w:rsid w:val="4C797731"/>
    <w:rsid w:val="4C815E5C"/>
    <w:rsid w:val="4C9446B6"/>
    <w:rsid w:val="4C9AD5DC"/>
    <w:rsid w:val="4CA6233B"/>
    <w:rsid w:val="4CABA2DF"/>
    <w:rsid w:val="4CC39233"/>
    <w:rsid w:val="4CC8C99F"/>
    <w:rsid w:val="4CD75D3E"/>
    <w:rsid w:val="4CDDF185"/>
    <w:rsid w:val="4CEA2A22"/>
    <w:rsid w:val="4CEE3297"/>
    <w:rsid w:val="4CF2958E"/>
    <w:rsid w:val="4D366052"/>
    <w:rsid w:val="4D3A681E"/>
    <w:rsid w:val="4D3C533C"/>
    <w:rsid w:val="4D47826C"/>
    <w:rsid w:val="4D4BAA31"/>
    <w:rsid w:val="4D5FD6A8"/>
    <w:rsid w:val="4D815007"/>
    <w:rsid w:val="4D81AEC9"/>
    <w:rsid w:val="4D8350BD"/>
    <w:rsid w:val="4D8619F0"/>
    <w:rsid w:val="4D8D3117"/>
    <w:rsid w:val="4D8E22B6"/>
    <w:rsid w:val="4DA26BC6"/>
    <w:rsid w:val="4DA5D01A"/>
    <w:rsid w:val="4DB879C3"/>
    <w:rsid w:val="4DC9117E"/>
    <w:rsid w:val="4DCC27A9"/>
    <w:rsid w:val="4DCDC274"/>
    <w:rsid w:val="4DD321CD"/>
    <w:rsid w:val="4DD4F2D3"/>
    <w:rsid w:val="4DD53B80"/>
    <w:rsid w:val="4DF31FDB"/>
    <w:rsid w:val="4DF6B570"/>
    <w:rsid w:val="4DFF421B"/>
    <w:rsid w:val="4E22F5A1"/>
    <w:rsid w:val="4E238003"/>
    <w:rsid w:val="4E2EF25D"/>
    <w:rsid w:val="4E4F63A3"/>
    <w:rsid w:val="4E614814"/>
    <w:rsid w:val="4E6431EF"/>
    <w:rsid w:val="4E760415"/>
    <w:rsid w:val="4E76094F"/>
    <w:rsid w:val="4E8B8E0F"/>
    <w:rsid w:val="4E8E4831"/>
    <w:rsid w:val="4E9F5754"/>
    <w:rsid w:val="4EA2984F"/>
    <w:rsid w:val="4EBA036E"/>
    <w:rsid w:val="4EBB2A7B"/>
    <w:rsid w:val="4EBF5A09"/>
    <w:rsid w:val="4EC00C1D"/>
    <w:rsid w:val="4EC998E6"/>
    <w:rsid w:val="4ED75FA8"/>
    <w:rsid w:val="4EE84A42"/>
    <w:rsid w:val="4EECAF21"/>
    <w:rsid w:val="4EEE473F"/>
    <w:rsid w:val="4F01F071"/>
    <w:rsid w:val="4F034E78"/>
    <w:rsid w:val="4F13AD66"/>
    <w:rsid w:val="4F18ADD0"/>
    <w:rsid w:val="4F18DF3E"/>
    <w:rsid w:val="4F247E65"/>
    <w:rsid w:val="4F2847E7"/>
    <w:rsid w:val="4F2E2A6B"/>
    <w:rsid w:val="4F305709"/>
    <w:rsid w:val="4F4FC612"/>
    <w:rsid w:val="4F54601B"/>
    <w:rsid w:val="4F8A4346"/>
    <w:rsid w:val="4F8CBC11"/>
    <w:rsid w:val="4F8FFD13"/>
    <w:rsid w:val="4F9B9F56"/>
    <w:rsid w:val="4FA1F400"/>
    <w:rsid w:val="4FA7C0D5"/>
    <w:rsid w:val="4FA89AC9"/>
    <w:rsid w:val="4FAB85E7"/>
    <w:rsid w:val="4FB38233"/>
    <w:rsid w:val="4FC09430"/>
    <w:rsid w:val="4FC278A1"/>
    <w:rsid w:val="4FDCD435"/>
    <w:rsid w:val="4FE512FF"/>
    <w:rsid w:val="4FEF4753"/>
    <w:rsid w:val="4FF3CD6C"/>
    <w:rsid w:val="4FFBAB6C"/>
    <w:rsid w:val="50026851"/>
    <w:rsid w:val="5005509A"/>
    <w:rsid w:val="50060A60"/>
    <w:rsid w:val="5021D06D"/>
    <w:rsid w:val="5028B33B"/>
    <w:rsid w:val="504B4370"/>
    <w:rsid w:val="5056E89F"/>
    <w:rsid w:val="50590096"/>
    <w:rsid w:val="505EB034"/>
    <w:rsid w:val="506CBDA5"/>
    <w:rsid w:val="50714525"/>
    <w:rsid w:val="5074D5FA"/>
    <w:rsid w:val="507FF80C"/>
    <w:rsid w:val="50862068"/>
    <w:rsid w:val="50884DD3"/>
    <w:rsid w:val="50957652"/>
    <w:rsid w:val="509CC60C"/>
    <w:rsid w:val="509EA6FE"/>
    <w:rsid w:val="509F9ABE"/>
    <w:rsid w:val="50ADC0DA"/>
    <w:rsid w:val="50B62A96"/>
    <w:rsid w:val="50BB30FA"/>
    <w:rsid w:val="50D19483"/>
    <w:rsid w:val="50D3EAD8"/>
    <w:rsid w:val="50DF3488"/>
    <w:rsid w:val="50E535F9"/>
    <w:rsid w:val="50F65F4C"/>
    <w:rsid w:val="5102950D"/>
    <w:rsid w:val="5108D717"/>
    <w:rsid w:val="51090B86"/>
    <w:rsid w:val="51149257"/>
    <w:rsid w:val="5120351F"/>
    <w:rsid w:val="51209252"/>
    <w:rsid w:val="5122E78B"/>
    <w:rsid w:val="5127F243"/>
    <w:rsid w:val="51427A00"/>
    <w:rsid w:val="5148E906"/>
    <w:rsid w:val="515786C2"/>
    <w:rsid w:val="518166EB"/>
    <w:rsid w:val="518241D3"/>
    <w:rsid w:val="51861470"/>
    <w:rsid w:val="5197E1D9"/>
    <w:rsid w:val="51A09E8C"/>
    <w:rsid w:val="51C472FE"/>
    <w:rsid w:val="51C61ABB"/>
    <w:rsid w:val="51C8A136"/>
    <w:rsid w:val="51CBD071"/>
    <w:rsid w:val="51DCB373"/>
    <w:rsid w:val="51EB5119"/>
    <w:rsid w:val="51F1044F"/>
    <w:rsid w:val="520A1A58"/>
    <w:rsid w:val="520E02B1"/>
    <w:rsid w:val="520EA087"/>
    <w:rsid w:val="520EFF9B"/>
    <w:rsid w:val="5214BB68"/>
    <w:rsid w:val="522F85C3"/>
    <w:rsid w:val="52318DF1"/>
    <w:rsid w:val="523C7604"/>
    <w:rsid w:val="524F02A2"/>
    <w:rsid w:val="5260BC75"/>
    <w:rsid w:val="5284E121"/>
    <w:rsid w:val="528D1884"/>
    <w:rsid w:val="529039AE"/>
    <w:rsid w:val="5291F5C7"/>
    <w:rsid w:val="529D5C71"/>
    <w:rsid w:val="52A04C9E"/>
    <w:rsid w:val="52B05C2B"/>
    <w:rsid w:val="52B39544"/>
    <w:rsid w:val="52BE7525"/>
    <w:rsid w:val="52C4B2F7"/>
    <w:rsid w:val="52CF52AD"/>
    <w:rsid w:val="52D516B5"/>
    <w:rsid w:val="52F03566"/>
    <w:rsid w:val="52F5E5E4"/>
    <w:rsid w:val="52FB93BE"/>
    <w:rsid w:val="53030C11"/>
    <w:rsid w:val="53033E96"/>
    <w:rsid w:val="531015D9"/>
    <w:rsid w:val="5327291A"/>
    <w:rsid w:val="532F2265"/>
    <w:rsid w:val="53326EA4"/>
    <w:rsid w:val="533C0DBA"/>
    <w:rsid w:val="53419A6F"/>
    <w:rsid w:val="5343C876"/>
    <w:rsid w:val="53465ACD"/>
    <w:rsid w:val="535B9B17"/>
    <w:rsid w:val="535BA51D"/>
    <w:rsid w:val="535E1583"/>
    <w:rsid w:val="535E2883"/>
    <w:rsid w:val="5368A29C"/>
    <w:rsid w:val="53716C4C"/>
    <w:rsid w:val="5380DE0A"/>
    <w:rsid w:val="5383BD95"/>
    <w:rsid w:val="538FECB7"/>
    <w:rsid w:val="539E41C1"/>
    <w:rsid w:val="53A0C7B6"/>
    <w:rsid w:val="53A336CF"/>
    <w:rsid w:val="53A87235"/>
    <w:rsid w:val="53B216F7"/>
    <w:rsid w:val="53B8870F"/>
    <w:rsid w:val="53BEB560"/>
    <w:rsid w:val="53BFD07F"/>
    <w:rsid w:val="53C274F3"/>
    <w:rsid w:val="53C2891F"/>
    <w:rsid w:val="53C77201"/>
    <w:rsid w:val="53CA5DF3"/>
    <w:rsid w:val="53CB2123"/>
    <w:rsid w:val="53CE8609"/>
    <w:rsid w:val="53D88C0A"/>
    <w:rsid w:val="53DE0633"/>
    <w:rsid w:val="53DEE744"/>
    <w:rsid w:val="53ED34E0"/>
    <w:rsid w:val="53ED37A3"/>
    <w:rsid w:val="53FADC39"/>
    <w:rsid w:val="53FF6116"/>
    <w:rsid w:val="5403ED5F"/>
    <w:rsid w:val="54129D17"/>
    <w:rsid w:val="541C7232"/>
    <w:rsid w:val="542284EB"/>
    <w:rsid w:val="542A7DC4"/>
    <w:rsid w:val="542BC245"/>
    <w:rsid w:val="542F6A0E"/>
    <w:rsid w:val="5432C976"/>
    <w:rsid w:val="543D9056"/>
    <w:rsid w:val="54401C95"/>
    <w:rsid w:val="544AA935"/>
    <w:rsid w:val="5457D279"/>
    <w:rsid w:val="5458FD56"/>
    <w:rsid w:val="545E4C01"/>
    <w:rsid w:val="545E6DA3"/>
    <w:rsid w:val="545F176A"/>
    <w:rsid w:val="54722CA4"/>
    <w:rsid w:val="5486C57C"/>
    <w:rsid w:val="5488C9A4"/>
    <w:rsid w:val="549B79F0"/>
    <w:rsid w:val="54A1358A"/>
    <w:rsid w:val="54B8B530"/>
    <w:rsid w:val="54B9BC92"/>
    <w:rsid w:val="54C18B23"/>
    <w:rsid w:val="54C66DAE"/>
    <w:rsid w:val="54C7B04F"/>
    <w:rsid w:val="54CC680E"/>
    <w:rsid w:val="54D72577"/>
    <w:rsid w:val="54DCF047"/>
    <w:rsid w:val="54F58BBE"/>
    <w:rsid w:val="54F95744"/>
    <w:rsid w:val="54F95CF3"/>
    <w:rsid w:val="54FDFD46"/>
    <w:rsid w:val="5510D121"/>
    <w:rsid w:val="552BA658"/>
    <w:rsid w:val="5534E6EE"/>
    <w:rsid w:val="553C5B5B"/>
    <w:rsid w:val="55434B7D"/>
    <w:rsid w:val="5546A599"/>
    <w:rsid w:val="554ED51B"/>
    <w:rsid w:val="5552731E"/>
    <w:rsid w:val="55532900"/>
    <w:rsid w:val="5554C243"/>
    <w:rsid w:val="55559EBF"/>
    <w:rsid w:val="5557437A"/>
    <w:rsid w:val="555A334C"/>
    <w:rsid w:val="555A4025"/>
    <w:rsid w:val="555B227E"/>
    <w:rsid w:val="556C963F"/>
    <w:rsid w:val="557B9FCC"/>
    <w:rsid w:val="557BA445"/>
    <w:rsid w:val="55A15D87"/>
    <w:rsid w:val="55ABB2DD"/>
    <w:rsid w:val="55AE9608"/>
    <w:rsid w:val="55B682E2"/>
    <w:rsid w:val="55C2E36C"/>
    <w:rsid w:val="55C4D3E5"/>
    <w:rsid w:val="55C9702D"/>
    <w:rsid w:val="55F43421"/>
    <w:rsid w:val="55F73862"/>
    <w:rsid w:val="56149F05"/>
    <w:rsid w:val="561CD650"/>
    <w:rsid w:val="561D70A5"/>
    <w:rsid w:val="56218AC8"/>
    <w:rsid w:val="5621CC63"/>
    <w:rsid w:val="5629BC12"/>
    <w:rsid w:val="562C364B"/>
    <w:rsid w:val="562DE477"/>
    <w:rsid w:val="5633C150"/>
    <w:rsid w:val="56402C65"/>
    <w:rsid w:val="564A2CCF"/>
    <w:rsid w:val="56550D4E"/>
    <w:rsid w:val="5655249D"/>
    <w:rsid w:val="5666498C"/>
    <w:rsid w:val="566A4F04"/>
    <w:rsid w:val="566C44F0"/>
    <w:rsid w:val="566F00D0"/>
    <w:rsid w:val="56835970"/>
    <w:rsid w:val="5688438F"/>
    <w:rsid w:val="568A5906"/>
    <w:rsid w:val="568B4B13"/>
    <w:rsid w:val="56A0E0B1"/>
    <w:rsid w:val="56A402CA"/>
    <w:rsid w:val="56A92673"/>
    <w:rsid w:val="56B13C49"/>
    <w:rsid w:val="56B32CEF"/>
    <w:rsid w:val="56B71E53"/>
    <w:rsid w:val="56B7720E"/>
    <w:rsid w:val="56BBE1F3"/>
    <w:rsid w:val="56C0DF53"/>
    <w:rsid w:val="56C6C9A2"/>
    <w:rsid w:val="56CC8FF4"/>
    <w:rsid w:val="56CE06C6"/>
    <w:rsid w:val="56CFFBF0"/>
    <w:rsid w:val="56DA2DE8"/>
    <w:rsid w:val="56DA8D78"/>
    <w:rsid w:val="5701EFA2"/>
    <w:rsid w:val="570A6DA7"/>
    <w:rsid w:val="5717B2D6"/>
    <w:rsid w:val="571FACFA"/>
    <w:rsid w:val="5743B16A"/>
    <w:rsid w:val="57471D45"/>
    <w:rsid w:val="5751B6AD"/>
    <w:rsid w:val="57591E29"/>
    <w:rsid w:val="575ACEF7"/>
    <w:rsid w:val="576CD02D"/>
    <w:rsid w:val="5770797A"/>
    <w:rsid w:val="578D3BB4"/>
    <w:rsid w:val="578D5159"/>
    <w:rsid w:val="57977CF3"/>
    <w:rsid w:val="57A1DA64"/>
    <w:rsid w:val="57A5247E"/>
    <w:rsid w:val="57B07ACC"/>
    <w:rsid w:val="57C0D51E"/>
    <w:rsid w:val="57CC4F3F"/>
    <w:rsid w:val="57DF9280"/>
    <w:rsid w:val="57F4D391"/>
    <w:rsid w:val="5809A2E2"/>
    <w:rsid w:val="580D78BD"/>
    <w:rsid w:val="581F0EB7"/>
    <w:rsid w:val="58390E19"/>
    <w:rsid w:val="584E396C"/>
    <w:rsid w:val="5852C6BB"/>
    <w:rsid w:val="5853A015"/>
    <w:rsid w:val="58712238"/>
    <w:rsid w:val="587F2EF0"/>
    <w:rsid w:val="588089FD"/>
    <w:rsid w:val="588B00E2"/>
    <w:rsid w:val="588EED7B"/>
    <w:rsid w:val="589DFA05"/>
    <w:rsid w:val="589EB2BC"/>
    <w:rsid w:val="58AE374D"/>
    <w:rsid w:val="58B0D82F"/>
    <w:rsid w:val="58B1D2A7"/>
    <w:rsid w:val="58B6ECE3"/>
    <w:rsid w:val="58B81144"/>
    <w:rsid w:val="58C83122"/>
    <w:rsid w:val="58D0837F"/>
    <w:rsid w:val="58D2BFDD"/>
    <w:rsid w:val="58DB3A9F"/>
    <w:rsid w:val="58E583C4"/>
    <w:rsid w:val="58EAD2CB"/>
    <w:rsid w:val="58EAD521"/>
    <w:rsid w:val="58EFCB02"/>
    <w:rsid w:val="58F1E706"/>
    <w:rsid w:val="59001E2C"/>
    <w:rsid w:val="5904B556"/>
    <w:rsid w:val="590EA566"/>
    <w:rsid w:val="5910773B"/>
    <w:rsid w:val="5911DDBD"/>
    <w:rsid w:val="592D75B9"/>
    <w:rsid w:val="592E7758"/>
    <w:rsid w:val="5937DF41"/>
    <w:rsid w:val="595D6765"/>
    <w:rsid w:val="597A3187"/>
    <w:rsid w:val="597F1EA0"/>
    <w:rsid w:val="59843A26"/>
    <w:rsid w:val="59A58E54"/>
    <w:rsid w:val="59A88081"/>
    <w:rsid w:val="59BA68E1"/>
    <w:rsid w:val="59BB59AF"/>
    <w:rsid w:val="59BF1CB2"/>
    <w:rsid w:val="59C98466"/>
    <w:rsid w:val="59D3F394"/>
    <w:rsid w:val="59D5188F"/>
    <w:rsid w:val="59D800C8"/>
    <w:rsid w:val="59D86B48"/>
    <w:rsid w:val="59DF1287"/>
    <w:rsid w:val="59E186D9"/>
    <w:rsid w:val="59E86296"/>
    <w:rsid w:val="59EB9EF8"/>
    <w:rsid w:val="59EE33CC"/>
    <w:rsid w:val="59F76BD3"/>
    <w:rsid w:val="59FEB8E6"/>
    <w:rsid w:val="59FFAD99"/>
    <w:rsid w:val="5A040176"/>
    <w:rsid w:val="5A0B1ADB"/>
    <w:rsid w:val="5A13B794"/>
    <w:rsid w:val="5A1BA693"/>
    <w:rsid w:val="5A222D16"/>
    <w:rsid w:val="5A231BA8"/>
    <w:rsid w:val="5A2803B4"/>
    <w:rsid w:val="5A2C178B"/>
    <w:rsid w:val="5A32669C"/>
    <w:rsid w:val="5A401A4D"/>
    <w:rsid w:val="5A4189F4"/>
    <w:rsid w:val="5A4A4EE8"/>
    <w:rsid w:val="5A55CDFD"/>
    <w:rsid w:val="5A5F2D0C"/>
    <w:rsid w:val="5A7578DD"/>
    <w:rsid w:val="5A75A5E6"/>
    <w:rsid w:val="5A8116D5"/>
    <w:rsid w:val="5A8C9F72"/>
    <w:rsid w:val="5A9E0A2F"/>
    <w:rsid w:val="5AA4C5C8"/>
    <w:rsid w:val="5AA6105E"/>
    <w:rsid w:val="5AAA7B17"/>
    <w:rsid w:val="5AAF0BD4"/>
    <w:rsid w:val="5AAF7764"/>
    <w:rsid w:val="5AB8C191"/>
    <w:rsid w:val="5AC2AEDF"/>
    <w:rsid w:val="5ACA202B"/>
    <w:rsid w:val="5ACDF3B6"/>
    <w:rsid w:val="5AD0BF08"/>
    <w:rsid w:val="5AD366D4"/>
    <w:rsid w:val="5AE13537"/>
    <w:rsid w:val="5AE63787"/>
    <w:rsid w:val="5AEA84EC"/>
    <w:rsid w:val="5AEC814F"/>
    <w:rsid w:val="5AFE2D0C"/>
    <w:rsid w:val="5B042D37"/>
    <w:rsid w:val="5B056DDB"/>
    <w:rsid w:val="5B062CA9"/>
    <w:rsid w:val="5B06D792"/>
    <w:rsid w:val="5B07AD0F"/>
    <w:rsid w:val="5B37297A"/>
    <w:rsid w:val="5B408E72"/>
    <w:rsid w:val="5B4DD23D"/>
    <w:rsid w:val="5B4E147A"/>
    <w:rsid w:val="5B5087B4"/>
    <w:rsid w:val="5B5A184F"/>
    <w:rsid w:val="5B6A66C2"/>
    <w:rsid w:val="5B6FE738"/>
    <w:rsid w:val="5B73FD04"/>
    <w:rsid w:val="5B74BB5B"/>
    <w:rsid w:val="5B768AB1"/>
    <w:rsid w:val="5B7A8D53"/>
    <w:rsid w:val="5B8ABC00"/>
    <w:rsid w:val="5BAEFFE7"/>
    <w:rsid w:val="5BC3EA10"/>
    <w:rsid w:val="5BC435B9"/>
    <w:rsid w:val="5BC54FF1"/>
    <w:rsid w:val="5BE2B528"/>
    <w:rsid w:val="5BE4E8CD"/>
    <w:rsid w:val="5BE64D86"/>
    <w:rsid w:val="5BE8BD42"/>
    <w:rsid w:val="5BEA4A34"/>
    <w:rsid w:val="5BF3914F"/>
    <w:rsid w:val="5BFBFD01"/>
    <w:rsid w:val="5C041C9B"/>
    <w:rsid w:val="5C079743"/>
    <w:rsid w:val="5C117A4B"/>
    <w:rsid w:val="5C17A045"/>
    <w:rsid w:val="5C1F359F"/>
    <w:rsid w:val="5C2CAAC5"/>
    <w:rsid w:val="5C3132A3"/>
    <w:rsid w:val="5C3214C0"/>
    <w:rsid w:val="5C3A89E8"/>
    <w:rsid w:val="5C413D7D"/>
    <w:rsid w:val="5C42C3D9"/>
    <w:rsid w:val="5C467E2A"/>
    <w:rsid w:val="5C489B36"/>
    <w:rsid w:val="5C4B6A50"/>
    <w:rsid w:val="5C570A8A"/>
    <w:rsid w:val="5C5AC93B"/>
    <w:rsid w:val="5C5EC215"/>
    <w:rsid w:val="5C908A7C"/>
    <w:rsid w:val="5C9539BC"/>
    <w:rsid w:val="5CAA3C01"/>
    <w:rsid w:val="5CB6E7FC"/>
    <w:rsid w:val="5CC9FA25"/>
    <w:rsid w:val="5CD58CE8"/>
    <w:rsid w:val="5CDCD12B"/>
    <w:rsid w:val="5CE07A04"/>
    <w:rsid w:val="5CE0F497"/>
    <w:rsid w:val="5CE39811"/>
    <w:rsid w:val="5CE885AE"/>
    <w:rsid w:val="5CF0F2E5"/>
    <w:rsid w:val="5D00BC3F"/>
    <w:rsid w:val="5D0F3029"/>
    <w:rsid w:val="5D18EB61"/>
    <w:rsid w:val="5D1C4C8D"/>
    <w:rsid w:val="5D266B78"/>
    <w:rsid w:val="5D2A1070"/>
    <w:rsid w:val="5D2D0F2A"/>
    <w:rsid w:val="5D3306F3"/>
    <w:rsid w:val="5D345E59"/>
    <w:rsid w:val="5D36EE8C"/>
    <w:rsid w:val="5D4D2428"/>
    <w:rsid w:val="5D5DBE59"/>
    <w:rsid w:val="5D6F8953"/>
    <w:rsid w:val="5D89D86A"/>
    <w:rsid w:val="5D91A60C"/>
    <w:rsid w:val="5D94B23F"/>
    <w:rsid w:val="5D98EB1E"/>
    <w:rsid w:val="5DA230B5"/>
    <w:rsid w:val="5DB04F7A"/>
    <w:rsid w:val="5DB623F4"/>
    <w:rsid w:val="5DB9E4F5"/>
    <w:rsid w:val="5DC6E4BF"/>
    <w:rsid w:val="5DCE8014"/>
    <w:rsid w:val="5DD0F9F7"/>
    <w:rsid w:val="5DD54954"/>
    <w:rsid w:val="5DE613F1"/>
    <w:rsid w:val="5DE9CB77"/>
    <w:rsid w:val="5DE9E4A8"/>
    <w:rsid w:val="5DEBF2C6"/>
    <w:rsid w:val="5DF5CD9B"/>
    <w:rsid w:val="5DFD03A0"/>
    <w:rsid w:val="5E29E043"/>
    <w:rsid w:val="5E2EE4A2"/>
    <w:rsid w:val="5E33DE21"/>
    <w:rsid w:val="5E5745F2"/>
    <w:rsid w:val="5E57784E"/>
    <w:rsid w:val="5E71964F"/>
    <w:rsid w:val="5E71F25F"/>
    <w:rsid w:val="5E7C97A3"/>
    <w:rsid w:val="5E80B6E7"/>
    <w:rsid w:val="5E83DCF0"/>
    <w:rsid w:val="5E898D53"/>
    <w:rsid w:val="5E902CBB"/>
    <w:rsid w:val="5E980194"/>
    <w:rsid w:val="5EA56648"/>
    <w:rsid w:val="5EA6622F"/>
    <w:rsid w:val="5EAED289"/>
    <w:rsid w:val="5EB2CDF9"/>
    <w:rsid w:val="5EB4D3E8"/>
    <w:rsid w:val="5EBEC747"/>
    <w:rsid w:val="5ED3DFC9"/>
    <w:rsid w:val="5ED88E46"/>
    <w:rsid w:val="5F12F4DA"/>
    <w:rsid w:val="5F234C5B"/>
    <w:rsid w:val="5F2C04F1"/>
    <w:rsid w:val="5F49363D"/>
    <w:rsid w:val="5F4F2F29"/>
    <w:rsid w:val="5F50FDC8"/>
    <w:rsid w:val="5F605402"/>
    <w:rsid w:val="5F6DBC1A"/>
    <w:rsid w:val="5F766382"/>
    <w:rsid w:val="5F81DBAF"/>
    <w:rsid w:val="5F86BC8D"/>
    <w:rsid w:val="5F889E78"/>
    <w:rsid w:val="5F8D728D"/>
    <w:rsid w:val="5F9C8224"/>
    <w:rsid w:val="5FA0C420"/>
    <w:rsid w:val="5FACCB8F"/>
    <w:rsid w:val="5FBD4B49"/>
    <w:rsid w:val="5FBEE6AD"/>
    <w:rsid w:val="5FC7BFB5"/>
    <w:rsid w:val="5FCDC37D"/>
    <w:rsid w:val="5FD8E674"/>
    <w:rsid w:val="5FD94130"/>
    <w:rsid w:val="5FE09F65"/>
    <w:rsid w:val="5FE48E7D"/>
    <w:rsid w:val="5FE51112"/>
    <w:rsid w:val="5FE9D8C3"/>
    <w:rsid w:val="600A701F"/>
    <w:rsid w:val="600AB840"/>
    <w:rsid w:val="600D328D"/>
    <w:rsid w:val="60121E08"/>
    <w:rsid w:val="6015FE77"/>
    <w:rsid w:val="6017A346"/>
    <w:rsid w:val="601FF003"/>
    <w:rsid w:val="602540BD"/>
    <w:rsid w:val="602F10CA"/>
    <w:rsid w:val="6032C111"/>
    <w:rsid w:val="60340CB0"/>
    <w:rsid w:val="60421EE7"/>
    <w:rsid w:val="6065BD34"/>
    <w:rsid w:val="6074EB1E"/>
    <w:rsid w:val="6080B510"/>
    <w:rsid w:val="60861C03"/>
    <w:rsid w:val="609C7382"/>
    <w:rsid w:val="60A44263"/>
    <w:rsid w:val="60A713E4"/>
    <w:rsid w:val="60AD5B25"/>
    <w:rsid w:val="60AEA2F4"/>
    <w:rsid w:val="60C4AE84"/>
    <w:rsid w:val="60C56E96"/>
    <w:rsid w:val="60C9817F"/>
    <w:rsid w:val="60D40861"/>
    <w:rsid w:val="60D866F1"/>
    <w:rsid w:val="60ECE1D5"/>
    <w:rsid w:val="610DBB0B"/>
    <w:rsid w:val="6121B162"/>
    <w:rsid w:val="6125538A"/>
    <w:rsid w:val="612807C6"/>
    <w:rsid w:val="61300F46"/>
    <w:rsid w:val="6130A9ED"/>
    <w:rsid w:val="61321FD6"/>
    <w:rsid w:val="6136E3ED"/>
    <w:rsid w:val="613B7151"/>
    <w:rsid w:val="613C78D6"/>
    <w:rsid w:val="61411921"/>
    <w:rsid w:val="6144B317"/>
    <w:rsid w:val="61620B44"/>
    <w:rsid w:val="61641710"/>
    <w:rsid w:val="6168B2E8"/>
    <w:rsid w:val="617BA8D7"/>
    <w:rsid w:val="618BA374"/>
    <w:rsid w:val="618CDFB9"/>
    <w:rsid w:val="6191D238"/>
    <w:rsid w:val="6191D7A4"/>
    <w:rsid w:val="61940404"/>
    <w:rsid w:val="619924F6"/>
    <w:rsid w:val="619DF4F3"/>
    <w:rsid w:val="61C50CF9"/>
    <w:rsid w:val="61C583C9"/>
    <w:rsid w:val="61C84D94"/>
    <w:rsid w:val="61C9FC6C"/>
    <w:rsid w:val="61CD388C"/>
    <w:rsid w:val="61DF69BA"/>
    <w:rsid w:val="61E0CB09"/>
    <w:rsid w:val="61F30754"/>
    <w:rsid w:val="61F5351D"/>
    <w:rsid w:val="61F89DA4"/>
    <w:rsid w:val="620D2CC0"/>
    <w:rsid w:val="620F683B"/>
    <w:rsid w:val="621BE6C0"/>
    <w:rsid w:val="62230281"/>
    <w:rsid w:val="62234BFE"/>
    <w:rsid w:val="62248ABD"/>
    <w:rsid w:val="622C7E0E"/>
    <w:rsid w:val="62331BE4"/>
    <w:rsid w:val="6233496C"/>
    <w:rsid w:val="6233C43C"/>
    <w:rsid w:val="6236FC55"/>
    <w:rsid w:val="62384CAD"/>
    <w:rsid w:val="623992C3"/>
    <w:rsid w:val="623C8653"/>
    <w:rsid w:val="6241B16A"/>
    <w:rsid w:val="6245A8F3"/>
    <w:rsid w:val="624ED814"/>
    <w:rsid w:val="6257D535"/>
    <w:rsid w:val="625A3892"/>
    <w:rsid w:val="626C8570"/>
    <w:rsid w:val="6274B7AF"/>
    <w:rsid w:val="627E4201"/>
    <w:rsid w:val="62862E5E"/>
    <w:rsid w:val="62A8AFAE"/>
    <w:rsid w:val="62ACB72A"/>
    <w:rsid w:val="62B79A33"/>
    <w:rsid w:val="62B95CE7"/>
    <w:rsid w:val="62C7092F"/>
    <w:rsid w:val="62D6C07C"/>
    <w:rsid w:val="62D7CEF4"/>
    <w:rsid w:val="62D7FCA4"/>
    <w:rsid w:val="62E0E390"/>
    <w:rsid w:val="6300FD4E"/>
    <w:rsid w:val="630CF446"/>
    <w:rsid w:val="63102D26"/>
    <w:rsid w:val="6316F09E"/>
    <w:rsid w:val="63270D8B"/>
    <w:rsid w:val="6328D2B5"/>
    <w:rsid w:val="63331FE3"/>
    <w:rsid w:val="6338A4B6"/>
    <w:rsid w:val="63395246"/>
    <w:rsid w:val="63475668"/>
    <w:rsid w:val="6347FD8E"/>
    <w:rsid w:val="6356724E"/>
    <w:rsid w:val="636113C9"/>
    <w:rsid w:val="6361813C"/>
    <w:rsid w:val="6363E17B"/>
    <w:rsid w:val="636709EE"/>
    <w:rsid w:val="6370E002"/>
    <w:rsid w:val="637421DD"/>
    <w:rsid w:val="6374631D"/>
    <w:rsid w:val="63897B23"/>
    <w:rsid w:val="638D1906"/>
    <w:rsid w:val="63926C8C"/>
    <w:rsid w:val="6396808E"/>
    <w:rsid w:val="6399FAAA"/>
    <w:rsid w:val="639C126B"/>
    <w:rsid w:val="63A3D68D"/>
    <w:rsid w:val="63A88CB4"/>
    <w:rsid w:val="63A9E403"/>
    <w:rsid w:val="63B5618E"/>
    <w:rsid w:val="63BDA828"/>
    <w:rsid w:val="63C0250B"/>
    <w:rsid w:val="63C37A7D"/>
    <w:rsid w:val="63DD5E4B"/>
    <w:rsid w:val="63E1FB20"/>
    <w:rsid w:val="63EB7CD0"/>
    <w:rsid w:val="63F1B95A"/>
    <w:rsid w:val="63FEF3B7"/>
    <w:rsid w:val="64035672"/>
    <w:rsid w:val="641176E2"/>
    <w:rsid w:val="64162E56"/>
    <w:rsid w:val="642A803B"/>
    <w:rsid w:val="6441578E"/>
    <w:rsid w:val="64462FDF"/>
    <w:rsid w:val="644CEC63"/>
    <w:rsid w:val="6457E454"/>
    <w:rsid w:val="645CC83C"/>
    <w:rsid w:val="6464DFBF"/>
    <w:rsid w:val="646903DB"/>
    <w:rsid w:val="647B3385"/>
    <w:rsid w:val="647B8F2B"/>
    <w:rsid w:val="64867B8D"/>
    <w:rsid w:val="64932EB7"/>
    <w:rsid w:val="64963911"/>
    <w:rsid w:val="64991786"/>
    <w:rsid w:val="649CC7A1"/>
    <w:rsid w:val="649D8E32"/>
    <w:rsid w:val="64A3B79B"/>
    <w:rsid w:val="64A3F649"/>
    <w:rsid w:val="64ACBFED"/>
    <w:rsid w:val="64BD54A1"/>
    <w:rsid w:val="64C0565A"/>
    <w:rsid w:val="64C2CE69"/>
    <w:rsid w:val="64CA1911"/>
    <w:rsid w:val="64D15496"/>
    <w:rsid w:val="64E1BC67"/>
    <w:rsid w:val="64E36724"/>
    <w:rsid w:val="64EA8432"/>
    <w:rsid w:val="64EEFE5E"/>
    <w:rsid w:val="64F4A74C"/>
    <w:rsid w:val="6518E3CF"/>
    <w:rsid w:val="651C2502"/>
    <w:rsid w:val="653A7157"/>
    <w:rsid w:val="653AAEA8"/>
    <w:rsid w:val="653FE071"/>
    <w:rsid w:val="654C8120"/>
    <w:rsid w:val="654F4901"/>
    <w:rsid w:val="6551B405"/>
    <w:rsid w:val="655401CB"/>
    <w:rsid w:val="6558A673"/>
    <w:rsid w:val="656CC291"/>
    <w:rsid w:val="657B35B8"/>
    <w:rsid w:val="6586B0EC"/>
    <w:rsid w:val="658E02D5"/>
    <w:rsid w:val="6597138E"/>
    <w:rsid w:val="65978310"/>
    <w:rsid w:val="65A646C9"/>
    <w:rsid w:val="65ACEC64"/>
    <w:rsid w:val="65B3483E"/>
    <w:rsid w:val="65C79B95"/>
    <w:rsid w:val="65CA80F8"/>
    <w:rsid w:val="65CB82D8"/>
    <w:rsid w:val="65D02A60"/>
    <w:rsid w:val="65D68397"/>
    <w:rsid w:val="65DC346E"/>
    <w:rsid w:val="65EB3385"/>
    <w:rsid w:val="65F62501"/>
    <w:rsid w:val="65FACCE4"/>
    <w:rsid w:val="65FB88D7"/>
    <w:rsid w:val="6602BABE"/>
    <w:rsid w:val="66096535"/>
    <w:rsid w:val="6626517E"/>
    <w:rsid w:val="662A22C6"/>
    <w:rsid w:val="662A2D04"/>
    <w:rsid w:val="662A565D"/>
    <w:rsid w:val="665CB86B"/>
    <w:rsid w:val="665F8C5E"/>
    <w:rsid w:val="6661273C"/>
    <w:rsid w:val="6668194B"/>
    <w:rsid w:val="666A8CD6"/>
    <w:rsid w:val="666C5E60"/>
    <w:rsid w:val="66799017"/>
    <w:rsid w:val="667D5360"/>
    <w:rsid w:val="668D8EF2"/>
    <w:rsid w:val="66A5AE35"/>
    <w:rsid w:val="66B2AFC2"/>
    <w:rsid w:val="66C64611"/>
    <w:rsid w:val="66CD5813"/>
    <w:rsid w:val="66D82891"/>
    <w:rsid w:val="66EFC377"/>
    <w:rsid w:val="66FD595F"/>
    <w:rsid w:val="6716A7A7"/>
    <w:rsid w:val="6731F54C"/>
    <w:rsid w:val="673F1BA7"/>
    <w:rsid w:val="6765B0C5"/>
    <w:rsid w:val="677E96F0"/>
    <w:rsid w:val="6781687C"/>
    <w:rsid w:val="678B1419"/>
    <w:rsid w:val="6790F66C"/>
    <w:rsid w:val="67946FB0"/>
    <w:rsid w:val="6794ADAF"/>
    <w:rsid w:val="67A0A524"/>
    <w:rsid w:val="67A76AB7"/>
    <w:rsid w:val="67A92C07"/>
    <w:rsid w:val="67A92C8D"/>
    <w:rsid w:val="67AA1DAD"/>
    <w:rsid w:val="67B76324"/>
    <w:rsid w:val="67B7B019"/>
    <w:rsid w:val="67BC629F"/>
    <w:rsid w:val="67BFD88C"/>
    <w:rsid w:val="67CCE95A"/>
    <w:rsid w:val="67DDED44"/>
    <w:rsid w:val="67DF1563"/>
    <w:rsid w:val="67F2E9A1"/>
    <w:rsid w:val="67F61538"/>
    <w:rsid w:val="67F64A0A"/>
    <w:rsid w:val="67F74E8F"/>
    <w:rsid w:val="67F7FF6C"/>
    <w:rsid w:val="680701B8"/>
    <w:rsid w:val="68070E14"/>
    <w:rsid w:val="681F9FCC"/>
    <w:rsid w:val="6822F292"/>
    <w:rsid w:val="68242F1C"/>
    <w:rsid w:val="682AF154"/>
    <w:rsid w:val="6832733B"/>
    <w:rsid w:val="6846C092"/>
    <w:rsid w:val="684FD0E1"/>
    <w:rsid w:val="68540BEF"/>
    <w:rsid w:val="68622C0A"/>
    <w:rsid w:val="686573D7"/>
    <w:rsid w:val="686EF57F"/>
    <w:rsid w:val="687263BC"/>
    <w:rsid w:val="688D3A1C"/>
    <w:rsid w:val="688D9AB4"/>
    <w:rsid w:val="68983392"/>
    <w:rsid w:val="68A1D714"/>
    <w:rsid w:val="68A7D162"/>
    <w:rsid w:val="68AE23EC"/>
    <w:rsid w:val="68BEE910"/>
    <w:rsid w:val="68CED794"/>
    <w:rsid w:val="68CEF6B2"/>
    <w:rsid w:val="68CFE41D"/>
    <w:rsid w:val="68D01C5A"/>
    <w:rsid w:val="68D2DB1B"/>
    <w:rsid w:val="68E88094"/>
    <w:rsid w:val="68EA8E4B"/>
    <w:rsid w:val="68EC2198"/>
    <w:rsid w:val="68F2AC5B"/>
    <w:rsid w:val="68F32649"/>
    <w:rsid w:val="68F5C60D"/>
    <w:rsid w:val="68F60788"/>
    <w:rsid w:val="69024569"/>
    <w:rsid w:val="6903CAE3"/>
    <w:rsid w:val="6905A4B6"/>
    <w:rsid w:val="690F5B0A"/>
    <w:rsid w:val="691167AE"/>
    <w:rsid w:val="6923125E"/>
    <w:rsid w:val="69347B8B"/>
    <w:rsid w:val="693AC979"/>
    <w:rsid w:val="69458F3D"/>
    <w:rsid w:val="694DD2B0"/>
    <w:rsid w:val="6970418A"/>
    <w:rsid w:val="69735667"/>
    <w:rsid w:val="6974A650"/>
    <w:rsid w:val="697A1B3A"/>
    <w:rsid w:val="69807412"/>
    <w:rsid w:val="6989E654"/>
    <w:rsid w:val="698F1599"/>
    <w:rsid w:val="699438ED"/>
    <w:rsid w:val="69AA0D37"/>
    <w:rsid w:val="69AC75B6"/>
    <w:rsid w:val="69AC83BE"/>
    <w:rsid w:val="69B44229"/>
    <w:rsid w:val="69BB4A78"/>
    <w:rsid w:val="69BD3389"/>
    <w:rsid w:val="69C71681"/>
    <w:rsid w:val="69CA7324"/>
    <w:rsid w:val="69E2E5B3"/>
    <w:rsid w:val="69E78335"/>
    <w:rsid w:val="69EDE4C0"/>
    <w:rsid w:val="6A12537A"/>
    <w:rsid w:val="6A168F23"/>
    <w:rsid w:val="6A1B9424"/>
    <w:rsid w:val="6A27850A"/>
    <w:rsid w:val="6A387B27"/>
    <w:rsid w:val="6A3D4078"/>
    <w:rsid w:val="6A53C6B2"/>
    <w:rsid w:val="6A59798C"/>
    <w:rsid w:val="6A5B1807"/>
    <w:rsid w:val="6A623EB4"/>
    <w:rsid w:val="6A6498D9"/>
    <w:rsid w:val="6A65BD9E"/>
    <w:rsid w:val="6A7C9DE3"/>
    <w:rsid w:val="6A7E3E6A"/>
    <w:rsid w:val="6A90E3F3"/>
    <w:rsid w:val="6A98884A"/>
    <w:rsid w:val="6AAF2918"/>
    <w:rsid w:val="6AB288FD"/>
    <w:rsid w:val="6AB39D3A"/>
    <w:rsid w:val="6ABA74F0"/>
    <w:rsid w:val="6AC31795"/>
    <w:rsid w:val="6AC8D210"/>
    <w:rsid w:val="6AC9498B"/>
    <w:rsid w:val="6AD08102"/>
    <w:rsid w:val="6AD2A11D"/>
    <w:rsid w:val="6ADABE6B"/>
    <w:rsid w:val="6ADB3EFB"/>
    <w:rsid w:val="6AFF67CD"/>
    <w:rsid w:val="6AFF8BB4"/>
    <w:rsid w:val="6B050091"/>
    <w:rsid w:val="6B1C2DD8"/>
    <w:rsid w:val="6B20B35D"/>
    <w:rsid w:val="6B22576A"/>
    <w:rsid w:val="6B258711"/>
    <w:rsid w:val="6B3AB9F3"/>
    <w:rsid w:val="6B3AF4AC"/>
    <w:rsid w:val="6B4ACC0A"/>
    <w:rsid w:val="6B4CA678"/>
    <w:rsid w:val="6B514D70"/>
    <w:rsid w:val="6B5494DB"/>
    <w:rsid w:val="6B551FD4"/>
    <w:rsid w:val="6B7435CA"/>
    <w:rsid w:val="6B78EAF9"/>
    <w:rsid w:val="6B87BF13"/>
    <w:rsid w:val="6B99243A"/>
    <w:rsid w:val="6BA216CE"/>
    <w:rsid w:val="6BA856E5"/>
    <w:rsid w:val="6BAC440D"/>
    <w:rsid w:val="6BB55B23"/>
    <w:rsid w:val="6BB9832D"/>
    <w:rsid w:val="6BC17F53"/>
    <w:rsid w:val="6BCD1A54"/>
    <w:rsid w:val="6BCF1D63"/>
    <w:rsid w:val="6BD98A98"/>
    <w:rsid w:val="6BDEBEBA"/>
    <w:rsid w:val="6BE3B834"/>
    <w:rsid w:val="6BE3E1A9"/>
    <w:rsid w:val="6BEDACB0"/>
    <w:rsid w:val="6BF95357"/>
    <w:rsid w:val="6C05344A"/>
    <w:rsid w:val="6C0A78A6"/>
    <w:rsid w:val="6C1BB775"/>
    <w:rsid w:val="6C2DBF35"/>
    <w:rsid w:val="6C4BE6A7"/>
    <w:rsid w:val="6C4FF4FB"/>
    <w:rsid w:val="6C5D647C"/>
    <w:rsid w:val="6C6FBC03"/>
    <w:rsid w:val="6C6FF918"/>
    <w:rsid w:val="6C789233"/>
    <w:rsid w:val="6C7A29A3"/>
    <w:rsid w:val="6C7E373C"/>
    <w:rsid w:val="6C8022E0"/>
    <w:rsid w:val="6C83967E"/>
    <w:rsid w:val="6C8F66F1"/>
    <w:rsid w:val="6C923BF2"/>
    <w:rsid w:val="6C98DE37"/>
    <w:rsid w:val="6C9F17BA"/>
    <w:rsid w:val="6CAB3DCB"/>
    <w:rsid w:val="6CB125BA"/>
    <w:rsid w:val="6CB1896B"/>
    <w:rsid w:val="6CBB52F6"/>
    <w:rsid w:val="6CDEEEC3"/>
    <w:rsid w:val="6CE0A19A"/>
    <w:rsid w:val="6CE1C0AC"/>
    <w:rsid w:val="6CF01E9E"/>
    <w:rsid w:val="6CF0C692"/>
    <w:rsid w:val="6CF635E2"/>
    <w:rsid w:val="6CF8433F"/>
    <w:rsid w:val="6CFF31BA"/>
    <w:rsid w:val="6D045EAB"/>
    <w:rsid w:val="6D1084A2"/>
    <w:rsid w:val="6D195481"/>
    <w:rsid w:val="6D2B83FC"/>
    <w:rsid w:val="6D2EF18B"/>
    <w:rsid w:val="6D4161F1"/>
    <w:rsid w:val="6D484A10"/>
    <w:rsid w:val="6D4A6980"/>
    <w:rsid w:val="6D4C7052"/>
    <w:rsid w:val="6D5840EB"/>
    <w:rsid w:val="6D58AAF0"/>
    <w:rsid w:val="6D5B8E94"/>
    <w:rsid w:val="6D77622E"/>
    <w:rsid w:val="6D8E8330"/>
    <w:rsid w:val="6D9A94AB"/>
    <w:rsid w:val="6D9CC326"/>
    <w:rsid w:val="6D9E4346"/>
    <w:rsid w:val="6DAB0E75"/>
    <w:rsid w:val="6DE37157"/>
    <w:rsid w:val="6DE43FA9"/>
    <w:rsid w:val="6DE8F0E5"/>
    <w:rsid w:val="6DFDE68A"/>
    <w:rsid w:val="6E09EA74"/>
    <w:rsid w:val="6E30A5CD"/>
    <w:rsid w:val="6E43DBAB"/>
    <w:rsid w:val="6E46732F"/>
    <w:rsid w:val="6E488003"/>
    <w:rsid w:val="6E561A42"/>
    <w:rsid w:val="6E78B1EF"/>
    <w:rsid w:val="6E806504"/>
    <w:rsid w:val="6E8373DC"/>
    <w:rsid w:val="6E8818CB"/>
    <w:rsid w:val="6E8DE3A6"/>
    <w:rsid w:val="6E9058C0"/>
    <w:rsid w:val="6E9EF443"/>
    <w:rsid w:val="6EAD9B5F"/>
    <w:rsid w:val="6EAE366E"/>
    <w:rsid w:val="6EB0B25A"/>
    <w:rsid w:val="6EB14694"/>
    <w:rsid w:val="6EB6A1BE"/>
    <w:rsid w:val="6EC7C27C"/>
    <w:rsid w:val="6ED31848"/>
    <w:rsid w:val="6ED598A3"/>
    <w:rsid w:val="6ED6D434"/>
    <w:rsid w:val="6ED83F93"/>
    <w:rsid w:val="6EE3B022"/>
    <w:rsid w:val="6EE95E33"/>
    <w:rsid w:val="6EEDC1D8"/>
    <w:rsid w:val="6EF2F15C"/>
    <w:rsid w:val="6F03958A"/>
    <w:rsid w:val="6F07A7AB"/>
    <w:rsid w:val="6F0D657E"/>
    <w:rsid w:val="6F21C1F9"/>
    <w:rsid w:val="6F2C7945"/>
    <w:rsid w:val="6F371701"/>
    <w:rsid w:val="6F432215"/>
    <w:rsid w:val="6F5C2E4C"/>
    <w:rsid w:val="6F63D187"/>
    <w:rsid w:val="6F6552DF"/>
    <w:rsid w:val="6F665BDF"/>
    <w:rsid w:val="6F6BB8B4"/>
    <w:rsid w:val="6F6DD304"/>
    <w:rsid w:val="6F81D3EC"/>
    <w:rsid w:val="6FA5A655"/>
    <w:rsid w:val="6FC25B31"/>
    <w:rsid w:val="6FC99706"/>
    <w:rsid w:val="70033902"/>
    <w:rsid w:val="700B5543"/>
    <w:rsid w:val="700FDCBD"/>
    <w:rsid w:val="7013EA59"/>
    <w:rsid w:val="701C06DA"/>
    <w:rsid w:val="70205A88"/>
    <w:rsid w:val="7020F6C5"/>
    <w:rsid w:val="7022F47C"/>
    <w:rsid w:val="702F1E74"/>
    <w:rsid w:val="70654D95"/>
    <w:rsid w:val="706B300A"/>
    <w:rsid w:val="7074C7EC"/>
    <w:rsid w:val="707B638D"/>
    <w:rsid w:val="7086926B"/>
    <w:rsid w:val="7092D093"/>
    <w:rsid w:val="70937082"/>
    <w:rsid w:val="70D9CC8E"/>
    <w:rsid w:val="70EF4D30"/>
    <w:rsid w:val="70F35394"/>
    <w:rsid w:val="70F3E1BF"/>
    <w:rsid w:val="70F4BA5C"/>
    <w:rsid w:val="70FA256D"/>
    <w:rsid w:val="70FB1A45"/>
    <w:rsid w:val="7100EEDE"/>
    <w:rsid w:val="710F4B26"/>
    <w:rsid w:val="71193720"/>
    <w:rsid w:val="712305BA"/>
    <w:rsid w:val="712730AC"/>
    <w:rsid w:val="71298463"/>
    <w:rsid w:val="7134F48C"/>
    <w:rsid w:val="713DB112"/>
    <w:rsid w:val="71441642"/>
    <w:rsid w:val="7155068A"/>
    <w:rsid w:val="715747DF"/>
    <w:rsid w:val="7158CBC6"/>
    <w:rsid w:val="71697E0D"/>
    <w:rsid w:val="716E72D2"/>
    <w:rsid w:val="716EF4C4"/>
    <w:rsid w:val="7186AEC9"/>
    <w:rsid w:val="71962381"/>
    <w:rsid w:val="71AEF931"/>
    <w:rsid w:val="71B58DCA"/>
    <w:rsid w:val="71BD4558"/>
    <w:rsid w:val="71C4C7D2"/>
    <w:rsid w:val="71C92D6C"/>
    <w:rsid w:val="71D5B66E"/>
    <w:rsid w:val="71D86901"/>
    <w:rsid w:val="71EA967A"/>
    <w:rsid w:val="71EF3DA5"/>
    <w:rsid w:val="71F34ABC"/>
    <w:rsid w:val="71F3CAA0"/>
    <w:rsid w:val="71F9A3D6"/>
    <w:rsid w:val="720053E3"/>
    <w:rsid w:val="7202EC1C"/>
    <w:rsid w:val="72047AA0"/>
    <w:rsid w:val="7206C953"/>
    <w:rsid w:val="7215EFDB"/>
    <w:rsid w:val="721D02FD"/>
    <w:rsid w:val="7227C78F"/>
    <w:rsid w:val="723E5F09"/>
    <w:rsid w:val="7245978F"/>
    <w:rsid w:val="72463FD2"/>
    <w:rsid w:val="724B34B1"/>
    <w:rsid w:val="724CC73C"/>
    <w:rsid w:val="724D5FA9"/>
    <w:rsid w:val="725D7A92"/>
    <w:rsid w:val="72868280"/>
    <w:rsid w:val="728AFAC9"/>
    <w:rsid w:val="728FA289"/>
    <w:rsid w:val="72A393B1"/>
    <w:rsid w:val="72A6CE40"/>
    <w:rsid w:val="72B5E2DD"/>
    <w:rsid w:val="72B8C105"/>
    <w:rsid w:val="72B915DC"/>
    <w:rsid w:val="72DF894A"/>
    <w:rsid w:val="72E73776"/>
    <w:rsid w:val="72F792FB"/>
    <w:rsid w:val="7300DB75"/>
    <w:rsid w:val="7302A8C7"/>
    <w:rsid w:val="73213E0D"/>
    <w:rsid w:val="7328FB4E"/>
    <w:rsid w:val="73317EC2"/>
    <w:rsid w:val="73460787"/>
    <w:rsid w:val="73535E39"/>
    <w:rsid w:val="735D5917"/>
    <w:rsid w:val="73726A10"/>
    <w:rsid w:val="737ED738"/>
    <w:rsid w:val="7386EC48"/>
    <w:rsid w:val="7393B333"/>
    <w:rsid w:val="73983204"/>
    <w:rsid w:val="739C1950"/>
    <w:rsid w:val="739D3A68"/>
    <w:rsid w:val="73B75D7C"/>
    <w:rsid w:val="73B88F79"/>
    <w:rsid w:val="73B9A4F5"/>
    <w:rsid w:val="73BCDAA4"/>
    <w:rsid w:val="73CBC5FF"/>
    <w:rsid w:val="73CCB6FD"/>
    <w:rsid w:val="73CE866E"/>
    <w:rsid w:val="73DD8302"/>
    <w:rsid w:val="7403A716"/>
    <w:rsid w:val="74089473"/>
    <w:rsid w:val="741BB6B9"/>
    <w:rsid w:val="741DAD1E"/>
    <w:rsid w:val="741EF303"/>
    <w:rsid w:val="7422D3BC"/>
    <w:rsid w:val="7423B601"/>
    <w:rsid w:val="74256E92"/>
    <w:rsid w:val="742F0136"/>
    <w:rsid w:val="74354D5E"/>
    <w:rsid w:val="74498045"/>
    <w:rsid w:val="744EDA47"/>
    <w:rsid w:val="74503DF9"/>
    <w:rsid w:val="74757989"/>
    <w:rsid w:val="747B8FAF"/>
    <w:rsid w:val="747F8BD9"/>
    <w:rsid w:val="7498DEF4"/>
    <w:rsid w:val="74AB8BAF"/>
    <w:rsid w:val="74B70CEA"/>
    <w:rsid w:val="74B724CD"/>
    <w:rsid w:val="74C13B8D"/>
    <w:rsid w:val="74CBC427"/>
    <w:rsid w:val="74CDA6C0"/>
    <w:rsid w:val="74D9FA3F"/>
    <w:rsid w:val="74E65043"/>
    <w:rsid w:val="74EFBE5E"/>
    <w:rsid w:val="74F1B157"/>
    <w:rsid w:val="75110B76"/>
    <w:rsid w:val="7537716D"/>
    <w:rsid w:val="75385CB9"/>
    <w:rsid w:val="753C6FD2"/>
    <w:rsid w:val="753E0D4C"/>
    <w:rsid w:val="753FE9DF"/>
    <w:rsid w:val="75544506"/>
    <w:rsid w:val="755B0FAD"/>
    <w:rsid w:val="755DB169"/>
    <w:rsid w:val="75646547"/>
    <w:rsid w:val="756992BD"/>
    <w:rsid w:val="756DD132"/>
    <w:rsid w:val="757024FD"/>
    <w:rsid w:val="75743067"/>
    <w:rsid w:val="75770F88"/>
    <w:rsid w:val="75804B53"/>
    <w:rsid w:val="7582407B"/>
    <w:rsid w:val="758261A2"/>
    <w:rsid w:val="758F6F1D"/>
    <w:rsid w:val="7591A709"/>
    <w:rsid w:val="759DB23E"/>
    <w:rsid w:val="759E8C37"/>
    <w:rsid w:val="759FA53F"/>
    <w:rsid w:val="75A2989A"/>
    <w:rsid w:val="75A71C51"/>
    <w:rsid w:val="75C4BDE1"/>
    <w:rsid w:val="75C8E9DD"/>
    <w:rsid w:val="75DF6DAE"/>
    <w:rsid w:val="75E1E7AF"/>
    <w:rsid w:val="75E5E9C6"/>
    <w:rsid w:val="75F51AFE"/>
    <w:rsid w:val="760179CA"/>
    <w:rsid w:val="7609C1CF"/>
    <w:rsid w:val="76296382"/>
    <w:rsid w:val="763CBB0C"/>
    <w:rsid w:val="7644BEA7"/>
    <w:rsid w:val="76451154"/>
    <w:rsid w:val="76589831"/>
    <w:rsid w:val="7675CBBF"/>
    <w:rsid w:val="767A41B0"/>
    <w:rsid w:val="7685EF2E"/>
    <w:rsid w:val="768944EC"/>
    <w:rsid w:val="768ABDA3"/>
    <w:rsid w:val="7696EE68"/>
    <w:rsid w:val="769A631D"/>
    <w:rsid w:val="769E29D6"/>
    <w:rsid w:val="76A6049B"/>
    <w:rsid w:val="76AC1AD2"/>
    <w:rsid w:val="76AD3F33"/>
    <w:rsid w:val="76AD604B"/>
    <w:rsid w:val="76B150E6"/>
    <w:rsid w:val="76C08BBD"/>
    <w:rsid w:val="76C1FFAD"/>
    <w:rsid w:val="76C92F7E"/>
    <w:rsid w:val="76C94383"/>
    <w:rsid w:val="76C9E638"/>
    <w:rsid w:val="76E1BBC5"/>
    <w:rsid w:val="76F5E9DA"/>
    <w:rsid w:val="76F6D011"/>
    <w:rsid w:val="76FC3D8C"/>
    <w:rsid w:val="7705D3F5"/>
    <w:rsid w:val="7706DD4A"/>
    <w:rsid w:val="7707376D"/>
    <w:rsid w:val="7728C9E7"/>
    <w:rsid w:val="7732A7C7"/>
    <w:rsid w:val="773E8AC0"/>
    <w:rsid w:val="773F6DA6"/>
    <w:rsid w:val="7743DA06"/>
    <w:rsid w:val="774CE372"/>
    <w:rsid w:val="774D57D0"/>
    <w:rsid w:val="7752029B"/>
    <w:rsid w:val="776B7E0E"/>
    <w:rsid w:val="777C52BA"/>
    <w:rsid w:val="778D12D6"/>
    <w:rsid w:val="778DA685"/>
    <w:rsid w:val="7790C9EF"/>
    <w:rsid w:val="77988ADC"/>
    <w:rsid w:val="77AAC8DA"/>
    <w:rsid w:val="77AAEC7A"/>
    <w:rsid w:val="77B260AA"/>
    <w:rsid w:val="77CE9379"/>
    <w:rsid w:val="77CFEA2A"/>
    <w:rsid w:val="77D0667D"/>
    <w:rsid w:val="77D2D827"/>
    <w:rsid w:val="77D439FA"/>
    <w:rsid w:val="77EC76CF"/>
    <w:rsid w:val="77ED2188"/>
    <w:rsid w:val="77F54431"/>
    <w:rsid w:val="77FA3936"/>
    <w:rsid w:val="780220E6"/>
    <w:rsid w:val="78075862"/>
    <w:rsid w:val="7810C4FD"/>
    <w:rsid w:val="78338587"/>
    <w:rsid w:val="7833B936"/>
    <w:rsid w:val="783FF449"/>
    <w:rsid w:val="7847F79E"/>
    <w:rsid w:val="78540F73"/>
    <w:rsid w:val="7855FC39"/>
    <w:rsid w:val="7863F339"/>
    <w:rsid w:val="7867FD2A"/>
    <w:rsid w:val="786D0E3B"/>
    <w:rsid w:val="786DBE16"/>
    <w:rsid w:val="787790E5"/>
    <w:rsid w:val="78792C13"/>
    <w:rsid w:val="787E2E04"/>
    <w:rsid w:val="78848C86"/>
    <w:rsid w:val="788D3581"/>
    <w:rsid w:val="788E9648"/>
    <w:rsid w:val="7895A636"/>
    <w:rsid w:val="789E0FD1"/>
    <w:rsid w:val="78A2E887"/>
    <w:rsid w:val="78AB6EF0"/>
    <w:rsid w:val="78ACF9C1"/>
    <w:rsid w:val="78B1D12C"/>
    <w:rsid w:val="78BE39DC"/>
    <w:rsid w:val="78D85832"/>
    <w:rsid w:val="78DA5F16"/>
    <w:rsid w:val="78DF9340"/>
    <w:rsid w:val="78F4E57E"/>
    <w:rsid w:val="79091B74"/>
    <w:rsid w:val="791A3CB6"/>
    <w:rsid w:val="79260C73"/>
    <w:rsid w:val="79261758"/>
    <w:rsid w:val="792BAD13"/>
    <w:rsid w:val="793E4965"/>
    <w:rsid w:val="7954B6AB"/>
    <w:rsid w:val="795AF71C"/>
    <w:rsid w:val="79676D30"/>
    <w:rsid w:val="796E7516"/>
    <w:rsid w:val="7983C84B"/>
    <w:rsid w:val="798ECAD1"/>
    <w:rsid w:val="79B1D143"/>
    <w:rsid w:val="79B98766"/>
    <w:rsid w:val="79BB4CC4"/>
    <w:rsid w:val="79C4F9EA"/>
    <w:rsid w:val="79CE9173"/>
    <w:rsid w:val="79D2767C"/>
    <w:rsid w:val="79DB05B1"/>
    <w:rsid w:val="79DB74B3"/>
    <w:rsid w:val="79F34061"/>
    <w:rsid w:val="7A200DD7"/>
    <w:rsid w:val="7A38CF0B"/>
    <w:rsid w:val="7A431355"/>
    <w:rsid w:val="7A496964"/>
    <w:rsid w:val="7A52D4E6"/>
    <w:rsid w:val="7A5A4521"/>
    <w:rsid w:val="7A5AB1A1"/>
    <w:rsid w:val="7A607448"/>
    <w:rsid w:val="7A631E65"/>
    <w:rsid w:val="7A6BDCFA"/>
    <w:rsid w:val="7A74E882"/>
    <w:rsid w:val="7A75BA86"/>
    <w:rsid w:val="7A79A599"/>
    <w:rsid w:val="7A7C6121"/>
    <w:rsid w:val="7A7F9CAC"/>
    <w:rsid w:val="7A948ABB"/>
    <w:rsid w:val="7A95FD11"/>
    <w:rsid w:val="7A997B4A"/>
    <w:rsid w:val="7AAAB5E7"/>
    <w:rsid w:val="7AAD1A82"/>
    <w:rsid w:val="7AB1501F"/>
    <w:rsid w:val="7AB7DC49"/>
    <w:rsid w:val="7ABAA898"/>
    <w:rsid w:val="7AC8D689"/>
    <w:rsid w:val="7AD3D8B7"/>
    <w:rsid w:val="7ADFD109"/>
    <w:rsid w:val="7AE9B6A7"/>
    <w:rsid w:val="7AEE74C9"/>
    <w:rsid w:val="7AF2B659"/>
    <w:rsid w:val="7AF5F5B0"/>
    <w:rsid w:val="7AF99096"/>
    <w:rsid w:val="7B008B2D"/>
    <w:rsid w:val="7B0236A9"/>
    <w:rsid w:val="7B0641AA"/>
    <w:rsid w:val="7B155B21"/>
    <w:rsid w:val="7B28C647"/>
    <w:rsid w:val="7B2BE4A1"/>
    <w:rsid w:val="7B3312D5"/>
    <w:rsid w:val="7B35F5BD"/>
    <w:rsid w:val="7B4F7ADD"/>
    <w:rsid w:val="7B5002A9"/>
    <w:rsid w:val="7B5757BE"/>
    <w:rsid w:val="7B5E2AA2"/>
    <w:rsid w:val="7B61A33E"/>
    <w:rsid w:val="7B6C3C11"/>
    <w:rsid w:val="7B73D842"/>
    <w:rsid w:val="7B75D739"/>
    <w:rsid w:val="7B78587D"/>
    <w:rsid w:val="7B8D8210"/>
    <w:rsid w:val="7B92F883"/>
    <w:rsid w:val="7B9B6C7D"/>
    <w:rsid w:val="7B9FD5B9"/>
    <w:rsid w:val="7BA4C614"/>
    <w:rsid w:val="7BAE7183"/>
    <w:rsid w:val="7BB3C363"/>
    <w:rsid w:val="7BB41C7E"/>
    <w:rsid w:val="7BB80DF4"/>
    <w:rsid w:val="7BC221F1"/>
    <w:rsid w:val="7BE70412"/>
    <w:rsid w:val="7BF00471"/>
    <w:rsid w:val="7BF2F43F"/>
    <w:rsid w:val="7BFF59B9"/>
    <w:rsid w:val="7C042844"/>
    <w:rsid w:val="7C0FAEBF"/>
    <w:rsid w:val="7C1043E8"/>
    <w:rsid w:val="7C13DFBF"/>
    <w:rsid w:val="7C153FB2"/>
    <w:rsid w:val="7C17E014"/>
    <w:rsid w:val="7C1F6F57"/>
    <w:rsid w:val="7C29E69F"/>
    <w:rsid w:val="7C2E35A5"/>
    <w:rsid w:val="7C307459"/>
    <w:rsid w:val="7C30960B"/>
    <w:rsid w:val="7C47E727"/>
    <w:rsid w:val="7C529DDB"/>
    <w:rsid w:val="7C52AC7D"/>
    <w:rsid w:val="7C59FC0E"/>
    <w:rsid w:val="7C603C06"/>
    <w:rsid w:val="7C699F74"/>
    <w:rsid w:val="7C717B05"/>
    <w:rsid w:val="7C75458F"/>
    <w:rsid w:val="7C789924"/>
    <w:rsid w:val="7C939DBC"/>
    <w:rsid w:val="7C980B64"/>
    <w:rsid w:val="7C9C34A7"/>
    <w:rsid w:val="7CA3BF2B"/>
    <w:rsid w:val="7CA9F911"/>
    <w:rsid w:val="7CB052F9"/>
    <w:rsid w:val="7CBD26B0"/>
    <w:rsid w:val="7CC0916D"/>
    <w:rsid w:val="7CC0C5CC"/>
    <w:rsid w:val="7CC21A7A"/>
    <w:rsid w:val="7CC3F916"/>
    <w:rsid w:val="7CC7AEB2"/>
    <w:rsid w:val="7CD339E7"/>
    <w:rsid w:val="7CD5890C"/>
    <w:rsid w:val="7CE38D43"/>
    <w:rsid w:val="7CE39206"/>
    <w:rsid w:val="7CEA0FA6"/>
    <w:rsid w:val="7CEEA952"/>
    <w:rsid w:val="7CF53E11"/>
    <w:rsid w:val="7CF64F54"/>
    <w:rsid w:val="7CF8D75B"/>
    <w:rsid w:val="7D1BB7DA"/>
    <w:rsid w:val="7D204F9F"/>
    <w:rsid w:val="7D2154E8"/>
    <w:rsid w:val="7D2732D5"/>
    <w:rsid w:val="7D381909"/>
    <w:rsid w:val="7D3B7C2F"/>
    <w:rsid w:val="7D3F4032"/>
    <w:rsid w:val="7D3FBE9C"/>
    <w:rsid w:val="7D416627"/>
    <w:rsid w:val="7D46672E"/>
    <w:rsid w:val="7D513F99"/>
    <w:rsid w:val="7D5B59E7"/>
    <w:rsid w:val="7D6687FA"/>
    <w:rsid w:val="7D6B9F93"/>
    <w:rsid w:val="7D72E49A"/>
    <w:rsid w:val="7D81A8A2"/>
    <w:rsid w:val="7D823098"/>
    <w:rsid w:val="7D8A2E4E"/>
    <w:rsid w:val="7D8F7573"/>
    <w:rsid w:val="7D96FC90"/>
    <w:rsid w:val="7D9D3BB3"/>
    <w:rsid w:val="7DDD35F1"/>
    <w:rsid w:val="7DE3688C"/>
    <w:rsid w:val="7DE63C8D"/>
    <w:rsid w:val="7DEF1C42"/>
    <w:rsid w:val="7DF675AD"/>
    <w:rsid w:val="7E099AA9"/>
    <w:rsid w:val="7E0C0E12"/>
    <w:rsid w:val="7E0CD1F1"/>
    <w:rsid w:val="7E0EE3D4"/>
    <w:rsid w:val="7E190460"/>
    <w:rsid w:val="7E23EDBD"/>
    <w:rsid w:val="7E399D8B"/>
    <w:rsid w:val="7E406E91"/>
    <w:rsid w:val="7E623A26"/>
    <w:rsid w:val="7E6BCAC0"/>
    <w:rsid w:val="7E6DAD03"/>
    <w:rsid w:val="7E74ED1F"/>
    <w:rsid w:val="7E7A56BD"/>
    <w:rsid w:val="7E80232F"/>
    <w:rsid w:val="7E8B85D1"/>
    <w:rsid w:val="7E91CD10"/>
    <w:rsid w:val="7E9420A1"/>
    <w:rsid w:val="7E97E6F8"/>
    <w:rsid w:val="7E992ECB"/>
    <w:rsid w:val="7EB1166A"/>
    <w:rsid w:val="7EC23CB4"/>
    <w:rsid w:val="7EC4A0A0"/>
    <w:rsid w:val="7EDF9825"/>
    <w:rsid w:val="7EE7D957"/>
    <w:rsid w:val="7EE8FFA8"/>
    <w:rsid w:val="7EFCE243"/>
    <w:rsid w:val="7F243356"/>
    <w:rsid w:val="7F2AD944"/>
    <w:rsid w:val="7F2BAA72"/>
    <w:rsid w:val="7F2C2D48"/>
    <w:rsid w:val="7F434448"/>
    <w:rsid w:val="7F466907"/>
    <w:rsid w:val="7F59054E"/>
    <w:rsid w:val="7F60134B"/>
    <w:rsid w:val="7F6457FE"/>
    <w:rsid w:val="7F74EE63"/>
    <w:rsid w:val="7F76625E"/>
    <w:rsid w:val="7F807001"/>
    <w:rsid w:val="7F934E19"/>
    <w:rsid w:val="7F93DA7F"/>
    <w:rsid w:val="7F943B2C"/>
    <w:rsid w:val="7FB9D04C"/>
    <w:rsid w:val="7FBDC616"/>
    <w:rsid w:val="7FD0C45D"/>
    <w:rsid w:val="7FD38C85"/>
    <w:rsid w:val="7FE3BE2E"/>
    <w:rsid w:val="7FF6A8C4"/>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0700845"/>
  <w15:chartTrackingRefBased/>
  <w15:docId w15:val="{1CFD5F62-4445-419E-B300-548A3EBF421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1"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737CE6"/>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1"/>
    <w:unhideWhenUsed/>
    <w:qFormat/>
    <w:rsid w:val="00737CE6"/>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link w:val="CaptionChar"/>
    <w:unhideWhenUsed/>
    <w:qFormat/>
    <w:rsid w:val="004257EC"/>
    <w:pPr>
      <w:spacing w:after="200" w:line="240" w:lineRule="auto"/>
    </w:pPr>
    <w:rPr>
      <w:i/>
      <w:iCs/>
      <w:color w:val="44546A" w:themeColor="text2"/>
      <w:sz w:val="18"/>
      <w:szCs w:val="18"/>
    </w:rPr>
  </w:style>
  <w:style w:type="paragraph" w:styleId="Header">
    <w:name w:val="header"/>
    <w:basedOn w:val="Normal"/>
    <w:link w:val="HeaderChar"/>
    <w:uiPriority w:val="99"/>
    <w:unhideWhenUsed/>
    <w:rsid w:val="00FE7393"/>
    <w:pPr>
      <w:tabs>
        <w:tab w:val="center" w:pos="4536"/>
        <w:tab w:val="right" w:pos="9072"/>
      </w:tabs>
      <w:spacing w:after="0" w:line="240" w:lineRule="auto"/>
    </w:pPr>
  </w:style>
  <w:style w:type="character" w:customStyle="1" w:styleId="HeaderChar">
    <w:name w:val="Header Char"/>
    <w:basedOn w:val="DefaultParagraphFont"/>
    <w:link w:val="Header"/>
    <w:uiPriority w:val="99"/>
    <w:rsid w:val="00FE7393"/>
  </w:style>
  <w:style w:type="paragraph" w:styleId="Footer">
    <w:name w:val="footer"/>
    <w:basedOn w:val="Normal"/>
    <w:link w:val="FooterChar"/>
    <w:uiPriority w:val="99"/>
    <w:unhideWhenUsed/>
    <w:rsid w:val="00FE7393"/>
    <w:pPr>
      <w:tabs>
        <w:tab w:val="center" w:pos="4536"/>
        <w:tab w:val="right" w:pos="9072"/>
      </w:tabs>
      <w:spacing w:after="0" w:line="240" w:lineRule="auto"/>
    </w:pPr>
  </w:style>
  <w:style w:type="character" w:customStyle="1" w:styleId="FooterChar">
    <w:name w:val="Footer Char"/>
    <w:basedOn w:val="DefaultParagraphFont"/>
    <w:link w:val="Footer"/>
    <w:uiPriority w:val="99"/>
    <w:rsid w:val="00FE7393"/>
  </w:style>
  <w:style w:type="character" w:customStyle="1" w:styleId="Heading2Char">
    <w:name w:val="Heading 2 Char"/>
    <w:basedOn w:val="DefaultParagraphFont"/>
    <w:link w:val="Heading2"/>
    <w:uiPriority w:val="1"/>
    <w:rsid w:val="00737CE6"/>
    <w:rPr>
      <w:rFonts w:asciiTheme="majorHAnsi" w:eastAsiaTheme="majorEastAsia" w:hAnsiTheme="majorHAnsi" w:cstheme="majorBidi"/>
      <w:color w:val="2E74B5" w:themeColor="accent1" w:themeShade="BF"/>
      <w:sz w:val="26"/>
      <w:szCs w:val="26"/>
    </w:rPr>
  </w:style>
  <w:style w:type="paragraph" w:styleId="Title">
    <w:name w:val="Title"/>
    <w:basedOn w:val="Normal"/>
    <w:next w:val="Normal"/>
    <w:link w:val="TitleChar"/>
    <w:uiPriority w:val="10"/>
    <w:qFormat/>
    <w:rsid w:val="00737CE6"/>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37CE6"/>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737CE6"/>
    <w:rPr>
      <w:rFonts w:asciiTheme="majorHAnsi" w:eastAsiaTheme="majorEastAsia" w:hAnsiTheme="majorHAnsi" w:cstheme="majorBidi"/>
      <w:color w:val="2E74B5" w:themeColor="accent1" w:themeShade="BF"/>
      <w:sz w:val="32"/>
      <w:szCs w:val="32"/>
    </w:rPr>
  </w:style>
  <w:style w:type="table" w:styleId="TableGrid">
    <w:name w:val="Table Grid"/>
    <w:basedOn w:val="TableNormal"/>
    <w:uiPriority w:val="39"/>
    <w:rsid w:val="0099522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99522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95228"/>
    <w:rPr>
      <w:rFonts w:ascii="Segoe UI" w:hAnsi="Segoe UI" w:cs="Segoe UI"/>
      <w:sz w:val="18"/>
      <w:szCs w:val="18"/>
    </w:rPr>
  </w:style>
  <w:style w:type="character" w:customStyle="1" w:styleId="CaptionChar">
    <w:name w:val="Caption Char"/>
    <w:basedOn w:val="DefaultParagraphFont"/>
    <w:link w:val="Caption"/>
    <w:rsid w:val="001B3615"/>
    <w:rPr>
      <w:i/>
      <w:iCs/>
      <w:color w:val="44546A" w:themeColor="text2"/>
      <w:sz w:val="18"/>
      <w:szCs w:val="18"/>
    </w:rPr>
  </w:style>
  <w:style w:type="character" w:styleId="CommentReference">
    <w:name w:val="annotation reference"/>
    <w:basedOn w:val="DefaultParagraphFont"/>
    <w:uiPriority w:val="99"/>
    <w:semiHidden/>
    <w:unhideWhenUsed/>
    <w:rsid w:val="007C1053"/>
    <w:rPr>
      <w:sz w:val="16"/>
      <w:szCs w:val="16"/>
    </w:rPr>
  </w:style>
  <w:style w:type="paragraph" w:styleId="CommentText">
    <w:name w:val="annotation text"/>
    <w:basedOn w:val="Normal"/>
    <w:link w:val="CommentTextChar"/>
    <w:uiPriority w:val="99"/>
    <w:semiHidden/>
    <w:unhideWhenUsed/>
    <w:rsid w:val="007C1053"/>
    <w:pPr>
      <w:spacing w:line="240" w:lineRule="auto"/>
    </w:pPr>
    <w:rPr>
      <w:sz w:val="20"/>
      <w:szCs w:val="20"/>
    </w:rPr>
  </w:style>
  <w:style w:type="character" w:customStyle="1" w:styleId="CommentTextChar">
    <w:name w:val="Comment Text Char"/>
    <w:basedOn w:val="DefaultParagraphFont"/>
    <w:link w:val="CommentText"/>
    <w:uiPriority w:val="99"/>
    <w:semiHidden/>
    <w:rsid w:val="007C1053"/>
    <w:rPr>
      <w:sz w:val="20"/>
      <w:szCs w:val="20"/>
    </w:rPr>
  </w:style>
  <w:style w:type="paragraph" w:styleId="CommentSubject">
    <w:name w:val="annotation subject"/>
    <w:basedOn w:val="CommentText"/>
    <w:next w:val="CommentText"/>
    <w:link w:val="CommentSubjectChar"/>
    <w:uiPriority w:val="99"/>
    <w:semiHidden/>
    <w:unhideWhenUsed/>
    <w:rsid w:val="007C1053"/>
    <w:rPr>
      <w:b/>
      <w:bCs/>
    </w:rPr>
  </w:style>
  <w:style w:type="character" w:customStyle="1" w:styleId="CommentSubjectChar">
    <w:name w:val="Comment Subject Char"/>
    <w:basedOn w:val="CommentTextChar"/>
    <w:link w:val="CommentSubject"/>
    <w:uiPriority w:val="99"/>
    <w:semiHidden/>
    <w:rsid w:val="007C1053"/>
    <w:rPr>
      <w:b/>
      <w:bCs/>
      <w:sz w:val="20"/>
      <w:szCs w:val="20"/>
    </w:rPr>
  </w:style>
  <w:style w:type="paragraph" w:styleId="ListParagraph">
    <w:name w:val="List Paragraph"/>
    <w:basedOn w:val="Normal"/>
    <w:uiPriority w:val="34"/>
    <w:qFormat/>
    <w:pPr>
      <w:ind w:left="720"/>
      <w:contextualSpacing/>
    </w:pPr>
  </w:style>
  <w:style w:type="character" w:customStyle="1" w:styleId="Heading3Char">
    <w:name w:val="Heading 3 Char"/>
    <w:basedOn w:val="DefaultParagraphFont"/>
    <w:link w:val="Heading3"/>
    <w:uiPriority w:val="9"/>
    <w:rPr>
      <w:rFonts w:asciiTheme="majorHAnsi" w:eastAsiaTheme="majorEastAsia" w:hAnsiTheme="majorHAnsi" w:cstheme="majorBidi"/>
      <w:color w:val="1F4D78" w:themeColor="accent1" w:themeShade="7F"/>
      <w:sz w:val="24"/>
      <w:szCs w:val="24"/>
    </w:rPr>
  </w:style>
  <w:style w:type="character" w:styleId="Hyperlink">
    <w:name w:val="Hyperlink"/>
    <w:basedOn w:val="DefaultParagraphFont"/>
    <w:uiPriority w:val="99"/>
    <w:unhideWhenUsed/>
    <w:rPr>
      <w:color w:val="0563C1" w:themeColor="hyperlink"/>
      <w:u w:val="single"/>
    </w:rPr>
  </w:style>
  <w:style w:type="character" w:customStyle="1" w:styleId="Mention1">
    <w:name w:val="Mention1"/>
    <w:basedOn w:val="DefaultParagraphFont"/>
    <w:uiPriority w:val="99"/>
    <w:unhideWhenUsed/>
    <w:rPr>
      <w:color w:val="2B579A"/>
      <w:shd w:val="clear" w:color="auto" w:fill="E6E6E6"/>
    </w:rPr>
  </w:style>
  <w:style w:type="character" w:styleId="FollowedHyperlink">
    <w:name w:val="FollowedHyperlink"/>
    <w:basedOn w:val="DefaultParagraphFont"/>
    <w:uiPriority w:val="99"/>
    <w:semiHidden/>
    <w:unhideWhenUsed/>
    <w:rsid w:val="0065107A"/>
    <w:rPr>
      <w:color w:val="954F72" w:themeColor="followedHyperlink"/>
      <w:u w:val="single"/>
    </w:rPr>
  </w:style>
  <w:style w:type="paragraph" w:customStyle="1" w:styleId="f-body">
    <w:name w:val="f-body"/>
    <w:basedOn w:val="Normal"/>
    <w:rsid w:val="00234D3C"/>
    <w:pPr>
      <w:spacing w:before="100" w:beforeAutospacing="1" w:after="100" w:afterAutospacing="1" w:line="240" w:lineRule="auto"/>
    </w:pPr>
    <w:rPr>
      <w:rFonts w:ascii="Times New Roman" w:eastAsia="Times New Roman" w:hAnsi="Times New Roman" w:cs="Times New Roman"/>
      <w:sz w:val="24"/>
      <w:szCs w:val="24"/>
      <w:lang w:val="en-US"/>
    </w:rPr>
  </w:style>
  <w:style w:type="paragraph" w:styleId="Revision">
    <w:name w:val="Revision"/>
    <w:hidden/>
    <w:uiPriority w:val="99"/>
    <w:semiHidden/>
    <w:rsid w:val="00CA1D47"/>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39087878">
      <w:bodyDiv w:val="1"/>
      <w:marLeft w:val="0"/>
      <w:marRight w:val="0"/>
      <w:marTop w:val="0"/>
      <w:marBottom w:val="0"/>
      <w:divBdr>
        <w:top w:val="none" w:sz="0" w:space="0" w:color="auto"/>
        <w:left w:val="none" w:sz="0" w:space="0" w:color="auto"/>
        <w:bottom w:val="none" w:sz="0" w:space="0" w:color="auto"/>
        <w:right w:val="none" w:sz="0" w:space="0" w:color="auto"/>
      </w:divBdr>
    </w:div>
    <w:div w:id="444010282">
      <w:bodyDiv w:val="1"/>
      <w:marLeft w:val="0"/>
      <w:marRight w:val="0"/>
      <w:marTop w:val="0"/>
      <w:marBottom w:val="0"/>
      <w:divBdr>
        <w:top w:val="none" w:sz="0" w:space="0" w:color="auto"/>
        <w:left w:val="none" w:sz="0" w:space="0" w:color="auto"/>
        <w:bottom w:val="none" w:sz="0" w:space="0" w:color="auto"/>
        <w:right w:val="none" w:sz="0" w:space="0" w:color="auto"/>
      </w:divBdr>
    </w:div>
    <w:div w:id="458381045">
      <w:bodyDiv w:val="1"/>
      <w:marLeft w:val="0"/>
      <w:marRight w:val="0"/>
      <w:marTop w:val="0"/>
      <w:marBottom w:val="0"/>
      <w:divBdr>
        <w:top w:val="none" w:sz="0" w:space="0" w:color="auto"/>
        <w:left w:val="none" w:sz="0" w:space="0" w:color="auto"/>
        <w:bottom w:val="none" w:sz="0" w:space="0" w:color="auto"/>
        <w:right w:val="none" w:sz="0" w:space="0" w:color="auto"/>
      </w:divBdr>
    </w:div>
    <w:div w:id="1109161106">
      <w:bodyDiv w:val="1"/>
      <w:marLeft w:val="0"/>
      <w:marRight w:val="0"/>
      <w:marTop w:val="0"/>
      <w:marBottom w:val="0"/>
      <w:divBdr>
        <w:top w:val="none" w:sz="0" w:space="0" w:color="auto"/>
        <w:left w:val="none" w:sz="0" w:space="0" w:color="auto"/>
        <w:bottom w:val="none" w:sz="0" w:space="0" w:color="auto"/>
        <w:right w:val="none" w:sz="0" w:space="0" w:color="auto"/>
      </w:divBdr>
    </w:div>
    <w:div w:id="1193302910">
      <w:bodyDiv w:val="1"/>
      <w:marLeft w:val="0"/>
      <w:marRight w:val="0"/>
      <w:marTop w:val="0"/>
      <w:marBottom w:val="0"/>
      <w:divBdr>
        <w:top w:val="none" w:sz="0" w:space="0" w:color="auto"/>
        <w:left w:val="none" w:sz="0" w:space="0" w:color="auto"/>
        <w:bottom w:val="none" w:sz="0" w:space="0" w:color="auto"/>
        <w:right w:val="none" w:sz="0" w:space="0" w:color="auto"/>
      </w:divBdr>
    </w:div>
    <w:div w:id="1350907644">
      <w:bodyDiv w:val="1"/>
      <w:marLeft w:val="0"/>
      <w:marRight w:val="0"/>
      <w:marTop w:val="0"/>
      <w:marBottom w:val="0"/>
      <w:divBdr>
        <w:top w:val="none" w:sz="0" w:space="0" w:color="auto"/>
        <w:left w:val="none" w:sz="0" w:space="0" w:color="auto"/>
        <w:bottom w:val="none" w:sz="0" w:space="0" w:color="auto"/>
        <w:right w:val="none" w:sz="0" w:space="0" w:color="auto"/>
      </w:divBdr>
    </w:div>
    <w:div w:id="1436053727">
      <w:bodyDiv w:val="1"/>
      <w:marLeft w:val="0"/>
      <w:marRight w:val="0"/>
      <w:marTop w:val="0"/>
      <w:marBottom w:val="0"/>
      <w:divBdr>
        <w:top w:val="none" w:sz="0" w:space="0" w:color="auto"/>
        <w:left w:val="none" w:sz="0" w:space="0" w:color="auto"/>
        <w:bottom w:val="none" w:sz="0" w:space="0" w:color="auto"/>
        <w:right w:val="none" w:sz="0" w:space="0" w:color="auto"/>
      </w:divBdr>
    </w:div>
    <w:div w:id="1570000482">
      <w:bodyDiv w:val="1"/>
      <w:marLeft w:val="0"/>
      <w:marRight w:val="0"/>
      <w:marTop w:val="0"/>
      <w:marBottom w:val="0"/>
      <w:divBdr>
        <w:top w:val="none" w:sz="0" w:space="0" w:color="auto"/>
        <w:left w:val="none" w:sz="0" w:space="0" w:color="auto"/>
        <w:bottom w:val="none" w:sz="0" w:space="0" w:color="auto"/>
        <w:right w:val="none" w:sz="0" w:space="0" w:color="auto"/>
      </w:divBdr>
    </w:div>
    <w:div w:id="16291614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microsoft.com/office/2016/09/relationships/commentsIds" Target="commentsIds.xml"/><Relationship Id="rId18" Type="http://schemas.openxmlformats.org/officeDocument/2006/relationships/hyperlink" Target="https://github.com/erasmusmc-mgz/VB_OR_triage" TargetMode="External"/><Relationship Id="rId26" Type="http://schemas.microsoft.com/office/2011/relationships/people" Target="people.xml"/><Relationship Id="rId3" Type="http://schemas.openxmlformats.org/officeDocument/2006/relationships/customXml" Target="../customXml/item3.xml"/><Relationship Id="rId21" Type="http://schemas.openxmlformats.org/officeDocument/2006/relationships/image" Target="media/image2.png"/><Relationship Id="rId7" Type="http://schemas.openxmlformats.org/officeDocument/2006/relationships/settings" Target="settings.xml"/><Relationship Id="rId12" Type="http://schemas.microsoft.com/office/2011/relationships/commentsExtended" Target="commentsExtended.xml"/><Relationship Id="rId17" Type="http://schemas.openxmlformats.org/officeDocument/2006/relationships/hyperlink" Target="https://orcid.org/0000-0001-7236-264X" TargetMode="External"/><Relationship Id="rId25" Type="http://schemas.openxmlformats.org/officeDocument/2006/relationships/fontTable" Target="fontTable.xml"/><Relationship Id="rId33" Type="http://schemas.microsoft.com/office/2018/08/relationships/commentsExtensible" Target="commentsExtensible.xml"/><Relationship Id="rId2" Type="http://schemas.openxmlformats.org/officeDocument/2006/relationships/customXml" Target="../customXml/item2.xml"/><Relationship Id="rId16" Type="http://schemas.openxmlformats.org/officeDocument/2006/relationships/hyperlink" Target="https://orcid.org/0000-0003-2063-9533" TargetMode="External"/><Relationship Id="rId20" Type="http://schemas.openxmlformats.org/officeDocument/2006/relationships/image" Target="media/image1.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comments" Target="comments.xml"/><Relationship Id="rId24" Type="http://schemas.openxmlformats.org/officeDocument/2006/relationships/image" Target="media/image5.png"/><Relationship Id="rId5" Type="http://schemas.openxmlformats.org/officeDocument/2006/relationships/numbering" Target="numbering.xml"/><Relationship Id="rId15" Type="http://schemas.openxmlformats.org/officeDocument/2006/relationships/hyperlink" Target="https://orcid.org/0000-0003-2874-6667" TargetMode="External"/><Relationship Id="rId23" Type="http://schemas.openxmlformats.org/officeDocument/2006/relationships/image" Target="media/image4.png"/><Relationship Id="rId10" Type="http://schemas.openxmlformats.org/officeDocument/2006/relationships/endnotes" Target="endnotes.xml"/><Relationship Id="rId19" Type="http://schemas.openxmlformats.org/officeDocument/2006/relationships/hyperlink" Target="http://ghdx.healthdata.org/gbd-2016"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orcid.org/0000-0001-5257-395X" TargetMode="External"/><Relationship Id="rId22" Type="http://schemas.openxmlformats.org/officeDocument/2006/relationships/image" Target="media/image3.png"/><Relationship Id="rId27" Type="http://schemas.openxmlformats.org/officeDocument/2006/relationships/theme" Target="theme/theme1.xml"/></Relationships>
</file>

<file path=word/theme/theme1.xml><?xml version="1.0" encoding="utf-8"?>
<a:theme xmlns:a="http://schemas.openxmlformats.org/drawingml/2006/main" name="Kantoorthema">
  <a:themeElements>
    <a:clrScheme name="Kantoor">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antoor">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to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632327FA9DD42148A9BE060DEC92123E" ma:contentTypeVersion="4" ma:contentTypeDescription="Een nieuw document maken." ma:contentTypeScope="" ma:versionID="079d0098d07102be3aee97e751cff67d">
  <xsd:schema xmlns:xsd="http://www.w3.org/2001/XMLSchema" xmlns:xs="http://www.w3.org/2001/XMLSchema" xmlns:p="http://schemas.microsoft.com/office/2006/metadata/properties" xmlns:ns2="34341ba9-d7b5-4d76-8d27-81dc39018ef7" targetNamespace="http://schemas.microsoft.com/office/2006/metadata/properties" ma:root="true" ma:fieldsID="54947616974280a3f3894f4c1bd2129a" ns2:_="">
    <xsd:import namespace="34341ba9-d7b5-4d76-8d27-81dc39018ef7"/>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34341ba9-d7b5-4d76-8d27-81dc39018ef7"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oudstype"/>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819A626-8074-4EF1-B5F1-B0F724F3861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34341ba9-d7b5-4d76-8d27-81dc39018ef7"/>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E678B69F-56AA-4C59-9217-A088B8AE87C4}">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4B154049-C81A-47D2-874A-6CD7FE89CF89}">
  <ds:schemaRefs>
    <ds:schemaRef ds:uri="http://schemas.microsoft.com/sharepoint/v3/contenttype/forms"/>
  </ds:schemaRefs>
</ds:datastoreItem>
</file>

<file path=customXml/itemProps4.xml><?xml version="1.0" encoding="utf-8"?>
<ds:datastoreItem xmlns:ds="http://schemas.openxmlformats.org/officeDocument/2006/customXml" ds:itemID="{45F6CEBD-5BCD-EF40-A187-D458477A749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6</TotalTime>
  <Pages>19</Pages>
  <Words>41947</Words>
  <Characters>239101</Characters>
  <Application>Microsoft Office Word</Application>
  <DocSecurity>0</DocSecurity>
  <Lines>1992</Lines>
  <Paragraphs>560</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2804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bruiker</dc:creator>
  <cp:keywords/>
  <dc:description/>
  <cp:lastModifiedBy>E.M. Krijkamp</cp:lastModifiedBy>
  <cp:revision>31</cp:revision>
  <dcterms:created xsi:type="dcterms:W3CDTF">2020-05-25T15:15:00Z</dcterms:created>
  <dcterms:modified xsi:type="dcterms:W3CDTF">2020-05-26T07: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the-new-england-journal-of-medicine</vt:lpwstr>
  </property>
  <property fmtid="{D5CDD505-2E9C-101B-9397-08002B2CF9AE}" pid="21" name="Mendeley Recent Style Name 9_1">
    <vt:lpwstr>The New England Journal of Medicine</vt:lpwstr>
  </property>
  <property fmtid="{D5CDD505-2E9C-101B-9397-08002B2CF9AE}" pid="22" name="ContentTypeId">
    <vt:lpwstr>0x010100632327FA9DD42148A9BE060DEC92123E</vt:lpwstr>
  </property>
  <property fmtid="{D5CDD505-2E9C-101B-9397-08002B2CF9AE}" pid="23" name="Mendeley Document_1">
    <vt:lpwstr>True</vt:lpwstr>
  </property>
  <property fmtid="{D5CDD505-2E9C-101B-9397-08002B2CF9AE}" pid="24" name="Mendeley Unique User Id_1">
    <vt:lpwstr>5409b2f4-ba6d-3078-b1f6-e2a397089ecd</vt:lpwstr>
  </property>
  <property fmtid="{D5CDD505-2E9C-101B-9397-08002B2CF9AE}" pid="25" name="Mendeley Citation Style_1">
    <vt:lpwstr>http://www.zotero.org/styles/the-new-england-journal-of-medicine</vt:lpwstr>
  </property>
</Properties>
</file>